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3EAD89" w14:textId="77777777" w:rsidR="007B74AC" w:rsidRPr="00C5546A" w:rsidRDefault="007B74AC" w:rsidP="007B74AC">
      <w:pPr>
        <w:pStyle w:val="Title"/>
        <w:spacing w:line="480" w:lineRule="auto"/>
        <w:jc w:val="both"/>
        <w:rPr>
          <w:rFonts w:ascii="Times New Roman" w:hAnsi="Times New Roman" w:cs="Times New Roman"/>
          <w:b/>
          <w:bCs/>
          <w:sz w:val="24"/>
          <w:szCs w:val="24"/>
          <w:lang w:eastAsia="zh-CN"/>
        </w:rPr>
      </w:pPr>
      <w:bookmarkStart w:id="0" w:name="_GoBack"/>
      <w:bookmarkEnd w:id="0"/>
      <w:r w:rsidRPr="0003203C">
        <w:rPr>
          <w:rFonts w:ascii="Times New Roman" w:hAnsi="Times New Roman" w:cs="Times New Roman"/>
          <w:b/>
          <w:bCs/>
          <w:sz w:val="24"/>
          <w:szCs w:val="24"/>
        </w:rPr>
        <w:t>Differing impact of the COVID-19 pandemic on youth’s mental health: combined population and clinical study</w:t>
      </w:r>
    </w:p>
    <w:p w14:paraId="35941E70" w14:textId="77777777" w:rsidR="007B74AC" w:rsidRPr="0003203C" w:rsidRDefault="007B74AC" w:rsidP="007B74AC">
      <w:pPr>
        <w:rPr>
          <w:lang w:val="en-US"/>
        </w:rPr>
      </w:pPr>
    </w:p>
    <w:p w14:paraId="0E6074F9" w14:textId="77777777" w:rsidR="007B74AC" w:rsidRPr="0003203C" w:rsidRDefault="007B74AC" w:rsidP="007B74AC">
      <w:pPr>
        <w:spacing w:line="480" w:lineRule="auto"/>
        <w:jc w:val="both"/>
        <w:rPr>
          <w:rFonts w:eastAsia="Calibri"/>
        </w:rPr>
      </w:pPr>
      <w:r w:rsidRPr="0003203C">
        <w:rPr>
          <w:rFonts w:eastAsia="Calibri"/>
        </w:rPr>
        <w:t>Lu Qi MB</w:t>
      </w:r>
      <w:r w:rsidRPr="0003203C">
        <w:rPr>
          <w:rFonts w:eastAsia="Calibri"/>
          <w:vertAlign w:val="superscript"/>
        </w:rPr>
        <w:t>1</w:t>
      </w:r>
      <w:r w:rsidRPr="0003203C">
        <w:rPr>
          <w:rFonts w:eastAsia="Calibri"/>
        </w:rPr>
        <w:t>, Zuo Zhang PhD</w:t>
      </w:r>
      <w:r w:rsidRPr="0003203C">
        <w:rPr>
          <w:rFonts w:eastAsia="Calibri"/>
          <w:vertAlign w:val="superscript"/>
        </w:rPr>
        <w:t>1</w:t>
      </w:r>
      <w:r w:rsidRPr="0003203C">
        <w:rPr>
          <w:rFonts w:eastAsia="Calibri"/>
        </w:rPr>
        <w:t>, Lauren Robinson PhD</w:t>
      </w:r>
      <w:r w:rsidRPr="0003203C">
        <w:rPr>
          <w:rFonts w:eastAsia="Calibri"/>
          <w:vertAlign w:val="superscript"/>
        </w:rPr>
        <w:t>2,3</w:t>
      </w:r>
      <w:r w:rsidRPr="0003203C">
        <w:rPr>
          <w:rFonts w:eastAsia="Calibri"/>
        </w:rPr>
        <w:t>, Marina Bobou MSc</w:t>
      </w:r>
      <w:r w:rsidRPr="0003203C">
        <w:rPr>
          <w:rFonts w:eastAsia="Calibri"/>
          <w:vertAlign w:val="superscript"/>
        </w:rPr>
        <w:t>1</w:t>
      </w:r>
      <w:r w:rsidRPr="0003203C">
        <w:rPr>
          <w:rFonts w:eastAsia="Calibri"/>
        </w:rPr>
        <w:t>, Chantal Gourlan LLM</w:t>
      </w:r>
      <w:r w:rsidRPr="0003203C">
        <w:rPr>
          <w:rFonts w:eastAsia="Calibri"/>
          <w:vertAlign w:val="superscript"/>
        </w:rPr>
        <w:t>4</w:t>
      </w:r>
      <w:r w:rsidRPr="0003203C">
        <w:rPr>
          <w:rFonts w:eastAsia="Calibri"/>
        </w:rPr>
        <w:t>, Jeanne Winterer MSc</w:t>
      </w:r>
      <w:r w:rsidRPr="0003203C">
        <w:rPr>
          <w:rFonts w:eastAsia="Calibri"/>
          <w:vertAlign w:val="superscript"/>
        </w:rPr>
        <w:t>5,6</w:t>
      </w:r>
      <w:r w:rsidRPr="0003203C">
        <w:rPr>
          <w:rFonts w:eastAsia="Calibri"/>
        </w:rPr>
        <w:t>, Rebecca Adams BSc</w:t>
      </w:r>
      <w:r w:rsidRPr="0003203C">
        <w:rPr>
          <w:rFonts w:eastAsia="Calibri"/>
          <w:vertAlign w:val="superscript"/>
        </w:rPr>
        <w:t>1</w:t>
      </w:r>
      <w:r w:rsidRPr="0003203C">
        <w:rPr>
          <w:rFonts w:eastAsia="Calibri"/>
        </w:rPr>
        <w:t>, Kofoworola Agunbiade MSc</w:t>
      </w:r>
      <w:r w:rsidRPr="0003203C">
        <w:rPr>
          <w:rFonts w:eastAsia="Calibri"/>
          <w:vertAlign w:val="superscript"/>
        </w:rPr>
        <w:t>1</w:t>
      </w:r>
      <w:r w:rsidRPr="0003203C">
        <w:rPr>
          <w:rFonts w:eastAsia="Calibri"/>
        </w:rPr>
        <w:t>, Yuning Zhang PhD</w:t>
      </w:r>
      <w:r w:rsidRPr="0003203C">
        <w:rPr>
          <w:rFonts w:eastAsia="Calibri"/>
          <w:vertAlign w:val="superscript"/>
        </w:rPr>
        <w:t>7</w:t>
      </w:r>
      <w:r w:rsidRPr="0003203C">
        <w:rPr>
          <w:rFonts w:eastAsia="Calibri"/>
        </w:rPr>
        <w:t>, Sinead King PhD</w:t>
      </w:r>
      <w:r w:rsidRPr="0003203C">
        <w:rPr>
          <w:rFonts w:eastAsia="Calibri"/>
          <w:vertAlign w:val="superscript"/>
        </w:rPr>
        <w:t>1,8</w:t>
      </w:r>
      <w:r w:rsidRPr="0003203C">
        <w:rPr>
          <w:rFonts w:eastAsia="Calibri"/>
        </w:rPr>
        <w:t>, Nilakshi Vaidya MSc</w:t>
      </w:r>
      <w:r w:rsidRPr="0003203C">
        <w:rPr>
          <w:rFonts w:eastAsia="Calibri"/>
          <w:vertAlign w:val="superscript"/>
        </w:rPr>
        <w:t>9</w:t>
      </w:r>
      <w:r w:rsidRPr="0003203C">
        <w:rPr>
          <w:rFonts w:eastAsia="Calibri"/>
        </w:rPr>
        <w:t>, Eric Artiges MD, PhD</w:t>
      </w:r>
      <w:r w:rsidRPr="0003203C">
        <w:rPr>
          <w:rFonts w:eastAsia="Calibri"/>
          <w:vertAlign w:val="superscript"/>
        </w:rPr>
        <w:t>10,11</w:t>
      </w:r>
      <w:r w:rsidRPr="0003203C">
        <w:rPr>
          <w:rFonts w:eastAsia="Calibri"/>
        </w:rPr>
        <w:t>, Tobias Banaschewski MD, PhD</w:t>
      </w:r>
      <w:r w:rsidRPr="0003203C">
        <w:rPr>
          <w:rFonts w:eastAsia="Calibri"/>
          <w:vertAlign w:val="superscript"/>
        </w:rPr>
        <w:t>12</w:t>
      </w:r>
      <w:r w:rsidRPr="0003203C">
        <w:rPr>
          <w:rFonts w:eastAsia="Calibri"/>
        </w:rPr>
        <w:t>, Arun L.W. Bokde PhD</w:t>
      </w:r>
      <w:r w:rsidRPr="0003203C">
        <w:rPr>
          <w:rFonts w:eastAsia="Calibri"/>
          <w:vertAlign w:val="superscript"/>
        </w:rPr>
        <w:t>13</w:t>
      </w:r>
      <w:r w:rsidRPr="0003203C">
        <w:rPr>
          <w:rFonts w:eastAsia="Calibri"/>
        </w:rPr>
        <w:t>, M. John Broulidakis PhD</w:t>
      </w:r>
      <w:r w:rsidRPr="0003203C">
        <w:rPr>
          <w:rFonts w:eastAsia="Calibri"/>
          <w:vertAlign w:val="superscript"/>
        </w:rPr>
        <w:t>14,15</w:t>
      </w:r>
      <w:r w:rsidRPr="0003203C">
        <w:rPr>
          <w:rFonts w:eastAsia="Calibri"/>
        </w:rPr>
        <w:t>, Rüdiger Brühl PhD</w:t>
      </w:r>
      <w:r w:rsidRPr="0003203C">
        <w:rPr>
          <w:rFonts w:eastAsia="Calibri"/>
          <w:vertAlign w:val="superscript"/>
        </w:rPr>
        <w:t>16</w:t>
      </w:r>
      <w:r w:rsidRPr="0003203C">
        <w:rPr>
          <w:rFonts w:eastAsia="Calibri"/>
        </w:rPr>
        <w:t>, Herta Flor PhD</w:t>
      </w:r>
      <w:r w:rsidRPr="0003203C">
        <w:rPr>
          <w:rFonts w:eastAsia="Calibri"/>
          <w:vertAlign w:val="superscript"/>
        </w:rPr>
        <w:t>17,18</w:t>
      </w:r>
      <w:r w:rsidRPr="0003203C">
        <w:rPr>
          <w:rFonts w:eastAsia="Calibri"/>
        </w:rPr>
        <w:t>, Juliane H. Fröhner MSc</w:t>
      </w:r>
      <w:r w:rsidRPr="0003203C">
        <w:rPr>
          <w:rFonts w:eastAsia="Calibri"/>
          <w:vertAlign w:val="superscript"/>
        </w:rPr>
        <w:t>19</w:t>
      </w:r>
      <w:r w:rsidRPr="0003203C">
        <w:rPr>
          <w:rFonts w:eastAsia="Calibri"/>
        </w:rPr>
        <w:t>, Hugh Garavan PhD</w:t>
      </w:r>
      <w:r w:rsidRPr="0003203C">
        <w:rPr>
          <w:rFonts w:eastAsia="Calibri"/>
          <w:vertAlign w:val="superscript"/>
        </w:rPr>
        <w:t>20</w:t>
      </w:r>
      <w:r w:rsidRPr="0003203C">
        <w:rPr>
          <w:rFonts w:eastAsia="Calibri"/>
        </w:rPr>
        <w:t>, Antoine Grigis PhD</w:t>
      </w:r>
      <w:r w:rsidRPr="0003203C">
        <w:rPr>
          <w:rFonts w:eastAsia="Calibri"/>
          <w:vertAlign w:val="superscript"/>
        </w:rPr>
        <w:t>21</w:t>
      </w:r>
      <w:r w:rsidRPr="0003203C">
        <w:rPr>
          <w:rFonts w:eastAsia="Calibri"/>
        </w:rPr>
        <w:t>, Andreas Heinz MD, PhD</w:t>
      </w:r>
      <w:r w:rsidRPr="0003203C">
        <w:rPr>
          <w:rFonts w:eastAsia="Calibri"/>
          <w:vertAlign w:val="superscript"/>
        </w:rPr>
        <w:t>22</w:t>
      </w:r>
      <w:r w:rsidRPr="0003203C">
        <w:rPr>
          <w:rFonts w:eastAsia="Calibri"/>
        </w:rPr>
        <w:t>, Sarah Hohmann MD</w:t>
      </w:r>
      <w:r w:rsidRPr="0003203C">
        <w:rPr>
          <w:rFonts w:eastAsia="Calibri"/>
          <w:vertAlign w:val="superscript"/>
        </w:rPr>
        <w:t>12</w:t>
      </w:r>
      <w:r w:rsidRPr="0003203C">
        <w:rPr>
          <w:rFonts w:eastAsia="Calibri"/>
        </w:rPr>
        <w:t>, Marie-Laure Paillère Martinot MD, PhD</w:t>
      </w:r>
      <w:r w:rsidRPr="0003203C">
        <w:rPr>
          <w:rFonts w:eastAsia="Calibri"/>
          <w:vertAlign w:val="superscript"/>
        </w:rPr>
        <w:t>4,23</w:t>
      </w:r>
      <w:r w:rsidRPr="0003203C">
        <w:rPr>
          <w:rFonts w:eastAsia="Calibri"/>
        </w:rPr>
        <w:t>, Sabina Millenet PhD</w:t>
      </w:r>
      <w:r w:rsidRPr="0003203C">
        <w:rPr>
          <w:rFonts w:eastAsia="Calibri"/>
          <w:vertAlign w:val="superscript"/>
        </w:rPr>
        <w:t>12</w:t>
      </w:r>
      <w:r w:rsidRPr="0003203C">
        <w:rPr>
          <w:rFonts w:eastAsia="Calibri"/>
        </w:rPr>
        <w:t>, Frauke Nees PhD</w:t>
      </w:r>
      <w:r w:rsidRPr="0003203C">
        <w:rPr>
          <w:rFonts w:eastAsia="Calibri"/>
          <w:vertAlign w:val="superscript"/>
        </w:rPr>
        <w:t>12,17,24</w:t>
      </w:r>
      <w:r w:rsidRPr="0003203C">
        <w:rPr>
          <w:rFonts w:eastAsia="Calibri"/>
        </w:rPr>
        <w:t>, Betteke Maria van Noort PhD</w:t>
      </w:r>
      <w:r w:rsidRPr="0003203C">
        <w:rPr>
          <w:rFonts w:eastAsia="Calibri"/>
          <w:vertAlign w:val="superscript"/>
        </w:rPr>
        <w:t>25</w:t>
      </w:r>
      <w:r w:rsidRPr="0003203C">
        <w:rPr>
          <w:rFonts w:eastAsia="Calibri"/>
        </w:rPr>
        <w:t>, Dimitri Papadopoulos Orfanos PhD</w:t>
      </w:r>
      <w:r w:rsidRPr="0003203C">
        <w:rPr>
          <w:rFonts w:eastAsia="Calibri"/>
          <w:vertAlign w:val="superscript"/>
        </w:rPr>
        <w:t>21</w:t>
      </w:r>
      <w:r w:rsidRPr="0003203C">
        <w:rPr>
          <w:rFonts w:eastAsia="Calibri"/>
        </w:rPr>
        <w:t>, Luise Poustka MD</w:t>
      </w:r>
      <w:r w:rsidRPr="0003203C">
        <w:rPr>
          <w:rFonts w:eastAsia="Calibri"/>
          <w:vertAlign w:val="superscript"/>
        </w:rPr>
        <w:t>26</w:t>
      </w:r>
      <w:r w:rsidRPr="0003203C">
        <w:rPr>
          <w:rFonts w:eastAsia="Calibri"/>
        </w:rPr>
        <w:t>, Julia Sinclair FRCPsych, Dphil</w:t>
      </w:r>
      <w:r w:rsidRPr="0003203C">
        <w:rPr>
          <w:rFonts w:eastAsia="Calibri"/>
          <w:vertAlign w:val="superscript"/>
        </w:rPr>
        <w:t>14</w:t>
      </w:r>
      <w:r w:rsidRPr="0003203C">
        <w:rPr>
          <w:rFonts w:eastAsia="Calibri"/>
        </w:rPr>
        <w:t>, Michael N. Smolka MD</w:t>
      </w:r>
      <w:r w:rsidRPr="0003203C">
        <w:rPr>
          <w:rFonts w:eastAsia="Calibri"/>
          <w:vertAlign w:val="superscript"/>
        </w:rPr>
        <w:t>19</w:t>
      </w:r>
      <w:r w:rsidRPr="0003203C">
        <w:rPr>
          <w:rFonts w:eastAsia="Calibri"/>
        </w:rPr>
        <w:t>, Robert Whelan PhD</w:t>
      </w:r>
      <w:r w:rsidRPr="0003203C">
        <w:rPr>
          <w:rFonts w:eastAsia="Calibri"/>
          <w:vertAlign w:val="superscript"/>
        </w:rPr>
        <w:t>27</w:t>
      </w:r>
      <w:r w:rsidRPr="0003203C">
        <w:rPr>
          <w:rFonts w:eastAsia="Calibri"/>
        </w:rPr>
        <w:t>, Argyris Stringaris MD, PhD</w:t>
      </w:r>
      <w:r w:rsidRPr="0003203C">
        <w:rPr>
          <w:rFonts w:eastAsia="Calibri"/>
          <w:vertAlign w:val="superscript"/>
        </w:rPr>
        <w:t>28</w:t>
      </w:r>
      <w:r w:rsidRPr="0003203C">
        <w:rPr>
          <w:rFonts w:eastAsia="Calibri"/>
        </w:rPr>
        <w:t>, Henrik Walter MD, PhD</w:t>
      </w:r>
      <w:r w:rsidRPr="0003203C">
        <w:rPr>
          <w:rFonts w:eastAsia="Calibri"/>
          <w:vertAlign w:val="superscript"/>
        </w:rPr>
        <w:t>5</w:t>
      </w:r>
      <w:r w:rsidRPr="0003203C">
        <w:rPr>
          <w:rFonts w:eastAsia="Calibri"/>
        </w:rPr>
        <w:t>, Jean-Luc Martinot MD, PhD</w:t>
      </w:r>
      <w:r w:rsidRPr="0003203C">
        <w:rPr>
          <w:rFonts w:eastAsia="Calibri"/>
          <w:vertAlign w:val="superscript"/>
        </w:rPr>
        <w:t>4</w:t>
      </w:r>
      <w:r w:rsidRPr="0003203C">
        <w:rPr>
          <w:rFonts w:eastAsia="Calibri"/>
        </w:rPr>
        <w:t>, Gunter Schumann MD</w:t>
      </w:r>
      <w:r w:rsidRPr="0003203C">
        <w:rPr>
          <w:rFonts w:eastAsia="Calibri"/>
          <w:vertAlign w:val="superscript"/>
        </w:rPr>
        <w:t>9,4</w:t>
      </w:r>
      <w:r w:rsidRPr="0003203C">
        <w:rPr>
          <w:rFonts w:eastAsia="Calibri"/>
        </w:rPr>
        <w:t>, Ulrike Schmidt MD, PhD</w:t>
      </w:r>
      <w:r w:rsidRPr="0003203C">
        <w:rPr>
          <w:rFonts w:eastAsia="Calibri"/>
          <w:vertAlign w:val="superscript"/>
        </w:rPr>
        <w:t>2,3</w:t>
      </w:r>
      <w:r w:rsidRPr="0003203C">
        <w:rPr>
          <w:rFonts w:eastAsia="Calibri"/>
        </w:rPr>
        <w:t>, Sylvane Desrivières PhD</w:t>
      </w:r>
      <w:r w:rsidRPr="0003203C">
        <w:rPr>
          <w:rFonts w:eastAsia="Calibri"/>
          <w:vertAlign w:val="superscript"/>
        </w:rPr>
        <w:t>1*</w:t>
      </w:r>
      <w:r w:rsidRPr="0003203C">
        <w:rPr>
          <w:rFonts w:eastAsia="Calibri"/>
        </w:rPr>
        <w:t>, IMAGEN Consortium, ESTRA Consortium, STRATIFY Consortium.</w:t>
      </w:r>
    </w:p>
    <w:p w14:paraId="25743679" w14:textId="77777777" w:rsidR="007B74AC" w:rsidRPr="0003203C" w:rsidRDefault="007B74AC" w:rsidP="007B74AC">
      <w:pPr>
        <w:spacing w:line="480" w:lineRule="auto"/>
        <w:jc w:val="both"/>
        <w:rPr>
          <w:rFonts w:eastAsia="Calibri"/>
        </w:rPr>
      </w:pPr>
    </w:p>
    <w:p w14:paraId="765A7467" w14:textId="77777777" w:rsidR="007B74AC" w:rsidRPr="0003203C" w:rsidRDefault="007B74AC" w:rsidP="007B74AC">
      <w:pPr>
        <w:spacing w:line="480" w:lineRule="auto"/>
      </w:pPr>
      <w:r w:rsidRPr="0003203C">
        <w:rPr>
          <w:vertAlign w:val="superscript"/>
        </w:rPr>
        <w:t>1</w:t>
      </w:r>
      <w:r w:rsidRPr="0003203C">
        <w:t>Social, Genetic, and Developmental Psychiatry Centre, Institute of Psychiatry, Psychology and Neuroscience, King’s College London, London, SE5 8AF, UK</w:t>
      </w:r>
      <w:r w:rsidRPr="0003203C">
        <w:br/>
      </w:r>
      <w:r w:rsidRPr="0003203C">
        <w:rPr>
          <w:vertAlign w:val="superscript"/>
        </w:rPr>
        <w:t>2</w:t>
      </w:r>
      <w:r w:rsidRPr="0003203C">
        <w:t>Department of Psychological Medicine, Section for Eating Disorders, Institute of Psychiatry, Psychology and Neuroscience, King’s College London, London, SE5 8AF, UK</w:t>
      </w:r>
      <w:r w:rsidRPr="0003203C">
        <w:br/>
      </w:r>
      <w:r w:rsidRPr="0003203C">
        <w:rPr>
          <w:vertAlign w:val="superscript"/>
        </w:rPr>
        <w:t>3</w:t>
      </w:r>
      <w:r w:rsidRPr="0003203C">
        <w:t>South London and Maudsley NHS Foundation Trust, London, SE5 8AF, UK</w:t>
      </w:r>
      <w:r w:rsidRPr="0003203C">
        <w:br/>
      </w:r>
      <w:r w:rsidRPr="0003203C">
        <w:rPr>
          <w:vertAlign w:val="superscript"/>
        </w:rPr>
        <w:t>4</w:t>
      </w:r>
      <w:r w:rsidRPr="0003203C">
        <w:t>Institut National de la Santé et de la Recherche Médicale (INSERM) Research Unit 1299 “Trajectoires développementales en psychiatrie”, Université Paris-Saclay, Ecole Normale supérieure Paris-Saclay, CNRS, Centre Borelli, Gif-sur-Yvette, France</w:t>
      </w:r>
      <w:r w:rsidRPr="0003203C">
        <w:br/>
      </w:r>
      <w:r w:rsidRPr="0003203C">
        <w:rPr>
          <w:vertAlign w:val="superscript"/>
        </w:rPr>
        <w:t>5</w:t>
      </w:r>
      <w:r w:rsidRPr="0003203C">
        <w:t xml:space="preserve">Charité – Universitätsmedizin Berlin, corporate member of Freie Universität Berlin, Humboldt-Universität zu Berlin, and Berlin Institute of Health, Department of Psychiatry and </w:t>
      </w:r>
      <w:r w:rsidRPr="0003203C">
        <w:lastRenderedPageBreak/>
        <w:t>Psychotherapy, Campus Charité Mitte, Charitéplatz 1, Berlin, Germany</w:t>
      </w:r>
      <w:r w:rsidRPr="0003203C">
        <w:br/>
      </w:r>
      <w:r w:rsidRPr="0003203C">
        <w:rPr>
          <w:vertAlign w:val="superscript"/>
        </w:rPr>
        <w:t>6</w:t>
      </w:r>
      <w:r w:rsidRPr="0003203C">
        <w:t>Department of Education and Psychology, Freie Universität Berlin, Berlin, Germany</w:t>
      </w:r>
      <w:r w:rsidRPr="0003203C">
        <w:br/>
      </w:r>
      <w:r w:rsidRPr="0003203C">
        <w:rPr>
          <w:vertAlign w:val="superscript"/>
        </w:rPr>
        <w:t>7</w:t>
      </w:r>
      <w:r w:rsidRPr="0003203C">
        <w:t>Psychology Department, B44 University Rd, University of Southampton, Southampton, SO17 1PS, UK</w:t>
      </w:r>
      <w:r w:rsidRPr="0003203C">
        <w:br/>
      </w:r>
      <w:r w:rsidRPr="0003203C">
        <w:rPr>
          <w:vertAlign w:val="superscript"/>
        </w:rPr>
        <w:t>8</w:t>
      </w:r>
      <w:r w:rsidRPr="0003203C">
        <w:t>School of Medicine, Center for Neuroimaging, Cognition and Genomics, National University of Ireland (NUI) Galway</w:t>
      </w:r>
      <w:r w:rsidRPr="0003203C">
        <w:br/>
      </w:r>
      <w:r w:rsidRPr="0003203C">
        <w:rPr>
          <w:vertAlign w:val="superscript"/>
        </w:rPr>
        <w:t>9</w:t>
      </w:r>
      <w:r w:rsidRPr="0003203C">
        <w:t>Centre for Population Neuroscience and Stratified Medicine (PONS), Department of Psychiatry and Neuroscience, Charité Universitätsmedizin Berlin, Germany</w:t>
      </w:r>
      <w:r w:rsidRPr="0003203C">
        <w:br/>
      </w:r>
      <w:r w:rsidRPr="0003203C">
        <w:rPr>
          <w:vertAlign w:val="superscript"/>
        </w:rPr>
        <w:t>10</w:t>
      </w:r>
      <w:r w:rsidRPr="0003203C">
        <w:t>Institut National de la Santé et de la Recherche Médicale (INSERM) Research Unit 1299 “Trajectoires développementales en psychiatrie”, Ecole Normale Supérieure Paris-Saclay, Université Paris-Saclay, CentreNational de la Recherche Scientifique (CNRS) 9010, Centre Borelli, Gif-sur-Yvette, France</w:t>
      </w:r>
      <w:r w:rsidRPr="0003203C">
        <w:br/>
      </w:r>
      <w:r w:rsidRPr="0003203C">
        <w:rPr>
          <w:vertAlign w:val="superscript"/>
        </w:rPr>
        <w:t>11</w:t>
      </w:r>
      <w:r w:rsidRPr="0003203C">
        <w:t>Department of Psychiatry, Etablissement Public de Santé (EPS) Barthélemy Durand, Etampes, France</w:t>
      </w:r>
      <w:r w:rsidRPr="0003203C">
        <w:br/>
      </w:r>
      <w:r w:rsidRPr="0003203C">
        <w:rPr>
          <w:vertAlign w:val="superscript"/>
        </w:rPr>
        <w:t>12</w:t>
      </w:r>
      <w:r w:rsidRPr="0003203C">
        <w:t>Department of Child and Adolescent Psychiatry and Psychotherapy, Central Institute of Mental Health, Medical Faculty Mannheim, Heidelberg University, Square J5, Mannheim, 68159, Germany</w:t>
      </w:r>
      <w:r w:rsidRPr="0003203C">
        <w:br/>
      </w:r>
      <w:r w:rsidRPr="0003203C">
        <w:rPr>
          <w:vertAlign w:val="superscript"/>
        </w:rPr>
        <w:t>13</w:t>
      </w:r>
      <w:r w:rsidRPr="0003203C">
        <w:t>Discipline of Psychiatry, School of Medicine and Trinity College Institute of Neuroscience, Trinity College Dublin, Dublin, Ireland</w:t>
      </w:r>
      <w:r w:rsidRPr="0003203C">
        <w:br/>
      </w:r>
      <w:r w:rsidRPr="0003203C">
        <w:rPr>
          <w:vertAlign w:val="superscript"/>
        </w:rPr>
        <w:t>14</w:t>
      </w:r>
      <w:r w:rsidRPr="0003203C">
        <w:t>Clinical and Experimental Sciences, Faculty of Medicine, University of Southampton, Southampton, UK</w:t>
      </w:r>
      <w:r w:rsidRPr="0003203C">
        <w:br/>
      </w:r>
      <w:r w:rsidRPr="0003203C">
        <w:rPr>
          <w:vertAlign w:val="superscript"/>
        </w:rPr>
        <w:t>15</w:t>
      </w:r>
      <w:r w:rsidRPr="0003203C">
        <w:t>Department of psychology, College of Science, Northeastern University, Boston, USA</w:t>
      </w:r>
      <w:r w:rsidRPr="0003203C">
        <w:br/>
      </w:r>
      <w:r w:rsidRPr="0003203C">
        <w:rPr>
          <w:vertAlign w:val="superscript"/>
        </w:rPr>
        <w:t>16</w:t>
      </w:r>
      <w:r w:rsidRPr="0003203C">
        <w:t>Physikalisch-Technische Bundesanstalt (PTB), Braunschweig and Berlin, Germany</w:t>
      </w:r>
      <w:r w:rsidRPr="0003203C">
        <w:br/>
      </w:r>
      <w:r w:rsidRPr="0003203C">
        <w:rPr>
          <w:vertAlign w:val="superscript"/>
        </w:rPr>
        <w:t>17</w:t>
      </w:r>
      <w:r w:rsidRPr="0003203C">
        <w:t>Institute of Cognitive and Clinical Neuroscience, Central Institute of Mental Health, Medical Faculty Mannheim, Heidelberg University, Square J5, Mannheim, Germany</w:t>
      </w:r>
      <w:r w:rsidRPr="0003203C">
        <w:br/>
      </w:r>
      <w:r w:rsidRPr="0003203C">
        <w:rPr>
          <w:vertAlign w:val="superscript"/>
        </w:rPr>
        <w:lastRenderedPageBreak/>
        <w:t>18</w:t>
      </w:r>
      <w:r w:rsidRPr="0003203C">
        <w:t>Department of Psychology, School of Social Sciences, University of Mannheim, Mannheim, 68131, Germany</w:t>
      </w:r>
      <w:r w:rsidRPr="0003203C">
        <w:br/>
      </w:r>
      <w:r w:rsidRPr="0003203C">
        <w:rPr>
          <w:vertAlign w:val="superscript"/>
        </w:rPr>
        <w:t>19</w:t>
      </w:r>
      <w:r w:rsidRPr="0003203C">
        <w:t>Department of Psychiatry and Neuroimaging Center, Technische Universität Dresden, Dresden, Germany</w:t>
      </w:r>
      <w:r w:rsidRPr="0003203C">
        <w:br/>
      </w:r>
      <w:r w:rsidRPr="0003203C">
        <w:rPr>
          <w:vertAlign w:val="superscript"/>
        </w:rPr>
        <w:t>20</w:t>
      </w:r>
      <w:r w:rsidRPr="0003203C">
        <w:t>Departments of Psychiatry and Psychology, University of Vermont, Burlington, Vermont, 5405, USA</w:t>
      </w:r>
      <w:r w:rsidRPr="0003203C">
        <w:br/>
      </w:r>
      <w:r w:rsidRPr="0003203C">
        <w:rPr>
          <w:vertAlign w:val="superscript"/>
        </w:rPr>
        <w:t>21</w:t>
      </w:r>
      <w:r w:rsidRPr="0003203C">
        <w:t>NeuroSpin, CEA, Université Paris-Saclay, Gif-sur-Yvette, F-91191, France</w:t>
      </w:r>
      <w:r w:rsidRPr="0003203C">
        <w:br/>
      </w:r>
      <w:r w:rsidRPr="0003203C">
        <w:rPr>
          <w:vertAlign w:val="superscript"/>
        </w:rPr>
        <w:t>22</w:t>
      </w:r>
      <w:r w:rsidRPr="0003203C">
        <w:t>Department of Psychiatry and Psychotherapy CCM, Charité – Universitätsmedizin Berlin, corporate member of Freie Universität Berlin, Humboldt-Universität zu Berlin, and Berlin Institute of Health, Berlin, Germany</w:t>
      </w:r>
      <w:r w:rsidRPr="0003203C">
        <w:br/>
      </w:r>
      <w:r w:rsidRPr="0003203C">
        <w:rPr>
          <w:vertAlign w:val="superscript"/>
        </w:rPr>
        <w:t>23</w:t>
      </w:r>
      <w:r w:rsidRPr="0003203C">
        <w:t>AP-HP. Sorbonne University, Department of Child and Adolescent Psychiatry, Pitié-Salpêtrière Hospital, Paris, France</w:t>
      </w:r>
      <w:r w:rsidRPr="0003203C">
        <w:br/>
      </w:r>
      <w:r w:rsidRPr="0003203C">
        <w:rPr>
          <w:vertAlign w:val="superscript"/>
        </w:rPr>
        <w:t>24</w:t>
      </w:r>
      <w:r w:rsidRPr="0003203C">
        <w:t>Institute of Medical Psychology and Medical Sociology, University Medical Center Schleswig-Holstein, Kiel University, Kiel, Germany</w:t>
      </w:r>
      <w:r w:rsidRPr="0003203C">
        <w:br/>
      </w:r>
      <w:r w:rsidRPr="0003203C">
        <w:rPr>
          <w:vertAlign w:val="superscript"/>
        </w:rPr>
        <w:t>25</w:t>
      </w:r>
      <w:r w:rsidRPr="0003203C">
        <w:t>Department of Psychology, MSB Medical School Berlin, Rüdesheimer Str. 50, Berlin, 14197, Germany</w:t>
      </w:r>
      <w:r w:rsidRPr="0003203C">
        <w:br/>
      </w:r>
      <w:r w:rsidRPr="0003203C">
        <w:rPr>
          <w:vertAlign w:val="superscript"/>
        </w:rPr>
        <w:t>26</w:t>
      </w:r>
      <w:r w:rsidRPr="0003203C">
        <w:t>Department of Child and Adolescent Psychiatry and Psychotherapy, University Medical Centre Göttingen, von-Siebold-Str. 5, Göttingen, 37075, Germany</w:t>
      </w:r>
      <w:r w:rsidRPr="0003203C">
        <w:br/>
      </w:r>
      <w:r w:rsidRPr="0003203C">
        <w:rPr>
          <w:vertAlign w:val="superscript"/>
        </w:rPr>
        <w:t>27</w:t>
      </w:r>
      <w:r w:rsidRPr="0003203C">
        <w:t>School of Psychology and Global Brain Health Institute, Trinity College Dublin, Ireland</w:t>
      </w:r>
      <w:r w:rsidRPr="0003203C">
        <w:br/>
      </w:r>
      <w:r w:rsidRPr="0003203C">
        <w:rPr>
          <w:vertAlign w:val="superscript"/>
        </w:rPr>
        <w:t>28</w:t>
      </w:r>
      <w:r w:rsidRPr="0003203C">
        <w:t>Division of Psychiatry and Department of Clinical, Educational &amp; Health Psychology, University College London, London, UK</w:t>
      </w:r>
    </w:p>
    <w:p w14:paraId="07309952" w14:textId="77777777" w:rsidR="007B74AC" w:rsidRPr="0003203C" w:rsidRDefault="007B74AC" w:rsidP="007B74AC">
      <w:pPr>
        <w:spacing w:line="480" w:lineRule="auto"/>
        <w:rPr>
          <w:rFonts w:eastAsia="Calibri"/>
          <w:lang w:val="en-US"/>
        </w:rPr>
      </w:pPr>
    </w:p>
    <w:p w14:paraId="6E7682AD" w14:textId="77777777" w:rsidR="007B74AC" w:rsidRPr="00C5546A" w:rsidRDefault="007B74AC" w:rsidP="007B74AC">
      <w:pPr>
        <w:spacing w:after="160" w:line="480" w:lineRule="auto"/>
        <w:rPr>
          <w:rFonts w:eastAsia="Calibri"/>
          <w:lang w:val="en-US"/>
        </w:rPr>
      </w:pPr>
      <w:r w:rsidRPr="0003203C">
        <w:rPr>
          <w:rFonts w:eastAsia="Calibri"/>
          <w:lang w:val="en-US"/>
        </w:rPr>
        <w:t xml:space="preserve">*Corresponding author: Sylvane Desrivières, </w:t>
      </w:r>
      <w:r w:rsidRPr="0003203C">
        <w:t>Social, Genetic, and Developmental Psychiatry Centre, Institute of Psychiatry, Psychology and Neuroscience, King’s College London, 16 De Crespigny Park, London, SE5 8AF, UK</w:t>
      </w:r>
      <w:r w:rsidRPr="0003203C">
        <w:rPr>
          <w:rFonts w:eastAsia="Calibri"/>
          <w:lang w:val="en-US"/>
        </w:rPr>
        <w:t xml:space="preserve">. Email: </w:t>
      </w:r>
      <w:hyperlink r:id="rId11" w:history="1">
        <w:r w:rsidRPr="0003203C">
          <w:rPr>
            <w:rStyle w:val="Hyperlink"/>
            <w:rFonts w:eastAsia="Calibri"/>
          </w:rPr>
          <w:t>sylvane.desrivieres@kcl.ac.uk</w:t>
        </w:r>
      </w:hyperlink>
    </w:p>
    <w:p w14:paraId="38352648" w14:textId="2FA47A0A" w:rsidR="00487CA2" w:rsidRPr="00177A65" w:rsidRDefault="00487CA2" w:rsidP="00487CA2">
      <w:pPr>
        <w:spacing w:after="160" w:line="480" w:lineRule="auto"/>
        <w:rPr>
          <w:b/>
          <w:bCs/>
        </w:rPr>
      </w:pPr>
      <w:r w:rsidRPr="00177A65">
        <w:rPr>
          <w:b/>
          <w:bCs/>
        </w:rPr>
        <w:lastRenderedPageBreak/>
        <w:t xml:space="preserve">Abstract </w:t>
      </w:r>
    </w:p>
    <w:p w14:paraId="46376BFF" w14:textId="160309A8" w:rsidR="0074078D" w:rsidRPr="002371D4" w:rsidRDefault="0074078D" w:rsidP="00487CA2">
      <w:pPr>
        <w:spacing w:after="160" w:line="480" w:lineRule="auto"/>
      </w:pPr>
      <w:r>
        <w:rPr>
          <w:b/>
          <w:bCs/>
        </w:rPr>
        <w:t>Background:</w:t>
      </w:r>
      <w:r w:rsidR="00590F53">
        <w:rPr>
          <w:b/>
          <w:bCs/>
        </w:rPr>
        <w:t xml:space="preserve"> </w:t>
      </w:r>
      <w:r w:rsidR="00590F53" w:rsidRPr="002371D4">
        <w:t>Identifying youths most at risk to COVID19-related mental illness will be essential to develop effective targeted interventions.</w:t>
      </w:r>
    </w:p>
    <w:p w14:paraId="6A0A70F2" w14:textId="66B556AB" w:rsidR="00487CA2" w:rsidRPr="00177A65" w:rsidRDefault="0074078D" w:rsidP="00487CA2">
      <w:pPr>
        <w:spacing w:after="160" w:line="480" w:lineRule="auto"/>
      </w:pPr>
      <w:r>
        <w:rPr>
          <w:b/>
          <w:bCs/>
        </w:rPr>
        <w:t>Aims</w:t>
      </w:r>
      <w:r w:rsidR="00487CA2" w:rsidRPr="00177A65">
        <w:rPr>
          <w:b/>
          <w:bCs/>
        </w:rPr>
        <w:t xml:space="preserve">: </w:t>
      </w:r>
      <w:r w:rsidR="00487CA2" w:rsidRPr="00177A65">
        <w:t xml:space="preserve">To compare trajectories of </w:t>
      </w:r>
      <w:r w:rsidR="00636BBA">
        <w:t xml:space="preserve">mental health </w:t>
      </w:r>
      <w:r w:rsidR="00487CA2" w:rsidRPr="00177A65">
        <w:t>throughout the pandemic, in youths with and without prior mental illness, and identify youths most at risk to COVID-19-related mental illness.</w:t>
      </w:r>
    </w:p>
    <w:p w14:paraId="2D9BD71F" w14:textId="43235619" w:rsidR="00487CA2" w:rsidRPr="00177A65" w:rsidRDefault="00487CA2" w:rsidP="002371D4">
      <w:pPr>
        <w:spacing w:after="120" w:line="480" w:lineRule="auto"/>
        <w:jc w:val="both"/>
        <w:rPr>
          <w:rFonts w:eastAsia="Calibri"/>
          <w:lang w:val="en-US"/>
        </w:rPr>
      </w:pPr>
      <w:r w:rsidRPr="00177A65">
        <w:rPr>
          <w:rFonts w:eastAsia="Calibri"/>
          <w:b/>
          <w:bCs/>
          <w:lang w:val="en-US"/>
        </w:rPr>
        <w:t>Methods:</w:t>
      </w:r>
      <w:r w:rsidRPr="00177A65">
        <w:rPr>
          <w:rFonts w:eastAsia="Calibri"/>
          <w:lang w:val="en-US"/>
        </w:rPr>
        <w:t xml:space="preserve"> Data was collected from youths aged 18-26 years (N=669) from two existing cohorts: IMAGEN, a population-based cohort, and ESTRA/STRATIFY, clinical cohort</w:t>
      </w:r>
      <w:r w:rsidR="009B5C9F">
        <w:rPr>
          <w:rFonts w:eastAsia="Calibri"/>
          <w:lang w:val="en-US"/>
        </w:rPr>
        <w:t>s</w:t>
      </w:r>
      <w:r w:rsidRPr="00177A65">
        <w:rPr>
          <w:rFonts w:eastAsia="Calibri"/>
          <w:lang w:val="en-US"/>
        </w:rPr>
        <w:t xml:space="preserve"> with pre-existing diagnoses of </w:t>
      </w:r>
      <w:r w:rsidR="00237A81">
        <w:rPr>
          <w:rFonts w:eastAsia="Calibri"/>
          <w:lang w:val="en-US"/>
        </w:rPr>
        <w:t>mental disorders</w:t>
      </w:r>
      <w:r w:rsidRPr="00177A65">
        <w:rPr>
          <w:rFonts w:eastAsia="Calibri"/>
          <w:lang w:val="en-US"/>
        </w:rPr>
        <w:t xml:space="preserve">. Repeated COVID-19 surveys and standardized mental health assessments were used to compare </w:t>
      </w:r>
      <w:r w:rsidRPr="00177A65">
        <w:t>trajectories of mental health symptoms from prior to the pandemic through to the second lockdown.</w:t>
      </w:r>
    </w:p>
    <w:p w14:paraId="4E98869E" w14:textId="4F4783BF" w:rsidR="00487CA2" w:rsidRPr="00177A65" w:rsidRDefault="00487CA2" w:rsidP="002371D4">
      <w:pPr>
        <w:spacing w:after="120" w:line="480" w:lineRule="auto"/>
        <w:jc w:val="both"/>
        <w:rPr>
          <w:rFonts w:eastAsia="Calibri"/>
          <w:lang w:val="en-US"/>
        </w:rPr>
      </w:pPr>
      <w:r w:rsidRPr="00177A65">
        <w:rPr>
          <w:rFonts w:eastAsia="Calibri"/>
          <w:b/>
          <w:bCs/>
          <w:lang w:val="en-US"/>
        </w:rPr>
        <w:t>Results:</w:t>
      </w:r>
      <w:r w:rsidRPr="00177A65">
        <w:rPr>
          <w:rFonts w:eastAsia="Calibri"/>
          <w:lang w:val="en-US"/>
        </w:rPr>
        <w:t xml:space="preserve"> </w:t>
      </w:r>
      <w:r w:rsidRPr="00177A65">
        <w:rPr>
          <w:rFonts w:eastAsia="Calibri"/>
        </w:rPr>
        <w:t xml:space="preserve">Mental health trajectories differed significantly between cohorts. In the population cohort, depression </w:t>
      </w:r>
      <w:r w:rsidR="00283DB9" w:rsidRPr="00911CD1">
        <w:rPr>
          <w:rFonts w:eastAsia="Calibri"/>
          <w:highlight w:val="yellow"/>
        </w:rPr>
        <w:t xml:space="preserve">and ED </w:t>
      </w:r>
      <w:r w:rsidRPr="00911CD1">
        <w:rPr>
          <w:rFonts w:eastAsia="Calibri"/>
          <w:highlight w:val="yellow"/>
        </w:rPr>
        <w:t xml:space="preserve">symptoms increased by 33.9% </w:t>
      </w:r>
      <w:r w:rsidRPr="00911CD1">
        <w:rPr>
          <w:highlight w:val="yellow"/>
        </w:rPr>
        <w:t xml:space="preserve">[95% CI, 31.78-36.57] </w:t>
      </w:r>
      <w:r w:rsidR="00283DB9" w:rsidRPr="00911CD1">
        <w:rPr>
          <w:highlight w:val="yellow"/>
        </w:rPr>
        <w:t xml:space="preserve">and </w:t>
      </w:r>
      <w:r w:rsidR="00283DB9" w:rsidRPr="00911CD1">
        <w:rPr>
          <w:rFonts w:eastAsia="Calibri"/>
          <w:highlight w:val="yellow"/>
        </w:rPr>
        <w:t xml:space="preserve">15.6%, </w:t>
      </w:r>
      <w:r w:rsidR="00283DB9" w:rsidRPr="00911CD1">
        <w:rPr>
          <w:highlight w:val="yellow"/>
        </w:rPr>
        <w:t xml:space="preserve">[95% CI, 15.39-15.68] </w:t>
      </w:r>
      <w:r w:rsidRPr="00911CD1">
        <w:rPr>
          <w:rFonts w:eastAsia="Calibri"/>
          <w:highlight w:val="yellow"/>
        </w:rPr>
        <w:t>during the pandemic</w:t>
      </w:r>
      <w:r w:rsidR="00283DB9" w:rsidRPr="00911CD1">
        <w:rPr>
          <w:rFonts w:eastAsia="Calibri"/>
          <w:highlight w:val="yellow"/>
        </w:rPr>
        <w:t>, respectively</w:t>
      </w:r>
      <w:r w:rsidRPr="00177A65">
        <w:rPr>
          <w:rFonts w:eastAsia="Calibri"/>
        </w:rPr>
        <w:t xml:space="preserve">. </w:t>
      </w:r>
      <w:r w:rsidR="00283DB9">
        <w:rPr>
          <w:rFonts w:eastAsia="Calibri"/>
        </w:rPr>
        <w:t>In contrast</w:t>
      </w:r>
      <w:r w:rsidR="003A66E9">
        <w:rPr>
          <w:rFonts w:eastAsia="Calibri"/>
        </w:rPr>
        <w:t>, these</w:t>
      </w:r>
      <w:r w:rsidRPr="00177A65">
        <w:rPr>
          <w:rFonts w:eastAsia="Calibri"/>
          <w:lang w:val="en-US"/>
        </w:rPr>
        <w:t xml:space="preserve"> remained high</w:t>
      </w:r>
      <w:r w:rsidR="007A3D2F">
        <w:rPr>
          <w:rFonts w:eastAsia="Calibri"/>
          <w:lang w:val="en-US"/>
        </w:rPr>
        <w:t xml:space="preserve"> </w:t>
      </w:r>
      <w:r w:rsidR="00801D26">
        <w:rPr>
          <w:rFonts w:eastAsia="Calibri" w:hint="eastAsia"/>
          <w:lang w:val="en-US" w:eastAsia="zh-CN"/>
        </w:rPr>
        <w:t>over</w:t>
      </w:r>
      <w:r w:rsidRPr="00177A65">
        <w:rPr>
          <w:rFonts w:eastAsia="Calibri"/>
          <w:lang w:val="en-US"/>
        </w:rPr>
        <w:t xml:space="preserve"> time</w:t>
      </w:r>
      <w:r w:rsidR="003A66E9">
        <w:rPr>
          <w:rFonts w:eastAsia="Calibri"/>
          <w:lang w:val="en-US"/>
        </w:rPr>
        <w:t xml:space="preserve"> in the clinical cohort</w:t>
      </w:r>
      <w:r w:rsidRPr="00177A65">
        <w:rPr>
          <w:rFonts w:eastAsia="Calibri"/>
          <w:lang w:val="en-US"/>
        </w:rPr>
        <w:t xml:space="preserve">. </w:t>
      </w:r>
      <w:r w:rsidRPr="00177A65">
        <w:rPr>
          <w:rFonts w:eastAsia="Calibri"/>
        </w:rPr>
        <w:t xml:space="preserve">Conversely, trajectories of alcohol abuse were similar in both cohorts, decreasing continuously (15.2% decrease) during the pandemic. </w:t>
      </w:r>
      <w:r w:rsidRPr="00177A65">
        <w:rPr>
          <w:rFonts w:eastAsia="Calibri"/>
          <w:lang w:val="en-US"/>
        </w:rPr>
        <w:t>Pre-pandemic symptoms severity predicted the observed mental health trajectories in the population cohort. Surprisingly, being relatively healthy predicted the increases in depression and ED symptoms, and BMI.  In contrast, youths initially at higher risks for depression or ED reported a lasting decrease.</w:t>
      </w:r>
    </w:p>
    <w:p w14:paraId="08B588F0" w14:textId="3D15A399" w:rsidR="00487CA2" w:rsidRPr="002371D4" w:rsidRDefault="00487CA2" w:rsidP="00E2452C">
      <w:pPr>
        <w:spacing w:line="480" w:lineRule="auto"/>
        <w:jc w:val="both"/>
        <w:rPr>
          <w:rFonts w:eastAsia="Calibri"/>
          <w:lang w:val="en-US"/>
        </w:rPr>
      </w:pPr>
      <w:r w:rsidRPr="00177A65">
        <w:rPr>
          <w:b/>
          <w:bCs/>
        </w:rPr>
        <w:t>Conclusions:</w:t>
      </w:r>
      <w:r w:rsidRPr="00177A65">
        <w:t xml:space="preserve"> </w:t>
      </w:r>
      <w:r w:rsidRPr="00177A65">
        <w:rPr>
          <w:rFonts w:eastAsia="Calibri"/>
          <w:lang w:val="en-US"/>
        </w:rPr>
        <w:t>Healthier youths may be at greater risk of developing depressive or ED symptoms during the COVID-19 pandemic. Targeted mental health interventions considering prior diagnostic risk may be warranted to help youths cope with the challenges of psychosocial stress and reduce the associated health care burden.</w:t>
      </w:r>
      <w:r w:rsidR="006B31D6">
        <w:rPr>
          <w:rFonts w:eastAsia="Calibri"/>
          <w:lang w:val="en-US"/>
        </w:rPr>
        <w:br w:type="page"/>
      </w:r>
    </w:p>
    <w:p w14:paraId="359F418E" w14:textId="023200E6" w:rsidR="001B5C61" w:rsidRPr="00177A65" w:rsidRDefault="004B72B7" w:rsidP="009F67B2">
      <w:pPr>
        <w:spacing w:after="160" w:line="480" w:lineRule="auto"/>
        <w:rPr>
          <w:b/>
          <w:bCs/>
        </w:rPr>
      </w:pPr>
      <w:r>
        <w:rPr>
          <w:b/>
          <w:bCs/>
        </w:rPr>
        <w:lastRenderedPageBreak/>
        <w:t>B</w:t>
      </w:r>
      <w:r>
        <w:rPr>
          <w:rFonts w:hint="eastAsia"/>
          <w:b/>
          <w:bCs/>
          <w:lang w:eastAsia="zh-CN"/>
        </w:rPr>
        <w:t>ack</w:t>
      </w:r>
      <w:r>
        <w:rPr>
          <w:b/>
          <w:bCs/>
          <w:lang w:eastAsia="zh-CN"/>
        </w:rPr>
        <w:t>ground</w:t>
      </w:r>
    </w:p>
    <w:p w14:paraId="1D81C946" w14:textId="3266160E" w:rsidR="00F1384B" w:rsidRPr="00177A65" w:rsidRDefault="0054746C" w:rsidP="0037212A">
      <w:pPr>
        <w:spacing w:line="480" w:lineRule="auto"/>
        <w:jc w:val="both"/>
        <w:rPr>
          <w:rFonts w:eastAsia="Calibri"/>
        </w:rPr>
      </w:pPr>
      <w:bookmarkStart w:id="1" w:name="OLE_LINK2"/>
      <w:bookmarkStart w:id="2" w:name="OLE_LINK1"/>
      <w:r w:rsidRPr="00177A65">
        <w:rPr>
          <w:rFonts w:eastAsia="Calibri"/>
          <w:lang w:val="en-US"/>
        </w:rPr>
        <w:t xml:space="preserve">COVID-19 </w:t>
      </w:r>
      <w:r w:rsidR="00262D91" w:rsidRPr="00177A65">
        <w:rPr>
          <w:rFonts w:eastAsia="Calibri"/>
          <w:lang w:val="en-US"/>
        </w:rPr>
        <w:t>ha</w:t>
      </w:r>
      <w:r w:rsidR="00F1384B" w:rsidRPr="00177A65">
        <w:rPr>
          <w:rFonts w:eastAsia="Calibri"/>
          <w:lang w:val="en-US"/>
        </w:rPr>
        <w:t>d</w:t>
      </w:r>
      <w:r w:rsidR="00262D91" w:rsidRPr="00177A65">
        <w:rPr>
          <w:rFonts w:eastAsia="Calibri"/>
          <w:lang w:val="en-US"/>
        </w:rPr>
        <w:t xml:space="preserve"> detrimental</w:t>
      </w:r>
      <w:r w:rsidR="00660D46" w:rsidRPr="00177A65">
        <w:rPr>
          <w:rFonts w:eastAsia="Calibri"/>
          <w:lang w:val="en-US"/>
        </w:rPr>
        <w:t xml:space="preserve"> effects on mental health</w:t>
      </w:r>
      <w:r w:rsidR="009D1D4F" w:rsidRPr="00177A65">
        <w:rPr>
          <w:rFonts w:eastAsia="Calibri"/>
          <w:lang w:val="en-US"/>
        </w:rPr>
        <w:t xml:space="preserve">, </w:t>
      </w:r>
      <w:r w:rsidR="00F1384B" w:rsidRPr="00177A65">
        <w:rPr>
          <w:rFonts w:eastAsia="Calibri"/>
          <w:lang w:val="en-US"/>
        </w:rPr>
        <w:t xml:space="preserve">most </w:t>
      </w:r>
      <w:r w:rsidR="00612E6B" w:rsidRPr="00177A65">
        <w:rPr>
          <w:rFonts w:eastAsia="Calibri"/>
          <w:lang w:val="en-US"/>
        </w:rPr>
        <w:t>reportedly</w:t>
      </w:r>
      <w:r w:rsidR="00F1384B" w:rsidRPr="00177A65">
        <w:rPr>
          <w:rFonts w:eastAsia="Calibri"/>
          <w:lang w:val="en-US"/>
        </w:rPr>
        <w:t xml:space="preserve"> with worldwide rates in </w:t>
      </w:r>
      <w:r w:rsidR="009D1D4F" w:rsidRPr="00177A65">
        <w:rPr>
          <w:rFonts w:eastAsia="Calibri"/>
          <w:lang w:val="en-US"/>
        </w:rPr>
        <w:t>major depressi</w:t>
      </w:r>
      <w:r w:rsidR="00F1384B" w:rsidRPr="00177A65">
        <w:rPr>
          <w:rFonts w:eastAsia="Calibri"/>
          <w:lang w:val="en-US"/>
        </w:rPr>
        <w:t>on</w:t>
      </w:r>
      <w:r w:rsidR="009D1D4F" w:rsidRPr="00177A65">
        <w:rPr>
          <w:rFonts w:eastAsia="Calibri"/>
          <w:lang w:val="en-US"/>
        </w:rPr>
        <w:t xml:space="preserve"> </w:t>
      </w:r>
      <w:r w:rsidR="00F1384B" w:rsidRPr="00177A65">
        <w:rPr>
          <w:rFonts w:eastAsia="Calibri"/>
          <w:lang w:val="en-US"/>
        </w:rPr>
        <w:t xml:space="preserve">and anxiety </w:t>
      </w:r>
      <w:r w:rsidR="009D1D4F" w:rsidRPr="00177A65">
        <w:rPr>
          <w:rFonts w:eastAsia="Calibri"/>
          <w:lang w:val="en-US"/>
        </w:rPr>
        <w:t xml:space="preserve">disorders rising </w:t>
      </w:r>
      <w:r w:rsidR="00F1384B" w:rsidRPr="00177A65">
        <w:rPr>
          <w:rFonts w:eastAsia="Calibri"/>
          <w:lang w:val="en-US"/>
        </w:rPr>
        <w:t xml:space="preserve">to </w:t>
      </w:r>
      <w:r w:rsidR="009D1D4F" w:rsidRPr="00177A65">
        <w:rPr>
          <w:rFonts w:eastAsia="Calibri"/>
          <w:lang w:val="en-US"/>
        </w:rPr>
        <w:t xml:space="preserve">27.5% </w:t>
      </w:r>
      <w:r w:rsidR="00F1384B" w:rsidRPr="00177A65">
        <w:rPr>
          <w:rFonts w:eastAsia="Calibri"/>
          <w:lang w:val="en-US"/>
        </w:rPr>
        <w:t>and</w:t>
      </w:r>
      <w:r w:rsidR="009D1D4F" w:rsidRPr="00177A65">
        <w:rPr>
          <w:rFonts w:eastAsia="Calibri"/>
          <w:lang w:val="en-US"/>
        </w:rPr>
        <w:t xml:space="preserve"> 25.6%</w:t>
      </w:r>
      <w:r w:rsidR="00F1384B" w:rsidRPr="00177A65">
        <w:rPr>
          <w:rFonts w:eastAsia="Calibri"/>
          <w:lang w:val="en-US"/>
        </w:rPr>
        <w:t>, respectively</w:t>
      </w:r>
      <w:r w:rsidR="00E2452C">
        <w:rPr>
          <w:rFonts w:eastAsia="Calibri"/>
          <w:lang w:val="en-US"/>
        </w:rPr>
        <w:t xml:space="preserve"> </w:t>
      </w:r>
      <w:r w:rsidR="009D1D4F" w:rsidRPr="00177A65">
        <w:rPr>
          <w:rFonts w:eastAsia="Calibri"/>
          <w:lang w:val="en-US"/>
        </w:rPr>
        <w:fldChar w:fldCharType="begin">
          <w:fldData xml:space="preserve">PEVuZE5vdGU+PENpdGU+PEF1dGhvcj5Db2xsYWJvcmF0b3JzPC9BdXRob3I+PFllYXI+MjAyMTwv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</w:fldData>
        </w:fldChar>
      </w:r>
      <w:r w:rsidR="007B622C">
        <w:rPr>
          <w:rFonts w:eastAsia="Calibri"/>
          <w:lang w:val="en-US"/>
        </w:rPr>
        <w:instrText xml:space="preserve"> ADDIN EN.CITE </w:instrText>
      </w:r>
      <w:r w:rsidR="007B622C">
        <w:rPr>
          <w:rFonts w:eastAsia="Calibri"/>
          <w:lang w:val="en-US"/>
        </w:rPr>
        <w:fldChar w:fldCharType="begin">
          <w:fldData xml:space="preserve">PEVuZE5vdGU+PENpdGU+PEF1dGhvcj5Db2xsYWJvcmF0b3JzPC9BdXRob3I+PFllYXI+MjAyMTwv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</w:fldData>
        </w:fldChar>
      </w:r>
      <w:r w:rsidR="007B622C">
        <w:rPr>
          <w:rFonts w:eastAsia="Calibri"/>
          <w:lang w:val="en-US"/>
        </w:rPr>
        <w:instrText xml:space="preserve"> ADDIN EN.CITE.DATA </w:instrText>
      </w:r>
      <w:r w:rsidR="007B622C">
        <w:rPr>
          <w:rFonts w:eastAsia="Calibri"/>
          <w:lang w:val="en-US"/>
        </w:rPr>
      </w:r>
      <w:r w:rsidR="007B622C">
        <w:rPr>
          <w:rFonts w:eastAsia="Calibri"/>
          <w:lang w:val="en-US"/>
        </w:rPr>
        <w:fldChar w:fldCharType="end"/>
      </w:r>
      <w:r w:rsidR="009D1D4F" w:rsidRPr="00177A65">
        <w:rPr>
          <w:rFonts w:eastAsia="Calibri"/>
          <w:lang w:val="en-US"/>
        </w:rPr>
      </w:r>
      <w:r w:rsidR="009D1D4F" w:rsidRPr="00177A65">
        <w:rPr>
          <w:rFonts w:eastAsia="Calibri"/>
          <w:lang w:val="en-US"/>
        </w:rPr>
        <w:fldChar w:fldCharType="separate"/>
      </w:r>
      <w:r w:rsidR="002371D4">
        <w:rPr>
          <w:rFonts w:eastAsia="Calibri"/>
          <w:noProof/>
          <w:lang w:val="en-US"/>
        </w:rPr>
        <w:t>(1)</w:t>
      </w:r>
      <w:r w:rsidR="009D1D4F" w:rsidRPr="00177A65">
        <w:rPr>
          <w:rFonts w:eastAsia="Calibri"/>
          <w:lang w:val="en-US"/>
        </w:rPr>
        <w:fldChar w:fldCharType="end"/>
      </w:r>
      <w:r w:rsidR="00262D91" w:rsidRPr="00177A65">
        <w:rPr>
          <w:rFonts w:eastAsia="Calibri"/>
          <w:lang w:val="en-US"/>
        </w:rPr>
        <w:t xml:space="preserve">. </w:t>
      </w:r>
      <w:r w:rsidR="00EF03E7" w:rsidRPr="00177A65">
        <w:rPr>
          <w:rFonts w:eastAsia="Calibri"/>
          <w:lang w:val="en-US"/>
        </w:rPr>
        <w:t>Fear</w:t>
      </w:r>
      <w:r w:rsidR="00F1384B" w:rsidRPr="00177A65">
        <w:rPr>
          <w:rFonts w:eastAsia="Calibri"/>
          <w:lang w:val="en-US"/>
        </w:rPr>
        <w:t xml:space="preserve"> of the virus itself and </w:t>
      </w:r>
      <w:r w:rsidR="00F1384B" w:rsidRPr="00177A65">
        <w:rPr>
          <w:rFonts w:eastAsia="Calibri"/>
        </w:rPr>
        <w:t>l</w:t>
      </w:r>
      <w:r w:rsidR="0015177A" w:rsidRPr="00177A65">
        <w:rPr>
          <w:rFonts w:eastAsia="Calibri"/>
        </w:rPr>
        <w:t>ockdown</w:t>
      </w:r>
      <w:r w:rsidR="00F1384B" w:rsidRPr="00177A65">
        <w:rPr>
          <w:rFonts w:eastAsia="Calibri"/>
        </w:rPr>
        <w:t>s implemented</w:t>
      </w:r>
      <w:r w:rsidR="0015177A" w:rsidRPr="00177A65">
        <w:rPr>
          <w:rFonts w:eastAsia="Calibri"/>
        </w:rPr>
        <w:t xml:space="preserve"> </w:t>
      </w:r>
      <w:r w:rsidR="00F1384B" w:rsidRPr="00177A65">
        <w:rPr>
          <w:rFonts w:eastAsia="Calibri"/>
        </w:rPr>
        <w:t xml:space="preserve">by governments around the globe </w:t>
      </w:r>
      <w:r w:rsidR="0015177A" w:rsidRPr="00177A65">
        <w:rPr>
          <w:rFonts w:eastAsia="Calibri"/>
        </w:rPr>
        <w:t>ha</w:t>
      </w:r>
      <w:r w:rsidR="00F1384B" w:rsidRPr="00177A65">
        <w:rPr>
          <w:rFonts w:eastAsia="Calibri"/>
        </w:rPr>
        <w:t>ve</w:t>
      </w:r>
      <w:r w:rsidR="0015177A" w:rsidRPr="00177A65">
        <w:rPr>
          <w:rFonts w:eastAsia="Calibri"/>
        </w:rPr>
        <w:t xml:space="preserve"> caused higher mental distress and lower life </w:t>
      </w:r>
      <w:r w:rsidR="00E6625F" w:rsidRPr="00177A65">
        <w:rPr>
          <w:rFonts w:eastAsia="Calibri"/>
        </w:rPr>
        <w:t xml:space="preserve">quality </w:t>
      </w:r>
      <w:r w:rsidR="00DC1E25" w:rsidRPr="00177A65">
        <w:rPr>
          <w:rFonts w:eastAsia="Calibri"/>
        </w:rPr>
        <w:t xml:space="preserve">in </w:t>
      </w:r>
      <w:r w:rsidR="00E6625F" w:rsidRPr="00177A65">
        <w:rPr>
          <w:rFonts w:eastAsia="Calibri"/>
        </w:rPr>
        <w:t>the general population</w:t>
      </w:r>
      <w:r w:rsidR="00E2452C">
        <w:rPr>
          <w:rFonts w:eastAsia="Calibri"/>
        </w:rPr>
        <w:t xml:space="preserve"> </w:t>
      </w:r>
      <w:r w:rsidR="004658F6" w:rsidRPr="00177A65">
        <w:rPr>
          <w:rFonts w:eastAsia="Calibri"/>
        </w:rPr>
        <w:fldChar w:fldCharType="begin">
          <w:fldData xml:space="preserve">PEVuZE5vdGU+PENpdGU+PEF1dGhvcj5Ba25pbjwvQXV0aG9yPjxZZWFyPjIwMjI8L1llYXI+PFJl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</w:fldData>
        </w:fldChar>
      </w:r>
      <w:r w:rsidR="0050563A">
        <w:rPr>
          <w:rFonts w:eastAsia="Calibri"/>
        </w:rPr>
        <w:instrText xml:space="preserve"> ADDIN EN.CITE </w:instrText>
      </w:r>
      <w:r w:rsidR="0050563A">
        <w:rPr>
          <w:rFonts w:eastAsia="Calibri"/>
        </w:rPr>
        <w:fldChar w:fldCharType="begin">
          <w:fldData xml:space="preserve">PEVuZE5vdGU+PENpdGU+PEF1dGhvcj5Ba25pbjwvQXV0aG9yPjxZZWFyPjIwMjI8L1llYXI+PFJl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</w:fldData>
        </w:fldChar>
      </w:r>
      <w:r w:rsidR="0050563A">
        <w:rPr>
          <w:rFonts w:eastAsia="Calibri"/>
        </w:rPr>
        <w:instrText xml:space="preserve"> ADDIN EN.CITE.DATA </w:instrText>
      </w:r>
      <w:r w:rsidR="0050563A">
        <w:rPr>
          <w:rFonts w:eastAsia="Calibri"/>
        </w:rPr>
      </w:r>
      <w:r w:rsidR="0050563A">
        <w:rPr>
          <w:rFonts w:eastAsia="Calibri"/>
        </w:rPr>
        <w:fldChar w:fldCharType="end"/>
      </w:r>
      <w:r w:rsidR="004658F6" w:rsidRPr="00177A65">
        <w:rPr>
          <w:rFonts w:eastAsia="Calibri"/>
        </w:rPr>
      </w:r>
      <w:r w:rsidR="004658F6" w:rsidRPr="00177A65">
        <w:rPr>
          <w:rFonts w:eastAsia="Calibri"/>
        </w:rPr>
        <w:fldChar w:fldCharType="separate"/>
      </w:r>
      <w:r w:rsidR="0050563A">
        <w:rPr>
          <w:rFonts w:eastAsia="Calibri"/>
          <w:noProof/>
        </w:rPr>
        <w:t>(2-5)</w:t>
      </w:r>
      <w:r w:rsidR="004658F6" w:rsidRPr="00177A65">
        <w:rPr>
          <w:rFonts w:eastAsia="Calibri"/>
        </w:rPr>
        <w:fldChar w:fldCharType="end"/>
      </w:r>
      <w:r w:rsidR="004658F6" w:rsidRPr="00177A65">
        <w:rPr>
          <w:rFonts w:eastAsia="Calibri"/>
        </w:rPr>
        <w:t>.</w:t>
      </w:r>
      <w:r w:rsidR="004F7E52" w:rsidRPr="00177A65">
        <w:rPr>
          <w:rFonts w:eastAsia="Calibri"/>
        </w:rPr>
        <w:t xml:space="preserve"> </w:t>
      </w:r>
      <w:r w:rsidR="00FD0AF4" w:rsidRPr="00177A65">
        <w:rPr>
          <w:rFonts w:eastAsia="Calibri"/>
        </w:rPr>
        <w:t>Particularly</w:t>
      </w:r>
      <w:r w:rsidR="00B142DA" w:rsidRPr="00177A65">
        <w:rPr>
          <w:rFonts w:eastAsia="Calibri"/>
        </w:rPr>
        <w:t xml:space="preserve">, </w:t>
      </w:r>
      <w:r w:rsidR="00DA7A90" w:rsidRPr="00177A65">
        <w:rPr>
          <w:rFonts w:eastAsia="Calibri"/>
        </w:rPr>
        <w:t>youth</w:t>
      </w:r>
      <w:r w:rsidR="001104FA" w:rsidRPr="00177A65">
        <w:rPr>
          <w:rFonts w:eastAsia="Calibri"/>
        </w:rPr>
        <w:t xml:space="preserve">, </w:t>
      </w:r>
      <w:r w:rsidR="00681EAF" w:rsidRPr="00177A65">
        <w:rPr>
          <w:rFonts w:eastAsia="Calibri"/>
        </w:rPr>
        <w:t xml:space="preserve">known to </w:t>
      </w:r>
      <w:r w:rsidR="00F20F40" w:rsidRPr="00177A65">
        <w:rPr>
          <w:rFonts w:eastAsia="Calibri"/>
        </w:rPr>
        <w:t>experience</w:t>
      </w:r>
      <w:r w:rsidR="00E510A5" w:rsidRPr="00177A65">
        <w:rPr>
          <w:rFonts w:eastAsia="Calibri"/>
        </w:rPr>
        <w:t xml:space="preserve"> </w:t>
      </w:r>
      <w:r w:rsidR="001104FA" w:rsidRPr="00177A65">
        <w:rPr>
          <w:rFonts w:eastAsia="Calibri"/>
        </w:rPr>
        <w:t>major social role transitions</w:t>
      </w:r>
      <w:r w:rsidR="004D68BF" w:rsidRPr="00177A65">
        <w:rPr>
          <w:rFonts w:eastAsia="Calibri"/>
        </w:rPr>
        <w:t xml:space="preserve"> </w:t>
      </w:r>
      <w:r w:rsidR="00250541" w:rsidRPr="00177A65">
        <w:rPr>
          <w:rFonts w:eastAsia="Calibri"/>
        </w:rPr>
        <w:fldChar w:fldCharType="begin">
          <w:fldData xml:space="preserve">PEVuZE5vdGU+PENpdGU+PEF1dGhvcj5TYXd5ZXI8L0F1dGhvcj48WWVhcj4yMDE4PC9ZZWFyPjxS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</w:fldData>
        </w:fldChar>
      </w:r>
      <w:r w:rsidR="007B622C">
        <w:rPr>
          <w:rFonts w:eastAsia="Calibri"/>
        </w:rPr>
        <w:instrText xml:space="preserve"> ADDIN EN.CITE </w:instrText>
      </w:r>
      <w:r w:rsidR="007B622C">
        <w:rPr>
          <w:rFonts w:eastAsia="Calibri"/>
        </w:rPr>
        <w:fldChar w:fldCharType="begin">
          <w:fldData xml:space="preserve">PEVuZE5vdGU+PENpdGU+PEF1dGhvcj5TYXd5ZXI8L0F1dGhvcj48WWVhcj4yMDE4PC9ZZWFyPjxS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</w:fldData>
        </w:fldChar>
      </w:r>
      <w:r w:rsidR="007B622C">
        <w:rPr>
          <w:rFonts w:eastAsia="Calibri"/>
        </w:rPr>
        <w:instrText xml:space="preserve"> ADDIN EN.CITE.DATA </w:instrText>
      </w:r>
      <w:r w:rsidR="007B622C">
        <w:rPr>
          <w:rFonts w:eastAsia="Calibri"/>
        </w:rPr>
      </w:r>
      <w:r w:rsidR="007B622C">
        <w:rPr>
          <w:rFonts w:eastAsia="Calibri"/>
        </w:rPr>
        <w:fldChar w:fldCharType="end"/>
      </w:r>
      <w:r w:rsidR="00250541" w:rsidRPr="00177A65">
        <w:rPr>
          <w:rFonts w:eastAsia="Calibri"/>
        </w:rPr>
      </w:r>
      <w:r w:rsidR="00250541" w:rsidRPr="00177A65">
        <w:rPr>
          <w:rFonts w:eastAsia="Calibri"/>
        </w:rPr>
        <w:fldChar w:fldCharType="separate"/>
      </w:r>
      <w:r w:rsidR="002371D4">
        <w:rPr>
          <w:rFonts w:eastAsia="Calibri"/>
          <w:noProof/>
        </w:rPr>
        <w:t>(6)</w:t>
      </w:r>
      <w:r w:rsidR="00250541" w:rsidRPr="00177A65">
        <w:rPr>
          <w:rFonts w:eastAsia="Calibri"/>
        </w:rPr>
        <w:fldChar w:fldCharType="end"/>
      </w:r>
      <w:r w:rsidR="00EA333E" w:rsidRPr="00177A65">
        <w:rPr>
          <w:rFonts w:eastAsia="Calibri"/>
        </w:rPr>
        <w:t>, experienced higher levels of depressive and anxiety symptoms than o</w:t>
      </w:r>
      <w:r w:rsidR="002E42A3" w:rsidRPr="00177A65">
        <w:rPr>
          <w:rFonts w:eastAsia="Calibri"/>
        </w:rPr>
        <w:t>lder</w:t>
      </w:r>
      <w:r w:rsidR="00EA333E" w:rsidRPr="00177A65">
        <w:rPr>
          <w:rFonts w:eastAsia="Calibri"/>
        </w:rPr>
        <w:t xml:space="preserve"> age</w:t>
      </w:r>
      <w:r w:rsidR="00F1384B" w:rsidRPr="00177A65">
        <w:rPr>
          <w:rFonts w:eastAsia="Calibri"/>
        </w:rPr>
        <w:t xml:space="preserve"> groups</w:t>
      </w:r>
      <w:r w:rsidR="00E2452C">
        <w:rPr>
          <w:rFonts w:eastAsia="Calibri"/>
        </w:rPr>
        <w:t xml:space="preserve"> </w:t>
      </w:r>
      <w:r w:rsidR="00EA333E" w:rsidRPr="00177A65">
        <w:rPr>
          <w:rFonts w:eastAsia="Calibri"/>
        </w:rPr>
        <w:fldChar w:fldCharType="begin">
          <w:fldData xml:space="preserve">PEVuZE5vdGU+PENpdGU+PEF1dGhvcj5HbG93YWN6PC9BdXRob3I+PFllYXI+MjAyMDwvWWVhcj48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==
</w:fldData>
        </w:fldChar>
      </w:r>
      <w:r w:rsidR="007B622C">
        <w:rPr>
          <w:rFonts w:eastAsia="Calibri"/>
        </w:rPr>
        <w:instrText xml:space="preserve"> ADDIN EN.CITE </w:instrText>
      </w:r>
      <w:r w:rsidR="007B622C">
        <w:rPr>
          <w:rFonts w:eastAsia="Calibri"/>
        </w:rPr>
        <w:fldChar w:fldCharType="begin">
          <w:fldData xml:space="preserve">PEVuZE5vdGU+PENpdGU+PEF1dGhvcj5HbG93YWN6PC9BdXRob3I+PFllYXI+MjAyMDwvWWVhcj48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==
</w:fldData>
        </w:fldChar>
      </w:r>
      <w:r w:rsidR="007B622C">
        <w:rPr>
          <w:rFonts w:eastAsia="Calibri"/>
        </w:rPr>
        <w:instrText xml:space="preserve"> ADDIN EN.CITE.DATA </w:instrText>
      </w:r>
      <w:r w:rsidR="007B622C">
        <w:rPr>
          <w:rFonts w:eastAsia="Calibri"/>
        </w:rPr>
      </w:r>
      <w:r w:rsidR="007B622C">
        <w:rPr>
          <w:rFonts w:eastAsia="Calibri"/>
        </w:rPr>
        <w:fldChar w:fldCharType="end"/>
      </w:r>
      <w:r w:rsidR="00EA333E" w:rsidRPr="00177A65">
        <w:rPr>
          <w:rFonts w:eastAsia="Calibri"/>
        </w:rPr>
      </w:r>
      <w:r w:rsidR="00EA333E" w:rsidRPr="00177A65">
        <w:rPr>
          <w:rFonts w:eastAsia="Calibri"/>
        </w:rPr>
        <w:fldChar w:fldCharType="separate"/>
      </w:r>
      <w:r w:rsidR="002371D4">
        <w:rPr>
          <w:rFonts w:eastAsia="Calibri"/>
          <w:noProof/>
        </w:rPr>
        <w:t>(1, 4, 5)</w:t>
      </w:r>
      <w:r w:rsidR="00EA333E" w:rsidRPr="00177A65">
        <w:rPr>
          <w:rFonts w:eastAsia="Calibri"/>
        </w:rPr>
        <w:fldChar w:fldCharType="end"/>
      </w:r>
      <w:r w:rsidR="00EA333E" w:rsidRPr="00177A65">
        <w:rPr>
          <w:rFonts w:eastAsia="Calibri"/>
        </w:rPr>
        <w:t xml:space="preserve">. </w:t>
      </w:r>
      <w:r w:rsidR="00F1384B" w:rsidRPr="00177A65">
        <w:rPr>
          <w:rFonts w:eastAsia="Calibri"/>
        </w:rPr>
        <w:t>T</w:t>
      </w:r>
      <w:r w:rsidR="00E93F57" w:rsidRPr="00177A65">
        <w:rPr>
          <w:rFonts w:eastAsia="Calibri"/>
        </w:rPr>
        <w:t xml:space="preserve">he pandemic </w:t>
      </w:r>
      <w:r w:rsidR="00F1384B" w:rsidRPr="00177A65">
        <w:rPr>
          <w:rFonts w:eastAsia="Calibri"/>
        </w:rPr>
        <w:t xml:space="preserve">has </w:t>
      </w:r>
      <w:r w:rsidR="008B3273" w:rsidRPr="00177A65">
        <w:rPr>
          <w:rFonts w:eastAsia="Calibri"/>
        </w:rPr>
        <w:t xml:space="preserve">also </w:t>
      </w:r>
      <w:r w:rsidR="00F1384B" w:rsidRPr="00177A65">
        <w:rPr>
          <w:rFonts w:eastAsia="Calibri"/>
        </w:rPr>
        <w:t xml:space="preserve">been </w:t>
      </w:r>
      <w:r w:rsidR="00DC1E25" w:rsidRPr="00177A65">
        <w:rPr>
          <w:rFonts w:eastAsia="Calibri"/>
        </w:rPr>
        <w:t>reported</w:t>
      </w:r>
      <w:r w:rsidR="00F1384B" w:rsidRPr="00177A65">
        <w:rPr>
          <w:rFonts w:eastAsia="Calibri"/>
        </w:rPr>
        <w:t xml:space="preserve"> to </w:t>
      </w:r>
      <w:r w:rsidR="00DC1E25" w:rsidRPr="00177A65">
        <w:rPr>
          <w:rFonts w:eastAsia="Calibri"/>
        </w:rPr>
        <w:t>worsen symptoms of</w:t>
      </w:r>
      <w:r w:rsidR="00BE6E45" w:rsidRPr="00177A65">
        <w:rPr>
          <w:rFonts w:eastAsia="Calibri"/>
        </w:rPr>
        <w:t xml:space="preserve"> </w:t>
      </w:r>
      <w:r w:rsidR="00E6625F" w:rsidRPr="00177A65">
        <w:rPr>
          <w:rFonts w:eastAsia="Calibri"/>
        </w:rPr>
        <w:t xml:space="preserve">patients with pre-existing mental </w:t>
      </w:r>
      <w:r w:rsidR="00DC1E25" w:rsidRPr="00177A65">
        <w:rPr>
          <w:rFonts w:eastAsia="Calibri"/>
        </w:rPr>
        <w:t>illness</w:t>
      </w:r>
      <w:r w:rsidR="00E2452C">
        <w:rPr>
          <w:rFonts w:eastAsia="Calibri"/>
        </w:rPr>
        <w:t xml:space="preserve"> </w:t>
      </w:r>
      <w:r w:rsidR="0038226D" w:rsidRPr="00177A65">
        <w:rPr>
          <w:rFonts w:eastAsia="Calibri"/>
        </w:rPr>
        <w:fldChar w:fldCharType="begin">
          <w:fldData xml:space="preserve">PEVuZE5vdGU+PENpdGU+PEF1dGhvcj5MZXdpczwvQXV0aG9yPjxZZWFyPjIwMjI8L1llYXI+PFJl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==
</w:fldData>
        </w:fldChar>
      </w:r>
      <w:r w:rsidR="007B622C">
        <w:rPr>
          <w:rFonts w:eastAsia="Calibri"/>
        </w:rPr>
        <w:instrText xml:space="preserve"> ADDIN EN.CITE </w:instrText>
      </w:r>
      <w:r w:rsidR="007B622C">
        <w:rPr>
          <w:rFonts w:eastAsia="Calibri"/>
        </w:rPr>
        <w:fldChar w:fldCharType="begin">
          <w:fldData xml:space="preserve">PEVuZE5vdGU+PENpdGU+PEF1dGhvcj5MZXdpczwvQXV0aG9yPjxZZWFyPjIwMjI8L1llYXI+PFJl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==
</w:fldData>
        </w:fldChar>
      </w:r>
      <w:r w:rsidR="007B622C">
        <w:rPr>
          <w:rFonts w:eastAsia="Calibri"/>
        </w:rPr>
        <w:instrText xml:space="preserve"> ADDIN EN.CITE.DATA </w:instrText>
      </w:r>
      <w:r w:rsidR="007B622C">
        <w:rPr>
          <w:rFonts w:eastAsia="Calibri"/>
        </w:rPr>
      </w:r>
      <w:r w:rsidR="007B622C">
        <w:rPr>
          <w:rFonts w:eastAsia="Calibri"/>
        </w:rPr>
        <w:fldChar w:fldCharType="end"/>
      </w:r>
      <w:r w:rsidR="0038226D" w:rsidRPr="00177A65">
        <w:rPr>
          <w:rFonts w:eastAsia="Calibri"/>
        </w:rPr>
      </w:r>
      <w:r w:rsidR="0038226D" w:rsidRPr="00177A65">
        <w:rPr>
          <w:rFonts w:eastAsia="Calibri"/>
        </w:rPr>
        <w:fldChar w:fldCharType="separate"/>
      </w:r>
      <w:r w:rsidR="002371D4">
        <w:rPr>
          <w:rFonts w:eastAsia="Calibri"/>
          <w:noProof/>
        </w:rPr>
        <w:t>(7, 8)</w:t>
      </w:r>
      <w:r w:rsidR="0038226D" w:rsidRPr="00177A65">
        <w:rPr>
          <w:rFonts w:eastAsia="Calibri"/>
        </w:rPr>
        <w:fldChar w:fldCharType="end"/>
      </w:r>
      <w:r w:rsidR="00F1384B" w:rsidRPr="00177A65">
        <w:rPr>
          <w:rFonts w:eastAsia="Calibri"/>
        </w:rPr>
        <w:t>, although contradictory findings have been reporte</w:t>
      </w:r>
      <w:r w:rsidR="00DC1E25" w:rsidRPr="00177A65">
        <w:rPr>
          <w:rFonts w:eastAsia="Calibri"/>
        </w:rPr>
        <w:t>d</w:t>
      </w:r>
      <w:r w:rsidR="00E2452C">
        <w:rPr>
          <w:rFonts w:eastAsia="Calibri"/>
        </w:rPr>
        <w:t xml:space="preserve"> </w:t>
      </w:r>
      <w:r w:rsidR="00417655" w:rsidRPr="00177A65">
        <w:rPr>
          <w:rFonts w:eastAsia="Calibri"/>
        </w:rPr>
        <w:fldChar w:fldCharType="begin">
          <w:fldData xml:space="preserve">PEVuZE5vdGU+PENpdGU+PEF1dGhvcj5QYW48L0F1dGhvcj48WWVhcj4yMDIxPC9ZZWFyPjxSZWNO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</w:fldData>
        </w:fldChar>
      </w:r>
      <w:r w:rsidR="0050563A">
        <w:rPr>
          <w:rFonts w:eastAsia="Calibri"/>
        </w:rPr>
        <w:instrText xml:space="preserve"> ADDIN EN.CITE </w:instrText>
      </w:r>
      <w:r w:rsidR="0050563A">
        <w:rPr>
          <w:rFonts w:eastAsia="Calibri"/>
        </w:rPr>
        <w:fldChar w:fldCharType="begin">
          <w:fldData xml:space="preserve">PEVuZE5vdGU+PENpdGU+PEF1dGhvcj5QYW48L0F1dGhvcj48WWVhcj4yMDIxPC9ZZWFyPjxSZWNO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</w:fldData>
        </w:fldChar>
      </w:r>
      <w:r w:rsidR="0050563A">
        <w:rPr>
          <w:rFonts w:eastAsia="Calibri"/>
        </w:rPr>
        <w:instrText xml:space="preserve"> ADDIN EN.CITE.DATA </w:instrText>
      </w:r>
      <w:r w:rsidR="0050563A">
        <w:rPr>
          <w:rFonts w:eastAsia="Calibri"/>
        </w:rPr>
      </w:r>
      <w:r w:rsidR="0050563A">
        <w:rPr>
          <w:rFonts w:eastAsia="Calibri"/>
        </w:rPr>
        <w:fldChar w:fldCharType="end"/>
      </w:r>
      <w:r w:rsidR="00417655" w:rsidRPr="00177A65">
        <w:rPr>
          <w:rFonts w:eastAsia="Calibri"/>
        </w:rPr>
      </w:r>
      <w:r w:rsidR="00417655" w:rsidRPr="00177A65">
        <w:rPr>
          <w:rFonts w:eastAsia="Calibri"/>
        </w:rPr>
        <w:fldChar w:fldCharType="separate"/>
      </w:r>
      <w:r w:rsidR="0050563A">
        <w:rPr>
          <w:rFonts w:eastAsia="Calibri"/>
          <w:noProof/>
        </w:rPr>
        <w:t>(9-12)</w:t>
      </w:r>
      <w:r w:rsidR="00417655" w:rsidRPr="00177A65">
        <w:rPr>
          <w:rFonts w:eastAsia="Calibri"/>
        </w:rPr>
        <w:fldChar w:fldCharType="end"/>
      </w:r>
      <w:r w:rsidR="00F1384B" w:rsidRPr="00177A65">
        <w:rPr>
          <w:rFonts w:eastAsia="Calibri"/>
        </w:rPr>
        <w:t xml:space="preserve">. These contradictions and the limitations of current studies highlight the need for further research that is both longitudinal and </w:t>
      </w:r>
      <w:r w:rsidR="00B23319" w:rsidRPr="00177A65">
        <w:rPr>
          <w:rFonts w:eastAsia="Calibri"/>
          <w:lang w:eastAsia="zh-CN"/>
        </w:rPr>
        <w:t>focuses</w:t>
      </w:r>
      <w:r w:rsidR="002E42A3" w:rsidRPr="00177A65">
        <w:rPr>
          <w:rFonts w:eastAsia="Calibri"/>
        </w:rPr>
        <w:t xml:space="preserve"> on </w:t>
      </w:r>
      <w:r w:rsidR="00A15D5A" w:rsidRPr="00177A65">
        <w:rPr>
          <w:rFonts w:eastAsia="Calibri"/>
        </w:rPr>
        <w:t>youth</w:t>
      </w:r>
      <w:r w:rsidR="00E2452C">
        <w:rPr>
          <w:rFonts w:eastAsia="Calibri"/>
        </w:rPr>
        <w:t xml:space="preserve"> </w:t>
      </w:r>
      <w:r w:rsidR="00BE6E45" w:rsidRPr="00177A65">
        <w:rPr>
          <w:rFonts w:eastAsia="Calibri"/>
        </w:rPr>
        <w:fldChar w:fldCharType="begin">
          <w:fldData xml:space="preserve">PEVuZE5vdGU+PENpdGU+PEF1dGhvcj5XYWRlPC9BdXRob3I+PFllYXI+MjAyMDwvWWVhcj48UmVj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</w:fldData>
        </w:fldChar>
      </w:r>
      <w:r w:rsidR="007B622C">
        <w:rPr>
          <w:rFonts w:eastAsia="Calibri"/>
        </w:rPr>
        <w:instrText xml:space="preserve"> ADDIN EN.CITE </w:instrText>
      </w:r>
      <w:r w:rsidR="007B622C">
        <w:rPr>
          <w:rFonts w:eastAsia="Calibri"/>
        </w:rPr>
        <w:fldChar w:fldCharType="begin">
          <w:fldData xml:space="preserve">PEVuZE5vdGU+PENpdGU+PEF1dGhvcj5XYWRlPC9BdXRob3I+PFllYXI+MjAyMDwvWWVhcj48UmVj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</w:fldData>
        </w:fldChar>
      </w:r>
      <w:r w:rsidR="007B622C">
        <w:rPr>
          <w:rFonts w:eastAsia="Calibri"/>
        </w:rPr>
        <w:instrText xml:space="preserve"> ADDIN EN.CITE.DATA </w:instrText>
      </w:r>
      <w:r w:rsidR="007B622C">
        <w:rPr>
          <w:rFonts w:eastAsia="Calibri"/>
        </w:rPr>
      </w:r>
      <w:r w:rsidR="007B622C">
        <w:rPr>
          <w:rFonts w:eastAsia="Calibri"/>
        </w:rPr>
        <w:fldChar w:fldCharType="end"/>
      </w:r>
      <w:r w:rsidR="00BE6E45" w:rsidRPr="00177A65">
        <w:rPr>
          <w:rFonts w:eastAsia="Calibri"/>
        </w:rPr>
      </w:r>
      <w:r w:rsidR="00BE6E45" w:rsidRPr="00177A65">
        <w:rPr>
          <w:rFonts w:eastAsia="Calibri"/>
        </w:rPr>
        <w:fldChar w:fldCharType="separate"/>
      </w:r>
      <w:r w:rsidR="002371D4">
        <w:rPr>
          <w:rFonts w:eastAsia="Calibri"/>
          <w:noProof/>
        </w:rPr>
        <w:t>(13)</w:t>
      </w:r>
      <w:r w:rsidR="00BE6E45" w:rsidRPr="00177A65">
        <w:rPr>
          <w:rFonts w:eastAsia="Calibri"/>
        </w:rPr>
        <w:fldChar w:fldCharType="end"/>
      </w:r>
      <w:r w:rsidR="00BE6E45" w:rsidRPr="00177A65">
        <w:rPr>
          <w:rFonts w:eastAsia="Calibri"/>
        </w:rPr>
        <w:t>.</w:t>
      </w:r>
    </w:p>
    <w:p w14:paraId="1FE36DE3" w14:textId="72FB6A57" w:rsidR="002E42A3" w:rsidRPr="00177A65" w:rsidRDefault="002E42A3" w:rsidP="0037212A">
      <w:pPr>
        <w:spacing w:line="480" w:lineRule="auto"/>
        <w:jc w:val="both"/>
        <w:rPr>
          <w:rFonts w:eastAsia="Calibri"/>
        </w:rPr>
      </w:pPr>
    </w:p>
    <w:p w14:paraId="18B22235" w14:textId="7D1219DA" w:rsidR="002E42A3" w:rsidRDefault="00A83BD3" w:rsidP="0037212A">
      <w:pPr>
        <w:spacing w:line="480" w:lineRule="auto"/>
        <w:jc w:val="both"/>
        <w:rPr>
          <w:rFonts w:eastAsia="Calibri"/>
        </w:rPr>
      </w:pPr>
      <w:r w:rsidRPr="00177A65">
        <w:rPr>
          <w:rFonts w:eastAsia="Calibri"/>
          <w:lang w:val="en-US"/>
        </w:rPr>
        <w:t>The psychosocial stress caused by this pandemic has been</w:t>
      </w:r>
      <w:r w:rsidRPr="00177A65">
        <w:rPr>
          <w:rFonts w:eastAsia="Calibri"/>
        </w:rPr>
        <w:t xml:space="preserve"> detrimental to</w:t>
      </w:r>
      <w:r w:rsidR="002E42A3" w:rsidRPr="00177A65">
        <w:rPr>
          <w:rFonts w:eastAsia="Calibri"/>
        </w:rPr>
        <w:t xml:space="preserve"> </w:t>
      </w:r>
      <w:r w:rsidR="00A15D5A" w:rsidRPr="00177A65">
        <w:rPr>
          <w:rFonts w:eastAsia="Calibri"/>
        </w:rPr>
        <w:t>youth</w:t>
      </w:r>
      <w:r w:rsidR="002E42A3" w:rsidRPr="00177A65">
        <w:rPr>
          <w:rFonts w:eastAsia="Calibri"/>
        </w:rPr>
        <w:t xml:space="preserve"> around the world</w:t>
      </w:r>
      <w:r w:rsidRPr="00177A65">
        <w:rPr>
          <w:rFonts w:eastAsia="Calibri"/>
        </w:rPr>
        <w:t>, who</w:t>
      </w:r>
      <w:r w:rsidR="002E42A3" w:rsidRPr="00177A65">
        <w:rPr>
          <w:rFonts w:eastAsia="Calibri"/>
        </w:rPr>
        <w:t xml:space="preserve"> have experienced adverse lifestyle changes</w:t>
      </w:r>
      <w:r w:rsidR="00E2452C">
        <w:rPr>
          <w:rFonts w:eastAsia="Calibri"/>
        </w:rPr>
        <w:t xml:space="preserve"> </w:t>
      </w:r>
      <w:r w:rsidR="00BE6E45" w:rsidRPr="00CE3FD9">
        <w:rPr>
          <w:rFonts w:eastAsia="Calibri"/>
          <w:highlight w:val="yellow"/>
        </w:rPr>
        <w:fldChar w:fldCharType="begin">
          <w:fldData xml:space="preserve">PEVuZE5vdGU+PENpdGU+PEF1dGhvcj5MZWU8L0F1dGhvcj48WWVhcj4yMDIwPC9ZZWFyPjxSZWNO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</w:fldData>
        </w:fldChar>
      </w:r>
      <w:r w:rsidR="00CE3FD9">
        <w:rPr>
          <w:rFonts w:eastAsia="Calibri"/>
          <w:highlight w:val="yellow"/>
        </w:rPr>
        <w:instrText xml:space="preserve"> ADDIN EN.CITE </w:instrText>
      </w:r>
      <w:r w:rsidR="00CE3FD9">
        <w:rPr>
          <w:rFonts w:eastAsia="Calibri"/>
          <w:highlight w:val="yellow"/>
        </w:rPr>
        <w:fldChar w:fldCharType="begin">
          <w:fldData xml:space="preserve">PEVuZE5vdGU+PENpdGU+PEF1dGhvcj5MZWU8L0F1dGhvcj48WWVhcj4yMDIwPC9ZZWFyPjxSZWNO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</w:fldData>
        </w:fldChar>
      </w:r>
      <w:r w:rsidR="00CE3FD9">
        <w:rPr>
          <w:rFonts w:eastAsia="Calibri"/>
          <w:highlight w:val="yellow"/>
        </w:rPr>
        <w:instrText xml:space="preserve"> ADDIN EN.CITE.DATA </w:instrText>
      </w:r>
      <w:r w:rsidR="00CE3FD9">
        <w:rPr>
          <w:rFonts w:eastAsia="Calibri"/>
          <w:highlight w:val="yellow"/>
        </w:rPr>
      </w:r>
      <w:r w:rsidR="00CE3FD9">
        <w:rPr>
          <w:rFonts w:eastAsia="Calibri"/>
          <w:highlight w:val="yellow"/>
        </w:rPr>
        <w:fldChar w:fldCharType="end"/>
      </w:r>
      <w:r w:rsidR="00BE6E45" w:rsidRPr="00CE3FD9">
        <w:rPr>
          <w:rFonts w:eastAsia="Calibri"/>
          <w:highlight w:val="yellow"/>
        </w:rPr>
      </w:r>
      <w:r w:rsidR="00BE6E45" w:rsidRPr="00CE3FD9">
        <w:rPr>
          <w:rFonts w:eastAsia="Calibri"/>
          <w:highlight w:val="yellow"/>
        </w:rPr>
        <w:fldChar w:fldCharType="separate"/>
      </w:r>
      <w:r w:rsidR="00CE3FD9">
        <w:rPr>
          <w:rFonts w:eastAsia="Calibri"/>
          <w:noProof/>
          <w:highlight w:val="yellow"/>
        </w:rPr>
        <w:t>(14, 15)</w:t>
      </w:r>
      <w:r w:rsidR="00BE6E45" w:rsidRPr="00CE3FD9">
        <w:rPr>
          <w:rFonts w:eastAsia="Calibri"/>
          <w:highlight w:val="yellow"/>
        </w:rPr>
        <w:fldChar w:fldCharType="end"/>
      </w:r>
      <w:r w:rsidR="00BE6E45" w:rsidRPr="00EC0F0B">
        <w:rPr>
          <w:rFonts w:eastAsia="Calibri"/>
          <w:highlight w:val="yellow"/>
        </w:rPr>
        <w:t>.</w:t>
      </w:r>
      <w:r w:rsidR="00BE6E45" w:rsidRPr="00177A65">
        <w:rPr>
          <w:rFonts w:eastAsia="Calibri"/>
        </w:rPr>
        <w:t xml:space="preserve"> </w:t>
      </w:r>
      <w:r w:rsidR="002E42A3" w:rsidRPr="00177A65">
        <w:rPr>
          <w:rFonts w:eastAsia="Calibri"/>
        </w:rPr>
        <w:t xml:space="preserve">Confinement measures during lockdowns and the associated </w:t>
      </w:r>
      <w:r w:rsidR="000A7068" w:rsidRPr="00177A65">
        <w:rPr>
          <w:rFonts w:eastAsia="Calibri"/>
        </w:rPr>
        <w:t xml:space="preserve">personal, educational and </w:t>
      </w:r>
      <w:r w:rsidR="002E42A3" w:rsidRPr="00177A65">
        <w:rPr>
          <w:rFonts w:eastAsia="Calibri"/>
        </w:rPr>
        <w:t xml:space="preserve">economic disruptions created pervasive social isolation, increased stress, and decreased peer interactions, which might have triggered psychological distress and mental health difficulties in this age group. Indeed, meta-analyses of studies </w:t>
      </w:r>
      <w:r w:rsidR="001C639A" w:rsidRPr="00177A65">
        <w:rPr>
          <w:rFonts w:eastAsia="Calibri"/>
        </w:rPr>
        <w:t>of</w:t>
      </w:r>
      <w:r w:rsidR="002E42A3" w:rsidRPr="00177A65">
        <w:rPr>
          <w:rFonts w:eastAsia="Calibri"/>
        </w:rPr>
        <w:t xml:space="preserve"> children and adolescents indicate an increased prevalence of clinically elevated depression and anxiety symptoms compared to pre</w:t>
      </w:r>
      <w:r w:rsidR="00612E6B" w:rsidRPr="00177A65">
        <w:rPr>
          <w:rFonts w:eastAsia="Calibri"/>
        </w:rPr>
        <w:t>-</w:t>
      </w:r>
      <w:r w:rsidR="002E42A3" w:rsidRPr="00177A65">
        <w:rPr>
          <w:rFonts w:eastAsia="Calibri"/>
        </w:rPr>
        <w:t>pandemic estimates, especially in adolescent females</w:t>
      </w:r>
      <w:r w:rsidR="00E2452C">
        <w:rPr>
          <w:rFonts w:eastAsia="Calibri"/>
        </w:rPr>
        <w:t xml:space="preserve"> </w:t>
      </w:r>
      <w:r w:rsidR="005C2402" w:rsidRPr="00177A65">
        <w:rPr>
          <w:rFonts w:eastAsia="Calibri"/>
        </w:rPr>
        <w:fldChar w:fldCharType="begin">
          <w:fldData xml:space="preserve">PEVuZE5vdGU+PENpdGU+PEF1dGhvcj5SYWNpbmU8L0F1dGhvcj48WWVhcj4yMDIxPC9ZZWFyPjxS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</w:fldData>
        </w:fldChar>
      </w:r>
      <w:r w:rsidR="00CE3FD9">
        <w:rPr>
          <w:rFonts w:eastAsia="Calibri"/>
        </w:rPr>
        <w:instrText xml:space="preserve"> ADDIN EN.CITE </w:instrText>
      </w:r>
      <w:r w:rsidR="00CE3FD9">
        <w:rPr>
          <w:rFonts w:eastAsia="Calibri"/>
        </w:rPr>
        <w:fldChar w:fldCharType="begin">
          <w:fldData xml:space="preserve">PEVuZE5vdGU+PENpdGU+PEF1dGhvcj5SYWNpbmU8L0F1dGhvcj48WWVhcj4yMDIxPC9ZZWFyPjxS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</w:fldData>
        </w:fldChar>
      </w:r>
      <w:r w:rsidR="00CE3FD9">
        <w:rPr>
          <w:rFonts w:eastAsia="Calibri"/>
        </w:rPr>
        <w:instrText xml:space="preserve"> ADDIN EN.CITE.DATA </w:instrText>
      </w:r>
      <w:r w:rsidR="00CE3FD9">
        <w:rPr>
          <w:rFonts w:eastAsia="Calibri"/>
        </w:rPr>
      </w:r>
      <w:r w:rsidR="00CE3FD9">
        <w:rPr>
          <w:rFonts w:eastAsia="Calibri"/>
        </w:rPr>
        <w:fldChar w:fldCharType="end"/>
      </w:r>
      <w:r w:rsidR="005C2402" w:rsidRPr="00177A65">
        <w:rPr>
          <w:rFonts w:eastAsia="Calibri"/>
        </w:rPr>
      </w:r>
      <w:r w:rsidR="005C2402" w:rsidRPr="00177A65">
        <w:rPr>
          <w:rFonts w:eastAsia="Calibri"/>
        </w:rPr>
        <w:fldChar w:fldCharType="separate"/>
      </w:r>
      <w:r w:rsidR="00CE3FD9">
        <w:rPr>
          <w:rFonts w:eastAsia="Calibri"/>
          <w:noProof/>
        </w:rPr>
        <w:t>(16, 17)</w:t>
      </w:r>
      <w:r w:rsidR="005C2402" w:rsidRPr="00177A65">
        <w:rPr>
          <w:rFonts w:eastAsia="Calibri"/>
        </w:rPr>
        <w:fldChar w:fldCharType="end"/>
      </w:r>
      <w:r w:rsidR="005C2402" w:rsidRPr="00177A65">
        <w:rPr>
          <w:rFonts w:eastAsia="Calibri"/>
        </w:rPr>
        <w:t xml:space="preserve">. </w:t>
      </w:r>
      <w:r w:rsidR="002E42A3" w:rsidRPr="00177A65">
        <w:rPr>
          <w:rFonts w:eastAsia="Calibri"/>
        </w:rPr>
        <w:t xml:space="preserve">However, </w:t>
      </w:r>
      <w:r w:rsidR="00D63EC8" w:rsidRPr="00177A65">
        <w:rPr>
          <w:rFonts w:eastAsia="Calibri"/>
        </w:rPr>
        <w:t>m</w:t>
      </w:r>
      <w:r w:rsidR="002E42A3" w:rsidRPr="00177A65">
        <w:rPr>
          <w:rFonts w:eastAsia="Calibri"/>
        </w:rPr>
        <w:t>ost</w:t>
      </w:r>
      <w:r w:rsidR="00D63EC8" w:rsidRPr="00177A65">
        <w:rPr>
          <w:rFonts w:eastAsia="Calibri"/>
        </w:rPr>
        <w:t xml:space="preserve"> studies</w:t>
      </w:r>
      <w:r w:rsidR="00692DBB" w:rsidRPr="00177A65">
        <w:rPr>
          <w:rFonts w:eastAsia="Calibri"/>
        </w:rPr>
        <w:t xml:space="preserve"> investigated</w:t>
      </w:r>
      <w:r w:rsidR="00D63EC8" w:rsidRPr="00177A65">
        <w:rPr>
          <w:rFonts w:eastAsia="Calibri"/>
        </w:rPr>
        <w:t xml:space="preserve"> </w:t>
      </w:r>
      <w:r w:rsidR="00F1384B" w:rsidRPr="00177A65">
        <w:rPr>
          <w:rFonts w:eastAsia="Calibri"/>
        </w:rPr>
        <w:t xml:space="preserve">the effects of the pandemic </w:t>
      </w:r>
      <w:r w:rsidR="002E42A3" w:rsidRPr="00177A65">
        <w:rPr>
          <w:rFonts w:eastAsia="Calibri"/>
        </w:rPr>
        <w:t xml:space="preserve">on </w:t>
      </w:r>
      <w:r w:rsidR="00692DBB" w:rsidRPr="00177A65">
        <w:rPr>
          <w:rFonts w:eastAsia="Calibri"/>
        </w:rPr>
        <w:t>mental health</w:t>
      </w:r>
      <w:r w:rsidR="00D63EC8" w:rsidRPr="00177A65">
        <w:rPr>
          <w:rFonts w:eastAsia="Calibri"/>
        </w:rPr>
        <w:t xml:space="preserve"> </w:t>
      </w:r>
      <w:r w:rsidR="00692DBB" w:rsidRPr="00177A65">
        <w:rPr>
          <w:rFonts w:eastAsia="Calibri"/>
        </w:rPr>
        <w:t>change</w:t>
      </w:r>
      <w:r w:rsidR="00F1384B" w:rsidRPr="00177A65">
        <w:rPr>
          <w:rFonts w:eastAsia="Calibri"/>
        </w:rPr>
        <w:t>s</w:t>
      </w:r>
      <w:r w:rsidR="00692DBB" w:rsidRPr="00177A65">
        <w:rPr>
          <w:rFonts w:eastAsia="Calibri"/>
        </w:rPr>
        <w:t xml:space="preserve"> </w:t>
      </w:r>
      <w:r w:rsidR="00612E6B" w:rsidRPr="00177A65">
        <w:rPr>
          <w:rFonts w:eastAsia="Calibri"/>
        </w:rPr>
        <w:t xml:space="preserve">only </w:t>
      </w:r>
      <w:r w:rsidR="00F1384B" w:rsidRPr="00177A65">
        <w:rPr>
          <w:rFonts w:eastAsia="Calibri"/>
        </w:rPr>
        <w:t xml:space="preserve">at the beginning of the pandemic. </w:t>
      </w:r>
      <w:r w:rsidR="0038502B" w:rsidRPr="00177A65">
        <w:rPr>
          <w:rFonts w:eastAsia="Calibri"/>
        </w:rPr>
        <w:t xml:space="preserve">While </w:t>
      </w:r>
      <w:r w:rsidR="002E42A3" w:rsidRPr="00177A65">
        <w:rPr>
          <w:rFonts w:eastAsia="Calibri"/>
        </w:rPr>
        <w:t>enormously instructive, these studies do not address the long</w:t>
      </w:r>
      <w:r w:rsidR="00154996" w:rsidRPr="00177A65">
        <w:rPr>
          <w:rFonts w:eastAsia="Calibri"/>
        </w:rPr>
        <w:t>er</w:t>
      </w:r>
      <w:r w:rsidR="002E42A3" w:rsidRPr="00177A65">
        <w:rPr>
          <w:rFonts w:eastAsia="Calibri"/>
        </w:rPr>
        <w:t xml:space="preserve">-term effects of the pandemic. </w:t>
      </w:r>
      <w:r w:rsidR="001C639A" w:rsidRPr="00177A65">
        <w:rPr>
          <w:rFonts w:eastAsia="Calibri"/>
        </w:rPr>
        <w:t xml:space="preserve">Other limitations are the considerable heterogeneity of studies, largely due to differences in assessments and </w:t>
      </w:r>
      <w:r w:rsidR="002E42A3" w:rsidRPr="00177A65">
        <w:rPr>
          <w:rFonts w:eastAsia="Calibri"/>
        </w:rPr>
        <w:t xml:space="preserve">diagnostic </w:t>
      </w:r>
      <w:r w:rsidR="001C639A" w:rsidRPr="00177A65">
        <w:rPr>
          <w:rFonts w:eastAsia="Calibri"/>
        </w:rPr>
        <w:t>criteria</w:t>
      </w:r>
      <w:r w:rsidR="00E2452C">
        <w:rPr>
          <w:rFonts w:eastAsia="Calibri"/>
        </w:rPr>
        <w:t xml:space="preserve"> </w:t>
      </w:r>
      <w:r w:rsidR="005C2402" w:rsidRPr="00177A65">
        <w:rPr>
          <w:rFonts w:eastAsia="Calibri"/>
        </w:rPr>
        <w:fldChar w:fldCharType="begin">
          <w:fldData xml:space="preserve">PEVuZE5vdGU+PENpdGU+PEF1dGhvcj5EaWF6IEdvbnphbGV6LUNvbG1lbmVybzwvQXV0aG9yPjxZ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=
</w:fldData>
        </w:fldChar>
      </w:r>
      <w:r w:rsidR="00CE3FD9">
        <w:rPr>
          <w:rFonts w:eastAsia="Calibri"/>
        </w:rPr>
        <w:instrText xml:space="preserve"> ADDIN EN.CITE </w:instrText>
      </w:r>
      <w:r w:rsidR="00CE3FD9">
        <w:rPr>
          <w:rFonts w:eastAsia="Calibri"/>
        </w:rPr>
        <w:fldChar w:fldCharType="begin">
          <w:fldData xml:space="preserve">PEVuZE5vdGU+PENpdGU+PEF1dGhvcj5EaWF6IEdvbnphbGV6LUNvbG1lbmVybzwvQXV0aG9yPjxZ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=
</w:fldData>
        </w:fldChar>
      </w:r>
      <w:r w:rsidR="00CE3FD9">
        <w:rPr>
          <w:rFonts w:eastAsia="Calibri"/>
        </w:rPr>
        <w:instrText xml:space="preserve"> ADDIN EN.CITE.DATA </w:instrText>
      </w:r>
      <w:r w:rsidR="00CE3FD9">
        <w:rPr>
          <w:rFonts w:eastAsia="Calibri"/>
        </w:rPr>
      </w:r>
      <w:r w:rsidR="00CE3FD9">
        <w:rPr>
          <w:rFonts w:eastAsia="Calibri"/>
        </w:rPr>
        <w:fldChar w:fldCharType="end"/>
      </w:r>
      <w:r w:rsidR="005C2402" w:rsidRPr="00177A65">
        <w:rPr>
          <w:rFonts w:eastAsia="Calibri"/>
        </w:rPr>
      </w:r>
      <w:r w:rsidR="005C2402" w:rsidRPr="00177A65">
        <w:rPr>
          <w:rFonts w:eastAsia="Calibri"/>
        </w:rPr>
        <w:fldChar w:fldCharType="separate"/>
      </w:r>
      <w:r w:rsidR="00CE3FD9">
        <w:rPr>
          <w:rFonts w:eastAsia="Calibri"/>
          <w:noProof/>
        </w:rPr>
        <w:t>(18)</w:t>
      </w:r>
      <w:r w:rsidR="005C2402" w:rsidRPr="00177A65">
        <w:rPr>
          <w:rFonts w:eastAsia="Calibri"/>
        </w:rPr>
        <w:fldChar w:fldCharType="end"/>
      </w:r>
      <w:r w:rsidR="005C2402" w:rsidRPr="00177A65">
        <w:rPr>
          <w:rFonts w:eastAsia="Calibri"/>
        </w:rPr>
        <w:t xml:space="preserve">. </w:t>
      </w:r>
      <w:r w:rsidR="00612E6B" w:rsidRPr="00177A65">
        <w:rPr>
          <w:rFonts w:eastAsia="Calibri"/>
        </w:rPr>
        <w:t>T</w:t>
      </w:r>
      <w:r w:rsidR="001C639A" w:rsidRPr="00177A65">
        <w:rPr>
          <w:rFonts w:eastAsia="Calibri"/>
        </w:rPr>
        <w:t xml:space="preserve">he focus of most studies on anxiety and depression has </w:t>
      </w:r>
      <w:r w:rsidR="00612E6B" w:rsidRPr="00177A65">
        <w:rPr>
          <w:rFonts w:eastAsia="Calibri"/>
        </w:rPr>
        <w:t xml:space="preserve">also </w:t>
      </w:r>
      <w:r w:rsidR="001C639A" w:rsidRPr="00177A65">
        <w:rPr>
          <w:rFonts w:eastAsia="Calibri"/>
        </w:rPr>
        <w:t xml:space="preserve">called for more research to consider the effects of the pandemic on other </w:t>
      </w:r>
      <w:r w:rsidR="00A15D5A" w:rsidRPr="00177A65">
        <w:rPr>
          <w:rFonts w:eastAsia="Calibri"/>
        </w:rPr>
        <w:t>youth</w:t>
      </w:r>
      <w:r w:rsidR="00DC1E25" w:rsidRPr="00177A65">
        <w:rPr>
          <w:rFonts w:eastAsia="Calibri"/>
        </w:rPr>
        <w:t>’s</w:t>
      </w:r>
      <w:r w:rsidR="001C639A" w:rsidRPr="00177A65">
        <w:rPr>
          <w:rFonts w:eastAsia="Calibri"/>
        </w:rPr>
        <w:t xml:space="preserve"> mental health conditions that may have been negatively affected by the COVID-19 pandemic, in particular eating disorders </w:t>
      </w:r>
      <w:r w:rsidR="001C639A" w:rsidRPr="00177A65">
        <w:rPr>
          <w:rFonts w:eastAsia="Calibri"/>
        </w:rPr>
        <w:lastRenderedPageBreak/>
        <w:t>(EDs) and addiction</w:t>
      </w:r>
      <w:r w:rsidR="00E2452C">
        <w:rPr>
          <w:rFonts w:eastAsia="Calibri"/>
        </w:rPr>
        <w:t xml:space="preserve"> </w:t>
      </w:r>
      <w:r w:rsidR="00BE6E45" w:rsidRPr="00177A65">
        <w:rPr>
          <w:rFonts w:eastAsia="Calibri"/>
        </w:rPr>
        <w:fldChar w:fldCharType="begin"/>
      </w:r>
      <w:r w:rsidR="00CE3FD9">
        <w:rPr>
          <w:rFonts w:eastAsia="Calibri"/>
        </w:rPr>
        <w:instrText xml:space="preserve"> ADDIN EN.CITE &lt;EndNote&gt;&lt;Cite&gt;&lt;Author&gt;Dey&lt;/Author&gt;&lt;Year&gt;2022&lt;/Year&gt;&lt;RecNum&gt;52&lt;/RecNum&gt;&lt;DisplayText&gt;(19)&lt;/DisplayText&gt;&lt;record&gt;&lt;rec-number&gt;52&lt;/rec-number&gt;&lt;foreign-keys&gt;&lt;key app="EN" db-id="90r9a050yasfwvefaesxprwafxwxwp9veppv" timestamp="1674835316"&gt;52&lt;/key&gt;&lt;/foreign-keys&gt;&lt;ref-type name="Journal Article"&gt;17&lt;/ref-type&gt;&lt;contributors&gt;&lt;authors&gt;&lt;author&gt;Dey, Thonmoy&lt;/author&gt;&lt;author&gt;Mansell, Zachariah John&lt;/author&gt;&lt;author&gt;Ranu, Jasmin&lt;/author&gt;&lt;/authors&gt;&lt;/contributors&gt;&lt;titles&gt;&lt;title&gt;Effect of the COVID-19 Pandemic on Adolescents With Eating Disorders&lt;/title&gt;&lt;secondary-title&gt;JAMA Pediatrics&lt;/secondary-title&gt;&lt;/titles&gt;&lt;periodical&gt;&lt;full-title&gt;JAMA Pediatrics&lt;/full-title&gt;&lt;abbr-1&gt;JAMA Pediatr&lt;/abbr-1&gt;&lt;/periodical&gt;&lt;pages&gt;205-206&lt;/pages&gt;&lt;volume&gt;176&lt;/volume&gt;&lt;number&gt;2&lt;/number&gt;&lt;dates&gt;&lt;year&gt;2022&lt;/year&gt;&lt;/dates&gt;&lt;isbn&gt;2168-6203&lt;/isbn&gt;&lt;urls&gt;&lt;related-urls&gt;&lt;url&gt;https://doi.org/10.1001/jamapediatrics.2021.4684&lt;/url&gt;&lt;/related-urls&gt;&lt;/urls&gt;&lt;electronic-resource-num&gt;10.1001/jamapediatrics.2021.4684&lt;/electronic-resource-num&gt;&lt;access-date&gt;1/27/2023&lt;/access-date&gt;&lt;/record&gt;&lt;/Cite&gt;&lt;/EndNote&gt;</w:instrText>
      </w:r>
      <w:r w:rsidR="00BE6E45" w:rsidRPr="00177A65">
        <w:rPr>
          <w:rFonts w:eastAsia="Calibri"/>
        </w:rPr>
        <w:fldChar w:fldCharType="separate"/>
      </w:r>
      <w:r w:rsidR="00CE3FD9">
        <w:rPr>
          <w:rFonts w:eastAsia="Calibri"/>
          <w:noProof/>
        </w:rPr>
        <w:t>(19)</w:t>
      </w:r>
      <w:r w:rsidR="00BE6E45" w:rsidRPr="00177A65">
        <w:rPr>
          <w:rFonts w:eastAsia="Calibri"/>
        </w:rPr>
        <w:fldChar w:fldCharType="end"/>
      </w:r>
      <w:r w:rsidR="001C639A" w:rsidRPr="00177A65">
        <w:rPr>
          <w:rFonts w:eastAsia="Calibri"/>
        </w:rPr>
        <w:t xml:space="preserve">. </w:t>
      </w:r>
      <w:r w:rsidR="009F67B2" w:rsidRPr="00177A65">
        <w:rPr>
          <w:rFonts w:eastAsia="Calibri"/>
        </w:rPr>
        <w:t xml:space="preserve">More </w:t>
      </w:r>
      <w:r w:rsidR="001C639A" w:rsidRPr="00177A65">
        <w:rPr>
          <w:rFonts w:eastAsia="Calibri"/>
        </w:rPr>
        <w:t xml:space="preserve">limited evidence available </w:t>
      </w:r>
      <w:r w:rsidR="005C2402" w:rsidRPr="00177A65">
        <w:rPr>
          <w:rFonts w:eastAsia="Calibri"/>
          <w:lang w:eastAsia="zh-CN"/>
        </w:rPr>
        <w:t>suggests</w:t>
      </w:r>
      <w:r w:rsidR="001C639A" w:rsidRPr="00177A65">
        <w:rPr>
          <w:rFonts w:eastAsia="Calibri"/>
        </w:rPr>
        <w:t xml:space="preserve"> that pre-pandemic disordered eating is a risk factor for poorer mental health during the pandemic</w:t>
      </w:r>
      <w:r w:rsidR="00E2452C">
        <w:rPr>
          <w:rFonts w:eastAsia="Calibri"/>
        </w:rPr>
        <w:t xml:space="preserve"> </w:t>
      </w:r>
      <w:r w:rsidR="00BE6E45" w:rsidRPr="00177A65">
        <w:rPr>
          <w:rFonts w:eastAsia="Calibri"/>
        </w:rPr>
        <w:fldChar w:fldCharType="begin">
          <w:fldData xml:space="preserve">PEVuZE5vdGU+PENpdGU+PEF1dGhvcj5XYXJuZTwvQXV0aG9yPjxZZWFyPjIwMjE8L1llYXI+PFJl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</w:fldData>
        </w:fldChar>
      </w:r>
      <w:r w:rsidR="00CE3FD9">
        <w:rPr>
          <w:rFonts w:eastAsia="Calibri"/>
        </w:rPr>
        <w:instrText xml:space="preserve"> ADDIN EN.CITE </w:instrText>
      </w:r>
      <w:r w:rsidR="00CE3FD9">
        <w:rPr>
          <w:rFonts w:eastAsia="Calibri"/>
        </w:rPr>
        <w:fldChar w:fldCharType="begin">
          <w:fldData xml:space="preserve">PEVuZE5vdGU+PENpdGU+PEF1dGhvcj5XYXJuZTwvQXV0aG9yPjxZZWFyPjIwMjE8L1llYXI+PFJl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</w:fldData>
        </w:fldChar>
      </w:r>
      <w:r w:rsidR="00CE3FD9">
        <w:rPr>
          <w:rFonts w:eastAsia="Calibri"/>
        </w:rPr>
        <w:instrText xml:space="preserve"> ADDIN EN.CITE.DATA </w:instrText>
      </w:r>
      <w:r w:rsidR="00CE3FD9">
        <w:rPr>
          <w:rFonts w:eastAsia="Calibri"/>
        </w:rPr>
      </w:r>
      <w:r w:rsidR="00CE3FD9">
        <w:rPr>
          <w:rFonts w:eastAsia="Calibri"/>
        </w:rPr>
        <w:fldChar w:fldCharType="end"/>
      </w:r>
      <w:r w:rsidR="00BE6E45" w:rsidRPr="00177A65">
        <w:rPr>
          <w:rFonts w:eastAsia="Calibri"/>
        </w:rPr>
      </w:r>
      <w:r w:rsidR="00BE6E45" w:rsidRPr="00177A65">
        <w:rPr>
          <w:rFonts w:eastAsia="Calibri"/>
        </w:rPr>
        <w:fldChar w:fldCharType="separate"/>
      </w:r>
      <w:r w:rsidR="00CE3FD9">
        <w:rPr>
          <w:rFonts w:eastAsia="Calibri"/>
          <w:noProof/>
        </w:rPr>
        <w:t>(8, 20)</w:t>
      </w:r>
      <w:r w:rsidR="00BE6E45" w:rsidRPr="00177A65">
        <w:rPr>
          <w:rFonts w:eastAsia="Calibri"/>
        </w:rPr>
        <w:fldChar w:fldCharType="end"/>
      </w:r>
      <w:r w:rsidR="001C639A" w:rsidRPr="00177A65">
        <w:rPr>
          <w:rFonts w:eastAsia="Calibri"/>
        </w:rPr>
        <w:t xml:space="preserve">. However, interpretations of these findings are limited as, here again, assessment of mental health was restricted to the period of eased restrictions following the first lockdown. As for addiction, </w:t>
      </w:r>
      <w:r w:rsidR="00A154AF" w:rsidRPr="00177A65">
        <w:rPr>
          <w:rFonts w:eastAsia="Calibri"/>
        </w:rPr>
        <w:t xml:space="preserve">a decline </w:t>
      </w:r>
      <w:r w:rsidR="001C639A" w:rsidRPr="00177A65">
        <w:rPr>
          <w:rFonts w:eastAsia="Calibri"/>
        </w:rPr>
        <w:t xml:space="preserve">in substance use </w:t>
      </w:r>
      <w:r w:rsidR="00D072F2" w:rsidRPr="00177A65">
        <w:rPr>
          <w:rFonts w:eastAsia="Calibri"/>
        </w:rPr>
        <w:t xml:space="preserve">has been </w:t>
      </w:r>
      <w:r w:rsidR="001C639A" w:rsidRPr="00177A65">
        <w:rPr>
          <w:rFonts w:eastAsia="Calibri"/>
        </w:rPr>
        <w:t>reported, especially among adolescents initially at higher risk for substance use disorder</w:t>
      </w:r>
      <w:r w:rsidR="00E2452C">
        <w:rPr>
          <w:rFonts w:eastAsia="Calibri"/>
        </w:rPr>
        <w:t xml:space="preserve"> </w:t>
      </w:r>
      <w:r w:rsidR="005C2402" w:rsidRPr="00177A65">
        <w:rPr>
          <w:rFonts w:eastAsia="Calibri"/>
        </w:rPr>
        <w:fldChar w:fldCharType="begin">
          <w:fldData xml:space="preserve">PEVuZE5vdGU+PENpdGU+PEF1dGhvcj5TaGVpa2hhbjwvQXV0aG9yPjxZZWFyPjIwMjI8L1llYXI+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</w:fldData>
        </w:fldChar>
      </w:r>
      <w:r w:rsidR="00CE3FD9">
        <w:rPr>
          <w:rFonts w:eastAsia="Calibri"/>
        </w:rPr>
        <w:instrText xml:space="preserve"> ADDIN EN.CITE </w:instrText>
      </w:r>
      <w:r w:rsidR="00CE3FD9">
        <w:rPr>
          <w:rFonts w:eastAsia="Calibri"/>
        </w:rPr>
        <w:fldChar w:fldCharType="begin">
          <w:fldData xml:space="preserve">PEVuZE5vdGU+PENpdGU+PEF1dGhvcj5TaGVpa2hhbjwvQXV0aG9yPjxZZWFyPjIwMjI8L1llYXI+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</w:fldData>
        </w:fldChar>
      </w:r>
      <w:r w:rsidR="00CE3FD9">
        <w:rPr>
          <w:rFonts w:eastAsia="Calibri"/>
        </w:rPr>
        <w:instrText xml:space="preserve"> ADDIN EN.CITE.DATA </w:instrText>
      </w:r>
      <w:r w:rsidR="00CE3FD9">
        <w:rPr>
          <w:rFonts w:eastAsia="Calibri"/>
        </w:rPr>
      </w:r>
      <w:r w:rsidR="00CE3FD9">
        <w:rPr>
          <w:rFonts w:eastAsia="Calibri"/>
        </w:rPr>
        <w:fldChar w:fldCharType="end"/>
      </w:r>
      <w:r w:rsidR="005C2402" w:rsidRPr="00177A65">
        <w:rPr>
          <w:rFonts w:eastAsia="Calibri"/>
        </w:rPr>
      </w:r>
      <w:r w:rsidR="005C2402" w:rsidRPr="00177A65">
        <w:rPr>
          <w:rFonts w:eastAsia="Calibri"/>
        </w:rPr>
        <w:fldChar w:fldCharType="separate"/>
      </w:r>
      <w:r w:rsidR="00CE3FD9">
        <w:rPr>
          <w:rFonts w:eastAsia="Calibri"/>
          <w:noProof/>
        </w:rPr>
        <w:t>(21, 22)</w:t>
      </w:r>
      <w:r w:rsidR="005C2402" w:rsidRPr="00177A65">
        <w:rPr>
          <w:rFonts w:eastAsia="Calibri"/>
        </w:rPr>
        <w:fldChar w:fldCharType="end"/>
      </w:r>
      <w:r w:rsidR="001C639A" w:rsidRPr="00177A65">
        <w:rPr>
          <w:rFonts w:eastAsia="Calibri"/>
        </w:rPr>
        <w:t>.</w:t>
      </w:r>
      <w:r w:rsidR="00484ABD">
        <w:rPr>
          <w:rFonts w:eastAsia="Calibri"/>
        </w:rPr>
        <w:t xml:space="preserve"> </w:t>
      </w:r>
      <w:r w:rsidR="001C639A" w:rsidRPr="00177A65">
        <w:rPr>
          <w:rFonts w:eastAsia="Calibri"/>
        </w:rPr>
        <w:t>It is</w:t>
      </w:r>
      <w:r w:rsidR="00612E6B" w:rsidRPr="00177A65">
        <w:rPr>
          <w:rFonts w:eastAsia="Calibri"/>
        </w:rPr>
        <w:t xml:space="preserve"> </w:t>
      </w:r>
      <w:r w:rsidR="001C639A" w:rsidRPr="00177A65">
        <w:rPr>
          <w:rFonts w:eastAsia="Calibri"/>
        </w:rPr>
        <w:t xml:space="preserve">clear from these limitations that longitudinal trajectory research </w:t>
      </w:r>
      <w:r w:rsidR="00D072F2" w:rsidRPr="00177A65">
        <w:rPr>
          <w:rFonts w:eastAsia="Calibri"/>
        </w:rPr>
        <w:t xml:space="preserve">with </w:t>
      </w:r>
      <w:r w:rsidR="000A7068" w:rsidRPr="00177A65">
        <w:rPr>
          <w:rFonts w:eastAsia="Calibri"/>
        </w:rPr>
        <w:t>comprehensive</w:t>
      </w:r>
      <w:r w:rsidR="00D072F2" w:rsidRPr="00177A65">
        <w:rPr>
          <w:rFonts w:eastAsia="Calibri"/>
        </w:rPr>
        <w:t xml:space="preserve"> mental health assessments, spanning the pre-pandemic period, and across </w:t>
      </w:r>
      <w:r w:rsidR="001C639A" w:rsidRPr="00177A65">
        <w:rPr>
          <w:rFonts w:eastAsia="Calibri"/>
        </w:rPr>
        <w:t xml:space="preserve">multiple lockdown and release phases, is needed to </w:t>
      </w:r>
      <w:r w:rsidR="00612E6B" w:rsidRPr="00177A65">
        <w:rPr>
          <w:rFonts w:eastAsia="Calibri"/>
        </w:rPr>
        <w:t>understand</w:t>
      </w:r>
      <w:r w:rsidR="001C639A" w:rsidRPr="00177A65">
        <w:rPr>
          <w:rFonts w:eastAsia="Calibri"/>
        </w:rPr>
        <w:t xml:space="preserve"> the long-term impact of the COVID-19 pandemic on </w:t>
      </w:r>
      <w:r w:rsidR="00A15D5A" w:rsidRPr="00177A65">
        <w:rPr>
          <w:rFonts w:eastAsia="Calibri"/>
        </w:rPr>
        <w:t>youth</w:t>
      </w:r>
      <w:r w:rsidR="00D072F2" w:rsidRPr="00177A65">
        <w:rPr>
          <w:rFonts w:eastAsia="Calibri"/>
        </w:rPr>
        <w:t>’s</w:t>
      </w:r>
      <w:r w:rsidR="001C639A" w:rsidRPr="00177A65">
        <w:rPr>
          <w:rFonts w:eastAsia="Calibri"/>
        </w:rPr>
        <w:t xml:space="preserve"> mental health</w:t>
      </w:r>
      <w:r w:rsidR="00E2452C">
        <w:rPr>
          <w:rFonts w:eastAsia="Calibri"/>
        </w:rPr>
        <w:t xml:space="preserve"> </w:t>
      </w:r>
      <w:r w:rsidR="00417655" w:rsidRPr="00177A65">
        <w:rPr>
          <w:rFonts w:eastAsia="Calibri"/>
        </w:rPr>
        <w:fldChar w:fldCharType="begin">
          <w:fldData xml:space="preserve">PEVuZE5vdGU+PENpdGU+PEF1dGhvcj5XYWRlPC9BdXRob3I+PFllYXI+MjAyMDwvWWVhcj48UmVj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</w:fldData>
        </w:fldChar>
      </w:r>
      <w:r w:rsidR="007B622C">
        <w:rPr>
          <w:rFonts w:eastAsia="Calibri"/>
        </w:rPr>
        <w:instrText xml:space="preserve"> ADDIN EN.CITE </w:instrText>
      </w:r>
      <w:r w:rsidR="007B622C">
        <w:rPr>
          <w:rFonts w:eastAsia="Calibri"/>
        </w:rPr>
        <w:fldChar w:fldCharType="begin">
          <w:fldData xml:space="preserve">PEVuZE5vdGU+PENpdGU+PEF1dGhvcj5XYWRlPC9BdXRob3I+PFllYXI+MjAyMDwvWWVhcj48UmVj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</w:fldData>
        </w:fldChar>
      </w:r>
      <w:r w:rsidR="007B622C">
        <w:rPr>
          <w:rFonts w:eastAsia="Calibri"/>
        </w:rPr>
        <w:instrText xml:space="preserve"> ADDIN EN.CITE.DATA </w:instrText>
      </w:r>
      <w:r w:rsidR="007B622C">
        <w:rPr>
          <w:rFonts w:eastAsia="Calibri"/>
        </w:rPr>
      </w:r>
      <w:r w:rsidR="007B622C">
        <w:rPr>
          <w:rFonts w:eastAsia="Calibri"/>
        </w:rPr>
        <w:fldChar w:fldCharType="end"/>
      </w:r>
      <w:r w:rsidR="00417655" w:rsidRPr="00177A65">
        <w:rPr>
          <w:rFonts w:eastAsia="Calibri"/>
        </w:rPr>
      </w:r>
      <w:r w:rsidR="00417655" w:rsidRPr="00177A65">
        <w:rPr>
          <w:rFonts w:eastAsia="Calibri"/>
        </w:rPr>
        <w:fldChar w:fldCharType="separate"/>
      </w:r>
      <w:r w:rsidR="002371D4">
        <w:rPr>
          <w:rFonts w:eastAsia="Calibri"/>
          <w:noProof/>
        </w:rPr>
        <w:t>(13)</w:t>
      </w:r>
      <w:r w:rsidR="00417655" w:rsidRPr="00177A65">
        <w:rPr>
          <w:rFonts w:eastAsia="Calibri"/>
        </w:rPr>
        <w:fldChar w:fldCharType="end"/>
      </w:r>
      <w:r w:rsidR="009F67B2" w:rsidRPr="00177A65">
        <w:rPr>
          <w:rFonts w:eastAsia="Calibri"/>
        </w:rPr>
        <w:t>. Research comparing data</w:t>
      </w:r>
      <w:r w:rsidR="00612E6B" w:rsidRPr="00177A65">
        <w:rPr>
          <w:rFonts w:eastAsia="Calibri"/>
        </w:rPr>
        <w:t xml:space="preserve"> </w:t>
      </w:r>
      <w:r w:rsidR="009F67B2" w:rsidRPr="00177A65">
        <w:rPr>
          <w:rFonts w:eastAsia="Calibri"/>
        </w:rPr>
        <w:t>from</w:t>
      </w:r>
      <w:r w:rsidR="00612E6B" w:rsidRPr="00177A65">
        <w:rPr>
          <w:rFonts w:eastAsia="Calibri"/>
        </w:rPr>
        <w:t xml:space="preserve"> the </w:t>
      </w:r>
      <w:r w:rsidR="003E322B" w:rsidRPr="00177A65">
        <w:rPr>
          <w:rFonts w:eastAsia="Calibri"/>
        </w:rPr>
        <w:t xml:space="preserve">general population and </w:t>
      </w:r>
      <w:r w:rsidR="009F67B2" w:rsidRPr="00177A65">
        <w:rPr>
          <w:rFonts w:eastAsia="Calibri"/>
        </w:rPr>
        <w:t xml:space="preserve">from </w:t>
      </w:r>
      <w:r w:rsidR="003E322B" w:rsidRPr="00177A65">
        <w:rPr>
          <w:rFonts w:eastAsia="Calibri"/>
        </w:rPr>
        <w:t>patient</w:t>
      </w:r>
      <w:r w:rsidR="00612E6B" w:rsidRPr="00177A65">
        <w:rPr>
          <w:rFonts w:eastAsia="Calibri"/>
        </w:rPr>
        <w:t xml:space="preserve"> groups</w:t>
      </w:r>
      <w:r w:rsidR="009F67B2" w:rsidRPr="00177A65">
        <w:rPr>
          <w:rFonts w:eastAsia="Calibri"/>
        </w:rPr>
        <w:t xml:space="preserve"> is also needed.</w:t>
      </w:r>
      <w:r w:rsidR="00FD68E4" w:rsidRPr="00177A65">
        <w:rPr>
          <w:rFonts w:eastAsia="Calibri"/>
        </w:rPr>
        <w:t xml:space="preserve"> </w:t>
      </w:r>
      <w:r w:rsidR="00DC1E25" w:rsidRPr="00177A65">
        <w:rPr>
          <w:rFonts w:eastAsia="Calibri"/>
        </w:rPr>
        <w:t>Crucially, identifying the most vulnerable and resilient groups will be important to design and deliver the most appropriate targeted interventions.</w:t>
      </w:r>
    </w:p>
    <w:p w14:paraId="057FB7A4" w14:textId="77777777" w:rsidR="00E2585F" w:rsidRPr="00177A65" w:rsidRDefault="00E2585F" w:rsidP="0037212A">
      <w:pPr>
        <w:spacing w:line="480" w:lineRule="auto"/>
        <w:jc w:val="both"/>
        <w:rPr>
          <w:rFonts w:eastAsia="Calibri"/>
        </w:rPr>
      </w:pPr>
    </w:p>
    <w:p w14:paraId="076A6F54" w14:textId="15BEB45B" w:rsidR="001C639A" w:rsidRPr="002371D4" w:rsidRDefault="00E2585F" w:rsidP="002371D4">
      <w:pPr>
        <w:spacing w:after="160" w:line="480" w:lineRule="auto"/>
        <w:rPr>
          <w:b/>
          <w:bCs/>
          <w:lang w:val="en-US" w:eastAsia="zh-CN"/>
        </w:rPr>
      </w:pPr>
      <w:r w:rsidRPr="002371D4">
        <w:rPr>
          <w:b/>
          <w:bCs/>
        </w:rPr>
        <w:t>Aims</w:t>
      </w:r>
    </w:p>
    <w:p w14:paraId="5D577C07" w14:textId="34CA9422" w:rsidR="00E2585F" w:rsidRDefault="00612E6B" w:rsidP="002371D4">
      <w:pPr>
        <w:spacing w:line="480" w:lineRule="auto"/>
        <w:jc w:val="both"/>
        <w:rPr>
          <w:rFonts w:eastAsia="Calibri"/>
        </w:rPr>
      </w:pPr>
      <w:r w:rsidRPr="00177A65">
        <w:rPr>
          <w:rFonts w:eastAsia="Calibri"/>
        </w:rPr>
        <w:t xml:space="preserve">Our </w:t>
      </w:r>
      <w:r w:rsidR="007C4296" w:rsidRPr="00177A65">
        <w:rPr>
          <w:rFonts w:eastAsia="Calibri"/>
        </w:rPr>
        <w:t xml:space="preserve">study </w:t>
      </w:r>
      <w:r w:rsidRPr="00177A65">
        <w:rPr>
          <w:rFonts w:eastAsia="Calibri"/>
        </w:rPr>
        <w:t xml:space="preserve">addresses these needs by using data collected </w:t>
      </w:r>
      <w:r w:rsidR="00DC1E25" w:rsidRPr="00177A65">
        <w:rPr>
          <w:rFonts w:eastAsia="Calibri"/>
        </w:rPr>
        <w:t xml:space="preserve">before and </w:t>
      </w:r>
      <w:r w:rsidR="003525CD" w:rsidRPr="00177A65">
        <w:rPr>
          <w:rFonts w:eastAsia="Calibri"/>
        </w:rPr>
        <w:t xml:space="preserve">throughout the </w:t>
      </w:r>
      <w:r w:rsidRPr="00177A65">
        <w:rPr>
          <w:rFonts w:eastAsia="Calibri"/>
        </w:rPr>
        <w:t>COVID-19</w:t>
      </w:r>
      <w:r w:rsidR="003525CD" w:rsidRPr="00177A65">
        <w:rPr>
          <w:rFonts w:eastAsia="Calibri"/>
        </w:rPr>
        <w:t xml:space="preserve"> pandemic</w:t>
      </w:r>
      <w:r w:rsidRPr="00177A65">
        <w:rPr>
          <w:rFonts w:eastAsia="Calibri"/>
        </w:rPr>
        <w:t xml:space="preserve"> in two pre-existing </w:t>
      </w:r>
      <w:r w:rsidR="009F67B2" w:rsidRPr="00177A65">
        <w:rPr>
          <w:rFonts w:eastAsia="Calibri"/>
        </w:rPr>
        <w:t xml:space="preserve">youths </w:t>
      </w:r>
      <w:r w:rsidR="003525CD" w:rsidRPr="00177A65">
        <w:rPr>
          <w:rFonts w:eastAsia="Calibri"/>
        </w:rPr>
        <w:t>cohorts</w:t>
      </w:r>
      <w:r w:rsidRPr="00177A65">
        <w:rPr>
          <w:rFonts w:eastAsia="Calibri"/>
        </w:rPr>
        <w:t>: IMAGEN</w:t>
      </w:r>
      <w:r w:rsidR="009F67B2" w:rsidRPr="00177A65">
        <w:rPr>
          <w:rFonts w:eastAsia="Calibri"/>
        </w:rPr>
        <w:t>, a</w:t>
      </w:r>
      <w:r w:rsidRPr="00177A65">
        <w:rPr>
          <w:rFonts w:eastAsia="Calibri"/>
        </w:rPr>
        <w:t xml:space="preserve"> longitudinal population-based adolescent cohort, and </w:t>
      </w:r>
      <w:r w:rsidR="009F67B2" w:rsidRPr="00177A65">
        <w:rPr>
          <w:rFonts w:eastAsia="Calibri"/>
        </w:rPr>
        <w:t xml:space="preserve">ESTRA/STRATIFY, </w:t>
      </w:r>
      <w:r w:rsidRPr="00177A65">
        <w:rPr>
          <w:rFonts w:eastAsia="Calibri"/>
        </w:rPr>
        <w:t>a clinical cohort with diagnoses of major depression (MDD), alcohol use disorders (AUD) and eating disorders (EDs).</w:t>
      </w:r>
      <w:r w:rsidR="003525CD" w:rsidRPr="00177A65">
        <w:rPr>
          <w:rFonts w:eastAsia="Calibri"/>
        </w:rPr>
        <w:t xml:space="preserve"> Our repeated assessments</w:t>
      </w:r>
      <w:r w:rsidR="00AD09DA" w:rsidRPr="00177A65">
        <w:rPr>
          <w:rFonts w:eastAsia="Calibri"/>
        </w:rPr>
        <w:t>,</w:t>
      </w:r>
      <w:r w:rsidR="003525CD" w:rsidRPr="00177A65">
        <w:rPr>
          <w:rFonts w:eastAsia="Calibri"/>
        </w:rPr>
        <w:t xml:space="preserve"> based on the </w:t>
      </w:r>
      <w:r w:rsidR="003525CD" w:rsidRPr="00177A65">
        <w:rPr>
          <w:rFonts w:eastAsia="Calibri"/>
          <w:lang w:val="en-US"/>
        </w:rPr>
        <w:t xml:space="preserve">CoRonavIruS Health Impact Survey </w:t>
      </w:r>
      <w:r w:rsidR="003525CD" w:rsidRPr="00177A65">
        <w:rPr>
          <w:rFonts w:eastAsia="Calibri"/>
        </w:rPr>
        <w:t>(CRISIS)</w:t>
      </w:r>
      <w:r w:rsidR="00417655" w:rsidRPr="00177A65">
        <w:rPr>
          <w:rFonts w:eastAsia="Calibri"/>
        </w:rPr>
        <w:fldChar w:fldCharType="begin">
          <w:fldData xml:space="preserve">PEVuZE5vdGU+PENpdGU+PEF1dGhvcj5OaWtvbGFpZGlzPC9BdXRob3I+PFllYXI+MjAyMTwvWWVh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</w:fldData>
        </w:fldChar>
      </w:r>
      <w:r w:rsidR="00CE3FD9">
        <w:rPr>
          <w:rFonts w:eastAsia="Calibri"/>
        </w:rPr>
        <w:instrText xml:space="preserve"> ADDIN EN.CITE </w:instrText>
      </w:r>
      <w:r w:rsidR="00CE3FD9">
        <w:rPr>
          <w:rFonts w:eastAsia="Calibri"/>
        </w:rPr>
        <w:fldChar w:fldCharType="begin">
          <w:fldData xml:space="preserve">PEVuZE5vdGU+PENpdGU+PEF1dGhvcj5OaWtvbGFpZGlzPC9BdXRob3I+PFllYXI+MjAyMTwvWWVh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</w:fldData>
        </w:fldChar>
      </w:r>
      <w:r w:rsidR="00CE3FD9">
        <w:rPr>
          <w:rFonts w:eastAsia="Calibri"/>
        </w:rPr>
        <w:instrText xml:space="preserve"> ADDIN EN.CITE.DATA </w:instrText>
      </w:r>
      <w:r w:rsidR="00CE3FD9">
        <w:rPr>
          <w:rFonts w:eastAsia="Calibri"/>
        </w:rPr>
      </w:r>
      <w:r w:rsidR="00CE3FD9">
        <w:rPr>
          <w:rFonts w:eastAsia="Calibri"/>
        </w:rPr>
        <w:fldChar w:fldCharType="end"/>
      </w:r>
      <w:r w:rsidR="00417655" w:rsidRPr="00177A65">
        <w:rPr>
          <w:rFonts w:eastAsia="Calibri"/>
        </w:rPr>
      </w:r>
      <w:r w:rsidR="00417655" w:rsidRPr="00177A65">
        <w:rPr>
          <w:rFonts w:eastAsia="Calibri"/>
        </w:rPr>
        <w:fldChar w:fldCharType="separate"/>
      </w:r>
      <w:r w:rsidR="00CE3FD9">
        <w:rPr>
          <w:rFonts w:eastAsia="Calibri"/>
          <w:noProof/>
        </w:rPr>
        <w:t>(23)</w:t>
      </w:r>
      <w:r w:rsidR="00417655" w:rsidRPr="00177A65">
        <w:rPr>
          <w:rFonts w:eastAsia="Calibri"/>
        </w:rPr>
        <w:fldChar w:fldCharType="end"/>
      </w:r>
      <w:r w:rsidR="003525CD" w:rsidRPr="00177A65">
        <w:rPr>
          <w:rFonts w:eastAsia="Calibri"/>
        </w:rPr>
        <w:t xml:space="preserve"> and standardised </w:t>
      </w:r>
      <w:r w:rsidR="00DC1E25" w:rsidRPr="00177A65">
        <w:rPr>
          <w:rFonts w:eastAsia="Calibri"/>
        </w:rPr>
        <w:t xml:space="preserve">mental health </w:t>
      </w:r>
      <w:r w:rsidR="003525CD" w:rsidRPr="00177A65">
        <w:rPr>
          <w:rFonts w:eastAsia="Calibri"/>
        </w:rPr>
        <w:t xml:space="preserve">questionnaires, aimed at (i) </w:t>
      </w:r>
      <w:r w:rsidR="004C2324" w:rsidRPr="00177A65">
        <w:rPr>
          <w:rFonts w:eastAsia="Calibri"/>
        </w:rPr>
        <w:t>establish</w:t>
      </w:r>
      <w:r w:rsidR="003525CD" w:rsidRPr="00177A65">
        <w:rPr>
          <w:rFonts w:eastAsia="Calibri"/>
        </w:rPr>
        <w:t>ing</w:t>
      </w:r>
      <w:r w:rsidR="004C2324" w:rsidRPr="00177A65">
        <w:rPr>
          <w:rFonts w:eastAsia="Calibri"/>
        </w:rPr>
        <w:t xml:space="preserve"> trajectories of behaviours and mental health symptoms </w:t>
      </w:r>
      <w:r w:rsidR="00DC1E25" w:rsidRPr="00177A65">
        <w:rPr>
          <w:rFonts w:eastAsia="Calibri"/>
        </w:rPr>
        <w:t xml:space="preserve">throughout stages of the pandemic </w:t>
      </w:r>
      <w:r w:rsidR="004C2324" w:rsidRPr="00177A65">
        <w:rPr>
          <w:rFonts w:eastAsia="Calibri"/>
        </w:rPr>
        <w:t xml:space="preserve">in </w:t>
      </w:r>
      <w:r w:rsidR="003525CD" w:rsidRPr="00177A65">
        <w:rPr>
          <w:rFonts w:eastAsia="Calibri"/>
        </w:rPr>
        <w:t>these cohorts, (ii)</w:t>
      </w:r>
      <w:r w:rsidR="002B7428" w:rsidRPr="00177A65">
        <w:rPr>
          <w:rFonts w:eastAsia="Calibri"/>
        </w:rPr>
        <w:t xml:space="preserve"> </w:t>
      </w:r>
      <w:r w:rsidR="00DC1E25" w:rsidRPr="00177A65">
        <w:rPr>
          <w:rFonts w:eastAsia="Calibri"/>
        </w:rPr>
        <w:t>comparing these</w:t>
      </w:r>
      <w:r w:rsidR="003525CD" w:rsidRPr="00177A65">
        <w:rPr>
          <w:rFonts w:eastAsia="Calibri"/>
        </w:rPr>
        <w:t xml:space="preserve"> </w:t>
      </w:r>
      <w:r w:rsidR="00D0623F" w:rsidRPr="00177A65">
        <w:rPr>
          <w:rFonts w:eastAsia="Calibri"/>
        </w:rPr>
        <w:t xml:space="preserve">trajectories </w:t>
      </w:r>
      <w:r w:rsidR="00DC1E25" w:rsidRPr="00177A65">
        <w:rPr>
          <w:rFonts w:eastAsia="Calibri"/>
        </w:rPr>
        <w:t xml:space="preserve">to identify </w:t>
      </w:r>
      <w:r w:rsidR="00AD09DA" w:rsidRPr="00177A65">
        <w:rPr>
          <w:rFonts w:eastAsia="Calibri"/>
        </w:rPr>
        <w:t xml:space="preserve">the </w:t>
      </w:r>
      <w:r w:rsidR="00DC1E25" w:rsidRPr="00177A65">
        <w:rPr>
          <w:rFonts w:eastAsia="Calibri"/>
        </w:rPr>
        <w:t>most vulnerable groups</w:t>
      </w:r>
      <w:r w:rsidR="003525CD" w:rsidRPr="00177A65">
        <w:rPr>
          <w:rFonts w:eastAsia="Calibri"/>
        </w:rPr>
        <w:t>, and (iii)</w:t>
      </w:r>
      <w:r w:rsidR="00656FDD" w:rsidRPr="00177A65">
        <w:rPr>
          <w:rFonts w:eastAsia="Calibri"/>
        </w:rPr>
        <w:t xml:space="preserve"> identify </w:t>
      </w:r>
      <w:r w:rsidR="003525CD" w:rsidRPr="00177A65">
        <w:rPr>
          <w:rFonts w:eastAsia="Calibri"/>
        </w:rPr>
        <w:t xml:space="preserve">pre-pandemic predictors of these </w:t>
      </w:r>
      <w:r w:rsidR="00DC1E25" w:rsidRPr="00177A65">
        <w:rPr>
          <w:rFonts w:eastAsia="Calibri"/>
        </w:rPr>
        <w:t xml:space="preserve">mental health </w:t>
      </w:r>
      <w:r w:rsidR="00656FDD" w:rsidRPr="00177A65">
        <w:rPr>
          <w:rFonts w:eastAsia="Calibri"/>
        </w:rPr>
        <w:t>trajectories.</w:t>
      </w:r>
      <w:r w:rsidR="004A491D" w:rsidRPr="00177A65">
        <w:rPr>
          <w:rFonts w:eastAsia="Calibri"/>
        </w:rPr>
        <w:t xml:space="preserve"> </w:t>
      </w:r>
      <w:r w:rsidR="00E2585F">
        <w:rPr>
          <w:rFonts w:eastAsia="Calibri"/>
        </w:rPr>
        <w:br w:type="page"/>
      </w:r>
    </w:p>
    <w:p w14:paraId="4AA4570E" w14:textId="4852A781" w:rsidR="00C1451F" w:rsidRDefault="00D45E51" w:rsidP="00C5474F">
      <w:pPr>
        <w:pStyle w:val="Heading1"/>
        <w:rPr>
          <w:rFonts w:ascii="Times New Roman" w:hAnsi="Times New Roman" w:cs="Times New Roman"/>
        </w:rPr>
      </w:pPr>
      <w:r w:rsidRPr="00177A65">
        <w:rPr>
          <w:rFonts w:ascii="Times New Roman" w:hAnsi="Times New Roman" w:cs="Times New Roman"/>
        </w:rPr>
        <w:t>Methods</w:t>
      </w:r>
    </w:p>
    <w:p w14:paraId="1B938803" w14:textId="77777777" w:rsidR="00D4287D" w:rsidRPr="00CE3FD9" w:rsidRDefault="00D4287D" w:rsidP="00D4287D">
      <w:pPr>
        <w:pStyle w:val="Heading1"/>
        <w:rPr>
          <w:rFonts w:ascii="Times New Roman" w:hAnsi="Times New Roman" w:cs="Times New Roman"/>
          <w:highlight w:val="yellow"/>
        </w:rPr>
      </w:pPr>
      <w:r w:rsidRPr="00CE3FD9">
        <w:rPr>
          <w:rFonts w:ascii="Times New Roman" w:hAnsi="Times New Roman" w:cs="Times New Roman"/>
          <w:highlight w:val="yellow"/>
        </w:rPr>
        <w:t>Study design</w:t>
      </w:r>
    </w:p>
    <w:p w14:paraId="176974E2" w14:textId="4CC3F3AC" w:rsidR="00D4287D" w:rsidRPr="00CE3FD9" w:rsidRDefault="00911676" w:rsidP="00CE3FD9">
      <w:pPr>
        <w:spacing w:line="480" w:lineRule="auto"/>
        <w:jc w:val="both"/>
        <w:rPr>
          <w:lang w:eastAsia="zh-CN"/>
        </w:rPr>
      </w:pPr>
      <w:r w:rsidRPr="00CE3FD9">
        <w:rPr>
          <w:rFonts w:eastAsia="Calibri"/>
          <w:highlight w:val="yellow"/>
        </w:rPr>
        <w:t>P</w:t>
      </w:r>
      <w:r w:rsidR="0086007F" w:rsidRPr="00CE3FD9">
        <w:rPr>
          <w:rFonts w:eastAsia="Calibri"/>
          <w:highlight w:val="yellow"/>
        </w:rPr>
        <w:t xml:space="preserve">articipants were </w:t>
      </w:r>
      <w:r w:rsidR="005F5266" w:rsidRPr="00CE3FD9">
        <w:rPr>
          <w:rFonts w:eastAsia="Calibri"/>
          <w:highlight w:val="yellow"/>
        </w:rPr>
        <w:t>drawn</w:t>
      </w:r>
      <w:r w:rsidR="0086007F" w:rsidRPr="00CE3FD9">
        <w:rPr>
          <w:rFonts w:eastAsia="Calibri"/>
          <w:highlight w:val="yellow"/>
        </w:rPr>
        <w:t xml:space="preserve"> from three </w:t>
      </w:r>
      <w:r w:rsidR="001E675C" w:rsidRPr="00CE3FD9">
        <w:rPr>
          <w:rFonts w:eastAsia="Calibri"/>
          <w:highlight w:val="yellow"/>
          <w:lang w:eastAsia="zh-CN"/>
        </w:rPr>
        <w:t>existing</w:t>
      </w:r>
      <w:r w:rsidR="0086007F" w:rsidRPr="00CE3FD9">
        <w:rPr>
          <w:rFonts w:eastAsia="Calibri"/>
          <w:highlight w:val="yellow"/>
        </w:rPr>
        <w:t xml:space="preserve"> cohorts</w:t>
      </w:r>
      <w:r w:rsidR="005F5266" w:rsidRPr="00CE3FD9">
        <w:rPr>
          <w:rFonts w:eastAsia="Calibri"/>
          <w:highlight w:val="yellow"/>
        </w:rPr>
        <w:t xml:space="preserve"> located in the UK, </w:t>
      </w:r>
      <w:r w:rsidR="007F4DD7" w:rsidRPr="00CE3FD9">
        <w:rPr>
          <w:rFonts w:eastAsia="Calibri"/>
          <w:highlight w:val="yellow"/>
        </w:rPr>
        <w:t>France,</w:t>
      </w:r>
      <w:r w:rsidR="005F5266" w:rsidRPr="00CE3FD9">
        <w:rPr>
          <w:rFonts w:eastAsia="Calibri"/>
          <w:highlight w:val="yellow"/>
        </w:rPr>
        <w:t xml:space="preserve"> and Germany: </w:t>
      </w:r>
      <w:r w:rsidR="0086007F" w:rsidRPr="00CE3FD9">
        <w:rPr>
          <w:rFonts w:eastAsia="Calibri"/>
          <w:highlight w:val="yellow"/>
        </w:rPr>
        <w:t xml:space="preserve">IMAGEN, STRATIFY and ESTRA. IMAGEN was </w:t>
      </w:r>
      <w:r w:rsidRPr="00CE3FD9">
        <w:rPr>
          <w:rFonts w:eastAsia="Calibri"/>
          <w:highlight w:val="yellow"/>
          <w:lang w:eastAsia="zh-CN"/>
        </w:rPr>
        <w:t>a longitudinal population cohort, while STRATIFY and ESTRA were case-control cohorts.</w:t>
      </w:r>
      <w:r w:rsidR="005F5266" w:rsidRPr="00CE3FD9">
        <w:rPr>
          <w:rFonts w:eastAsia="Calibri"/>
          <w:highlight w:val="yellow"/>
          <w:lang w:eastAsia="zh-CN"/>
        </w:rPr>
        <w:t xml:space="preserve"> To be eligible for inclusion, participants needed to respond to our invitation and provide informed consent through an online </w:t>
      </w:r>
      <w:r w:rsidR="007F4DD7" w:rsidRPr="00CE3FD9">
        <w:rPr>
          <w:rFonts w:eastAsia="Calibri"/>
          <w:highlight w:val="yellow"/>
          <w:lang w:eastAsia="zh-CN"/>
        </w:rPr>
        <w:t>form sent via email</w:t>
      </w:r>
      <w:r w:rsidR="005F5266" w:rsidRPr="00CE3FD9">
        <w:rPr>
          <w:rFonts w:eastAsia="Calibri"/>
          <w:highlight w:val="yellow"/>
          <w:lang w:eastAsia="zh-CN"/>
        </w:rPr>
        <w:t xml:space="preserve">. Data collection was conducted through online questionnaires, with the initial round taking place during the </w:t>
      </w:r>
      <w:r w:rsidRPr="00CE3FD9">
        <w:rPr>
          <w:rFonts w:eastAsia="Calibri"/>
          <w:highlight w:val="yellow"/>
          <w:lang w:eastAsia="zh-CN"/>
        </w:rPr>
        <w:t xml:space="preserve">first national lockdown in the UK and Europe (April/May 2020). </w:t>
      </w:r>
      <w:r w:rsidR="005F5266" w:rsidRPr="00CE3FD9">
        <w:rPr>
          <w:rFonts w:eastAsia="Calibri"/>
          <w:highlight w:val="yellow"/>
          <w:lang w:eastAsia="zh-CN"/>
        </w:rPr>
        <w:t xml:space="preserve">Subsequent </w:t>
      </w:r>
      <w:r w:rsidRPr="00CE3FD9">
        <w:rPr>
          <w:rFonts w:eastAsia="Calibri"/>
          <w:highlight w:val="yellow"/>
          <w:lang w:eastAsia="zh-CN"/>
        </w:rPr>
        <w:t xml:space="preserve">follow-up surveys were </w:t>
      </w:r>
      <w:r w:rsidR="005F5266" w:rsidRPr="00CE3FD9">
        <w:rPr>
          <w:rFonts w:eastAsia="Calibri"/>
          <w:highlight w:val="yellow"/>
          <w:lang w:eastAsia="zh-CN"/>
        </w:rPr>
        <w:t>administered</w:t>
      </w:r>
      <w:r w:rsidRPr="00CE3FD9">
        <w:rPr>
          <w:rFonts w:eastAsia="Calibri"/>
          <w:highlight w:val="yellow"/>
          <w:lang w:eastAsia="zh-CN"/>
        </w:rPr>
        <w:t xml:space="preserve"> when the first lockdown was released (July 2020) and</w:t>
      </w:r>
      <w:r w:rsidR="005F5266" w:rsidRPr="00CE3FD9">
        <w:rPr>
          <w:rFonts w:eastAsia="Calibri"/>
          <w:highlight w:val="yellow"/>
          <w:lang w:eastAsia="zh-CN"/>
        </w:rPr>
        <w:t xml:space="preserve"> when</w:t>
      </w:r>
      <w:r w:rsidRPr="00CE3FD9">
        <w:rPr>
          <w:rFonts w:eastAsia="Calibri"/>
          <w:highlight w:val="yellow"/>
          <w:lang w:eastAsia="zh-CN"/>
        </w:rPr>
        <w:t xml:space="preserve"> the second lockdown was imposed (November 2020).</w:t>
      </w:r>
      <w:r w:rsidR="007F4DD7" w:rsidRPr="00CE3FD9">
        <w:rPr>
          <w:rFonts w:eastAsia="Calibri"/>
          <w:highlight w:val="yellow"/>
          <w:lang w:eastAsia="zh-CN"/>
        </w:rPr>
        <w:t xml:space="preserve"> The design and reporting of our study were conducted in accordance with the STROBE (Strengthening the Reporting of Observational Studies in Epidemiology) guidelines.</w:t>
      </w:r>
      <w:r>
        <w:rPr>
          <w:rFonts w:eastAsia="Calibri"/>
          <w:lang w:eastAsia="zh-CN"/>
        </w:rPr>
        <w:t xml:space="preserve"> </w:t>
      </w:r>
    </w:p>
    <w:p w14:paraId="70994BAD" w14:textId="33BA7E4F" w:rsidR="00C1451F" w:rsidRPr="00177A65" w:rsidRDefault="00D45E51" w:rsidP="00C5474F">
      <w:pPr>
        <w:pStyle w:val="Heading1"/>
        <w:rPr>
          <w:rFonts w:ascii="Times New Roman" w:hAnsi="Times New Roman" w:cs="Times New Roman"/>
        </w:rPr>
      </w:pPr>
      <w:r w:rsidRPr="00177A65">
        <w:rPr>
          <w:rFonts w:ascii="Times New Roman" w:hAnsi="Times New Roman" w:cs="Times New Roman"/>
        </w:rPr>
        <w:t>Participants</w:t>
      </w:r>
    </w:p>
    <w:p w14:paraId="04C00E50" w14:textId="6F31588E" w:rsidR="00C1451F" w:rsidRPr="00177A65" w:rsidRDefault="00D45E51" w:rsidP="0037212A">
      <w:pPr>
        <w:spacing w:line="480" w:lineRule="auto"/>
        <w:jc w:val="both"/>
        <w:rPr>
          <w:rFonts w:eastAsia="Calibri"/>
        </w:rPr>
      </w:pPr>
      <w:r w:rsidRPr="00177A65">
        <w:rPr>
          <w:rFonts w:eastAsia="Calibri"/>
        </w:rPr>
        <w:t xml:space="preserve">Population </w:t>
      </w:r>
      <w:r w:rsidR="001D7303" w:rsidRPr="00177A65">
        <w:rPr>
          <w:rFonts w:eastAsia="Calibri"/>
        </w:rPr>
        <w:t>cohort</w:t>
      </w:r>
      <w:r w:rsidR="00C1451F" w:rsidRPr="00177A65">
        <w:rPr>
          <w:rFonts w:eastAsia="Calibri"/>
        </w:rPr>
        <w:t xml:space="preserve">: </w:t>
      </w:r>
      <w:r w:rsidRPr="00177A65">
        <w:rPr>
          <w:rFonts w:eastAsia="Calibri"/>
        </w:rPr>
        <w:t>Th</w:t>
      </w:r>
      <w:r w:rsidR="00A86579" w:rsidRPr="00177A65">
        <w:rPr>
          <w:rFonts w:eastAsia="Calibri"/>
        </w:rPr>
        <w:t>ese participants</w:t>
      </w:r>
      <w:r w:rsidR="00A16C55" w:rsidRPr="00177A65">
        <w:rPr>
          <w:rFonts w:eastAsia="Calibri"/>
        </w:rPr>
        <w:t>, with no known history of mental illness,</w:t>
      </w:r>
      <w:r w:rsidR="00A86579" w:rsidRPr="00177A65">
        <w:rPr>
          <w:rFonts w:eastAsia="Calibri"/>
        </w:rPr>
        <w:t xml:space="preserve"> </w:t>
      </w:r>
      <w:r w:rsidRPr="00177A65">
        <w:rPr>
          <w:rFonts w:eastAsia="Calibri"/>
        </w:rPr>
        <w:t>w</w:t>
      </w:r>
      <w:r w:rsidR="00A86579" w:rsidRPr="00177A65">
        <w:rPr>
          <w:rFonts w:eastAsia="Calibri"/>
        </w:rPr>
        <w:t>ere</w:t>
      </w:r>
      <w:r w:rsidRPr="00177A65">
        <w:rPr>
          <w:rFonts w:eastAsia="Calibri"/>
        </w:rPr>
        <w:t xml:space="preserve"> drawn from the IMAGEN study, a longitudinal cohort of over 2000 adolescents recruited at age 14 from eight study sites in Europe, with follow-up assessments at ages 16, 19 and 23. For detailed study protocols, please refer to Schumann et al</w:t>
      </w:r>
      <w:r w:rsidR="00E109BB">
        <w:rPr>
          <w:rFonts w:eastAsia="Calibri"/>
        </w:rPr>
        <w:t xml:space="preserve"> </w:t>
      </w:r>
      <w:r w:rsidRPr="002371D4">
        <w:rPr>
          <w:rFonts w:eastAsia="Calibri"/>
        </w:rPr>
        <w:fldChar w:fldCharType="begin"/>
      </w:r>
      <w:r w:rsidR="00CE3FD9">
        <w:rPr>
          <w:rFonts w:eastAsia="Calibri"/>
        </w:rPr>
        <w:instrText xml:space="preserve"> ADDIN EN.CITE &lt;EndNote&gt;&lt;Cite&gt;&lt;Author&gt;Schumann&lt;/Author&gt;&lt;Year&gt;2010&lt;/Year&gt;&lt;RecNum&gt;41&lt;/RecNum&gt;&lt;DisplayText&gt;(24)&lt;/DisplayText&gt;&lt;record&gt;&lt;rec-number&gt;41&lt;/rec-number&gt;&lt;foreign-keys&gt;&lt;key app="EN" db-id="90r9a050yasfwvefaesxprwafxwxwp9veppv" timestamp="1674731384"&gt;41&lt;/key&gt;&lt;/foreign-keys&gt;&lt;ref-type name="Journal Article"&gt;17&lt;/ref-type&gt;&lt;contributors&gt;&lt;authors&gt;&lt;author&gt;Schumann, G.&lt;/author&gt;&lt;author&gt;Loth, E.&lt;/author&gt;&lt;author&gt;Banaschewski, T.&lt;/author&gt;&lt;author&gt;Barbot, A.&lt;/author&gt;&lt;author&gt;Barker, G.&lt;/author&gt;&lt;author&gt;Büchel, C.&lt;/author&gt;&lt;author&gt;Conrod, P. J.&lt;/author&gt;&lt;author&gt;Dalley, J. W.&lt;/author&gt;&lt;author&gt;Flor, H.&lt;/author&gt;&lt;author&gt;Gallinat, J.&lt;/author&gt;&lt;author&gt;Garavan, H.&lt;/author&gt;&lt;author&gt;Heinz, A.&lt;/author&gt;&lt;author&gt;Itterman, B.&lt;/author&gt;&lt;author&gt;Lathrop, M.&lt;/author&gt;&lt;author&gt;Mallik, C.&lt;/author&gt;&lt;author&gt;Mann, K.&lt;/author&gt;&lt;author&gt;Martinot, J. L.&lt;/author&gt;&lt;author&gt;Paus, T.&lt;/author&gt;&lt;author&gt;Poline, J. B.&lt;/author&gt;&lt;author&gt;Robbins, T. W.&lt;/author&gt;&lt;author&gt;Rietschel, M.&lt;/author&gt;&lt;author&gt;Reed, L.&lt;/author&gt;&lt;author&gt;Smolka, M.&lt;/author&gt;&lt;author&gt;Spanagel, R.&lt;/author&gt;&lt;author&gt;Speiser, C.&lt;/author&gt;&lt;author&gt;Stephens, D. N.&lt;/author&gt;&lt;author&gt;Ströhle, A.&lt;/author&gt;&lt;author&gt;Struve, M.&lt;/author&gt;&lt;author&gt;the, Imagen consortium&lt;/author&gt;&lt;/authors&gt;&lt;/contributors&gt;&lt;titles&gt;&lt;title&gt;The IMAGEN study: reinforcement-related behaviour in normal brain function and psychopathology&lt;/title&gt;&lt;secondary-title&gt;Molecular Psychiatry&lt;/secondary-title&gt;&lt;/titles&gt;&lt;periodical&gt;&lt;full-title&gt;Molecular Psychiatry&lt;/full-title&gt;&lt;abbr-1&gt;Mol. Psychiatry&lt;/abbr-1&gt;&lt;abbr-2&gt;Mol Psychiatry&lt;/abbr-2&gt;&lt;/periodical&gt;&lt;pages&gt;1128-1139&lt;/pages&gt;&lt;volume&gt;15&lt;/volume&gt;&lt;number&gt;12&lt;/number&gt;&lt;dates&gt;&lt;year&gt;2010&lt;/year&gt;&lt;pub-dates&gt;&lt;date&gt;2010/12/01&lt;/date&gt;&lt;/pub-dates&gt;&lt;/dates&gt;&lt;isbn&gt;1476-5578&lt;/isbn&gt;&lt;urls&gt;&lt;related-urls&gt;&lt;url&gt;https://doi.org/10.1038/mp.2010.4&lt;/url&gt;&lt;/related-urls&gt;&lt;/urls&gt;&lt;electronic-resource-num&gt;10.1038/mp.2010.4&lt;/electronic-resource-num&gt;&lt;/record&gt;&lt;/Cite&gt;&lt;/EndNote&gt;</w:instrText>
      </w:r>
      <w:r w:rsidRPr="002371D4">
        <w:rPr>
          <w:rFonts w:eastAsia="Calibri"/>
        </w:rPr>
        <w:fldChar w:fldCharType="separate"/>
      </w:r>
      <w:r w:rsidR="00CE3FD9">
        <w:rPr>
          <w:rFonts w:eastAsia="Calibri"/>
          <w:noProof/>
        </w:rPr>
        <w:t>(24)</w:t>
      </w:r>
      <w:r w:rsidRPr="002371D4">
        <w:rPr>
          <w:rFonts w:eastAsia="Calibri"/>
        </w:rPr>
        <w:fldChar w:fldCharType="end"/>
      </w:r>
      <w:r w:rsidRPr="00177A65">
        <w:rPr>
          <w:rFonts w:eastAsia="Calibri"/>
        </w:rPr>
        <w:t>.</w:t>
      </w:r>
      <w:r w:rsidR="00FE4F3C">
        <w:rPr>
          <w:rFonts w:eastAsia="Calibri"/>
        </w:rPr>
        <w:t xml:space="preserve"> </w:t>
      </w:r>
      <w:r w:rsidR="002E2B0C" w:rsidRPr="00CE3FD9">
        <w:rPr>
          <w:rFonts w:eastAsia="Calibri"/>
          <w:highlight w:val="yellow"/>
        </w:rPr>
        <w:t>O</w:t>
      </w:r>
      <w:r w:rsidR="002E2B0C" w:rsidRPr="00CE3FD9">
        <w:rPr>
          <w:rFonts w:eastAsia="Calibri"/>
          <w:highlight w:val="yellow"/>
          <w:lang w:eastAsia="zh-CN"/>
        </w:rPr>
        <w:t>ur survey was sent to those who had completed the follow-up assessment at age 23 (N=1350).</w:t>
      </w:r>
      <w:r w:rsidR="002E2B0C">
        <w:rPr>
          <w:rFonts w:eastAsia="Calibri"/>
          <w:lang w:eastAsia="zh-CN"/>
        </w:rPr>
        <w:t xml:space="preserve"> </w:t>
      </w:r>
      <w:r w:rsidR="00A86579" w:rsidRPr="00177A65">
        <w:rPr>
          <w:rFonts w:eastAsia="Calibri"/>
        </w:rPr>
        <w:t xml:space="preserve">A total of 458 IMAGEN participants </w:t>
      </w:r>
      <w:r w:rsidR="00A21988" w:rsidRPr="00177A65">
        <w:rPr>
          <w:rFonts w:eastAsia="Calibri"/>
        </w:rPr>
        <w:t xml:space="preserve">recruited </w:t>
      </w:r>
      <w:r w:rsidR="007D353B" w:rsidRPr="00177A65">
        <w:rPr>
          <w:rFonts w:eastAsia="Calibri"/>
        </w:rPr>
        <w:t xml:space="preserve">from the </w:t>
      </w:r>
      <w:r w:rsidR="007D353B" w:rsidRPr="00177A65">
        <w:t xml:space="preserve">UK, </w:t>
      </w:r>
      <w:r w:rsidR="00FE6095" w:rsidRPr="00177A65">
        <w:t>France,</w:t>
      </w:r>
      <w:r w:rsidR="007D353B" w:rsidRPr="00177A65">
        <w:t xml:space="preserve"> and Germany </w:t>
      </w:r>
      <w:r w:rsidR="00FE6095" w:rsidRPr="00177A65">
        <w:t xml:space="preserve">(London, Nottingham, Paris, Mannheim and Berlin) </w:t>
      </w:r>
      <w:r w:rsidR="00A86579" w:rsidRPr="00177A65">
        <w:rPr>
          <w:rFonts w:eastAsia="Calibri"/>
        </w:rPr>
        <w:t>who completed the COVID</w:t>
      </w:r>
      <w:r w:rsidR="00FE6095" w:rsidRPr="00177A65">
        <w:rPr>
          <w:rFonts w:eastAsia="Calibri"/>
        </w:rPr>
        <w:t>-19</w:t>
      </w:r>
      <w:r w:rsidR="00A86579" w:rsidRPr="00177A65">
        <w:rPr>
          <w:rFonts w:eastAsia="Calibri"/>
        </w:rPr>
        <w:t xml:space="preserve"> survey at baseline were included in our analyses. </w:t>
      </w:r>
    </w:p>
    <w:p w14:paraId="6B6ED910" w14:textId="77777777" w:rsidR="00817E5A" w:rsidRPr="00177A65" w:rsidRDefault="00817E5A" w:rsidP="00FE6095">
      <w:pPr>
        <w:spacing w:line="480" w:lineRule="auto"/>
        <w:jc w:val="both"/>
      </w:pPr>
    </w:p>
    <w:p w14:paraId="48CD805D" w14:textId="011D1C3A" w:rsidR="00D45E51" w:rsidRPr="00177A65" w:rsidRDefault="00D45E51" w:rsidP="0037212A">
      <w:pPr>
        <w:spacing w:line="480" w:lineRule="auto"/>
        <w:jc w:val="both"/>
        <w:rPr>
          <w:rFonts w:eastAsia="Calibri"/>
        </w:rPr>
      </w:pPr>
      <w:r w:rsidRPr="00177A65">
        <w:rPr>
          <w:rFonts w:eastAsia="Calibri"/>
        </w:rPr>
        <w:t xml:space="preserve">Clinical </w:t>
      </w:r>
      <w:r w:rsidR="001D7303" w:rsidRPr="00177A65">
        <w:rPr>
          <w:rFonts w:eastAsia="Calibri"/>
        </w:rPr>
        <w:t>cohort</w:t>
      </w:r>
      <w:r w:rsidR="00C1451F" w:rsidRPr="00177A65">
        <w:rPr>
          <w:rFonts w:eastAsia="Calibri"/>
        </w:rPr>
        <w:t xml:space="preserve">: </w:t>
      </w:r>
      <w:r w:rsidR="001D7303" w:rsidRPr="00177A65">
        <w:rPr>
          <w:rFonts w:eastAsia="Calibri"/>
        </w:rPr>
        <w:t>Th</w:t>
      </w:r>
      <w:r w:rsidR="00A86579" w:rsidRPr="00177A65">
        <w:rPr>
          <w:rFonts w:eastAsia="Calibri"/>
        </w:rPr>
        <w:t>is cohort was derived from two studies</w:t>
      </w:r>
      <w:r w:rsidR="007D353B" w:rsidRPr="00177A65">
        <w:rPr>
          <w:rFonts w:eastAsia="Calibri"/>
        </w:rPr>
        <w:t>, STRATIFY and ESTRA,</w:t>
      </w:r>
      <w:r w:rsidR="00A86579" w:rsidRPr="00177A65">
        <w:rPr>
          <w:rFonts w:eastAsia="Calibri"/>
        </w:rPr>
        <w:t xml:space="preserve"> </w:t>
      </w:r>
      <w:r w:rsidRPr="00177A65">
        <w:rPr>
          <w:rFonts w:eastAsia="Calibri"/>
        </w:rPr>
        <w:t xml:space="preserve">of participants </w:t>
      </w:r>
      <w:r w:rsidR="00A21988" w:rsidRPr="00177A65">
        <w:rPr>
          <w:rFonts w:eastAsia="Calibri"/>
        </w:rPr>
        <w:t>aged 18-30</w:t>
      </w:r>
      <w:r w:rsidR="002E2B0C">
        <w:rPr>
          <w:rFonts w:eastAsia="Calibri"/>
        </w:rPr>
        <w:t xml:space="preserve"> </w:t>
      </w:r>
      <w:r w:rsidR="002E2B0C" w:rsidRPr="00CE3FD9">
        <w:rPr>
          <w:rFonts w:eastAsia="Calibri"/>
          <w:highlight w:val="yellow"/>
        </w:rPr>
        <w:t>(N=628)</w:t>
      </w:r>
      <w:r w:rsidR="00A21988" w:rsidRPr="00CE3FD9">
        <w:rPr>
          <w:rFonts w:eastAsia="Calibri"/>
          <w:highlight w:val="yellow"/>
        </w:rPr>
        <w:t>.</w:t>
      </w:r>
      <w:r w:rsidR="00A21988" w:rsidRPr="00177A65">
        <w:rPr>
          <w:rFonts w:eastAsia="Calibri"/>
        </w:rPr>
        <w:t xml:space="preserve"> STRATIFY participants included in this study comprised participants recruited in the UK and Germany (London, Southampton, and Berlin) </w:t>
      </w:r>
      <w:r w:rsidR="00FB7779" w:rsidRPr="00177A65">
        <w:rPr>
          <w:rFonts w:eastAsia="Calibri"/>
        </w:rPr>
        <w:t>who</w:t>
      </w:r>
      <w:r w:rsidR="00A86579" w:rsidRPr="00177A65">
        <w:rPr>
          <w:rFonts w:eastAsia="Calibri"/>
        </w:rPr>
        <w:t xml:space="preserve"> </w:t>
      </w:r>
      <w:r w:rsidR="005F074A" w:rsidRPr="00177A65">
        <w:rPr>
          <w:rFonts w:eastAsia="Calibri"/>
        </w:rPr>
        <w:t>met diagnostic criteria</w:t>
      </w:r>
      <w:r w:rsidR="005F074A" w:rsidRPr="00177A65" w:rsidDel="005F074A">
        <w:rPr>
          <w:rFonts w:eastAsia="Calibri"/>
        </w:rPr>
        <w:t xml:space="preserve"> </w:t>
      </w:r>
      <w:r w:rsidR="005F074A" w:rsidRPr="00177A65">
        <w:rPr>
          <w:rFonts w:eastAsia="Calibri"/>
        </w:rPr>
        <w:t>for</w:t>
      </w:r>
      <w:r w:rsidRPr="00177A65">
        <w:rPr>
          <w:rFonts w:eastAsia="Calibri"/>
        </w:rPr>
        <w:t xml:space="preserve"> major depressive disorders (MDD</w:t>
      </w:r>
      <w:r w:rsidR="004B50F3" w:rsidRPr="00177A65">
        <w:rPr>
          <w:rFonts w:eastAsia="Calibri"/>
        </w:rPr>
        <w:t>)</w:t>
      </w:r>
      <w:r w:rsidR="00A21988" w:rsidRPr="00177A65">
        <w:rPr>
          <w:rFonts w:eastAsia="Calibri"/>
        </w:rPr>
        <w:t xml:space="preserve"> and</w:t>
      </w:r>
      <w:r w:rsidRPr="00177A65">
        <w:rPr>
          <w:rFonts w:eastAsia="Calibri"/>
        </w:rPr>
        <w:t xml:space="preserve"> alcohol use disorder (AUD)</w:t>
      </w:r>
      <w:r w:rsidR="00A21988" w:rsidRPr="00177A65">
        <w:rPr>
          <w:rFonts w:eastAsia="Calibri"/>
        </w:rPr>
        <w:t>.</w:t>
      </w:r>
      <w:r w:rsidR="000C7A53">
        <w:rPr>
          <w:rFonts w:eastAsia="Calibri"/>
        </w:rPr>
        <w:t xml:space="preserve"> </w:t>
      </w:r>
      <w:r w:rsidR="00C022E1">
        <w:rPr>
          <w:rFonts w:eastAsia="Calibri"/>
          <w:highlight w:val="yellow"/>
        </w:rPr>
        <w:t>as</w:t>
      </w:r>
      <w:r w:rsidR="000C7A53" w:rsidRPr="00CE3FD9">
        <w:rPr>
          <w:rFonts w:eastAsia="Calibri"/>
          <w:highlight w:val="yellow"/>
        </w:rPr>
        <w:t xml:space="preserve"> assessed by </w:t>
      </w:r>
      <w:r w:rsidR="00EB530F" w:rsidRPr="00CE3FD9">
        <w:rPr>
          <w:rFonts w:eastAsia="Calibri"/>
          <w:highlight w:val="yellow"/>
          <w:lang w:eastAsia="zh-CN"/>
        </w:rPr>
        <w:t>self-report</w:t>
      </w:r>
      <w:r w:rsidR="00EB530F" w:rsidRPr="00CE3FD9">
        <w:rPr>
          <w:rFonts w:eastAsia="Calibri"/>
          <w:highlight w:val="yellow"/>
        </w:rPr>
        <w:t xml:space="preserve"> </w:t>
      </w:r>
      <w:r w:rsidR="00C022E1">
        <w:rPr>
          <w:rFonts w:eastAsia="Calibri"/>
          <w:highlight w:val="yellow"/>
        </w:rPr>
        <w:t>via online computerised screening</w:t>
      </w:r>
      <w:r w:rsidR="00DE64F6" w:rsidRPr="00CE3FD9">
        <w:rPr>
          <w:rFonts w:eastAsia="Calibri"/>
          <w:highlight w:val="yellow"/>
        </w:rPr>
        <w:t>.</w:t>
      </w:r>
      <w:r w:rsidR="00A21988" w:rsidRPr="00177A65">
        <w:rPr>
          <w:rFonts w:eastAsia="Calibri"/>
        </w:rPr>
        <w:t xml:space="preserve"> </w:t>
      </w:r>
      <w:r w:rsidR="00C022E1" w:rsidRPr="00CE3FD9">
        <w:rPr>
          <w:rFonts w:eastAsia="Calibri"/>
          <w:highlight w:val="yellow"/>
        </w:rPr>
        <w:t>Included were participants scoring  moderate to severe (≥ 15) in the</w:t>
      </w:r>
      <w:r w:rsidR="00A21988" w:rsidRPr="00177A65">
        <w:rPr>
          <w:rFonts w:eastAsia="Calibri"/>
        </w:rPr>
        <w:t xml:space="preserve"> Patient Health Questionnaire (PHQ-9)</w:t>
      </w:r>
      <w:r w:rsidR="00E109BB">
        <w:rPr>
          <w:rFonts w:eastAsia="Calibri"/>
        </w:rPr>
        <w:t xml:space="preserve"> </w:t>
      </w:r>
      <w:r w:rsidR="00935E8D" w:rsidRPr="00177A65">
        <w:rPr>
          <w:rFonts w:eastAsia="Calibri"/>
        </w:rPr>
        <w:fldChar w:fldCharType="begin"/>
      </w:r>
      <w:r w:rsidR="00CE3FD9">
        <w:rPr>
          <w:rFonts w:eastAsia="Calibri"/>
        </w:rPr>
        <w:instrText xml:space="preserve"> ADDIN EN.CITE &lt;EndNote&gt;&lt;Cite&gt;&lt;Author&gt;Kroenke&lt;/Author&gt;&lt;Year&gt;2001&lt;/Year&gt;&lt;RecNum&gt;39&lt;/RecNum&gt;&lt;DisplayText&gt;(25)&lt;/DisplayText&gt;&lt;record&gt;&lt;rec-number&gt;39&lt;/rec-number&gt;&lt;foreign-keys&gt;&lt;key app="EN" db-id="90r9a050yasfwvefaesxprwafxwxwp9veppv" timestamp="1674730467"&gt;39&lt;/key&gt;&lt;/foreign-keys&gt;&lt;ref-type name="Journal Article"&gt;17&lt;/ref-type&gt;&lt;contributors&gt;&lt;authors&gt;&lt;author&gt;Kroenke, K.&lt;/author&gt;&lt;author&gt;Spitzer, R. L.&lt;/author&gt;&lt;author&gt;Williams, J. B.&lt;/author&gt;&lt;/authors&gt;&lt;/contributors&gt;&lt;titles&gt;&lt;title&gt;The PHQ-9: validity of a brief depression severity measure&lt;/title&gt;&lt;secondary-title&gt;Journal of general internal medicine&lt;/secondary-title&gt;&lt;alt-title&gt;J Gen Intern Med&lt;/alt-title&gt;&lt;/titles&gt;&lt;periodical&gt;&lt;full-title&gt;Journal of General Internal Medicine&lt;/full-title&gt;&lt;abbr-1&gt;J. Gen. Intern. Med.&lt;/abbr-1&gt;&lt;abbr-2&gt;J Gen Intern Med&lt;/abbr-2&gt;&lt;/periodical&gt;&lt;alt-periodical&gt;&lt;full-title&gt;Journal of General Internal Medicine&lt;/full-title&gt;&lt;abbr-1&gt;J. Gen. Intern. Med.&lt;/abbr-1&gt;&lt;abbr-2&gt;J Gen Intern Med&lt;/abbr-2&gt;&lt;/alt-periodical&gt;&lt;pages&gt;606-613&lt;/pages&gt;&lt;volume&gt;16&lt;/volume&gt;&lt;number&gt;9&lt;/number&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dates&gt;&lt;pub-location&gt;United States&lt;/pub-location&gt;&lt;isbn&gt;0884-8734&amp;#xD;1525-1497&lt;/isbn&gt;&lt;accession-num&gt;11556941&lt;/accession-num&gt;&lt;urls&gt;&lt;related-urls&gt;&lt;url&gt;https://pubmed.ncbi.nlm.nih.gov/11556941&lt;/url&gt;&lt;url&gt;https://www.ncbi.nlm.nih.gov/pmc/articles/PMC1495268/&lt;/url&gt;&lt;/related-urls&gt;&lt;/urls&gt;&lt;electronic-resource-num&gt;10.1046/j.1525-1497.2001.016009606.x&lt;/electronic-resource-num&gt;&lt;remote-database-name&gt;PubMed&lt;/remote-database-name&gt;&lt;language&gt;eng&lt;/language&gt;&lt;/record&gt;&lt;/Cite&gt;&lt;/EndNote&gt;</w:instrText>
      </w:r>
      <w:r w:rsidR="00935E8D" w:rsidRPr="00177A65">
        <w:rPr>
          <w:rFonts w:eastAsia="Calibri"/>
        </w:rPr>
        <w:fldChar w:fldCharType="separate"/>
      </w:r>
      <w:r w:rsidR="00CE3FD9">
        <w:rPr>
          <w:rFonts w:eastAsia="Calibri"/>
          <w:noProof/>
        </w:rPr>
        <w:t>(25)</w:t>
      </w:r>
      <w:r w:rsidR="00935E8D" w:rsidRPr="00177A65">
        <w:rPr>
          <w:rFonts w:eastAsia="Calibri"/>
        </w:rPr>
        <w:fldChar w:fldCharType="end"/>
      </w:r>
      <w:r w:rsidR="00C022E1">
        <w:rPr>
          <w:rFonts w:eastAsia="Calibri"/>
        </w:rPr>
        <w:t xml:space="preserve"> and </w:t>
      </w:r>
      <w:r w:rsidR="00A21988" w:rsidRPr="00177A65">
        <w:rPr>
          <w:rFonts w:eastAsia="Calibri"/>
        </w:rPr>
        <w:t>Alcohol Use Disorders Identification Test (AUDIT)</w:t>
      </w:r>
      <w:r w:rsidR="00E109BB">
        <w:rPr>
          <w:rFonts w:eastAsia="Calibri"/>
        </w:rPr>
        <w:t xml:space="preserve"> </w:t>
      </w:r>
      <w:r w:rsidR="00310FA1" w:rsidRPr="00177A65">
        <w:rPr>
          <w:rFonts w:eastAsia="Calibri"/>
        </w:rPr>
        <w:fldChar w:fldCharType="begin"/>
      </w:r>
      <w:r w:rsidR="00CE3FD9">
        <w:rPr>
          <w:rFonts w:eastAsia="Calibri"/>
        </w:rPr>
        <w:instrText xml:space="preserve"> ADDIN EN.CITE &lt;EndNote&gt;&lt;Cite&gt;&lt;Author&gt;Bush&lt;/Author&gt;&lt;Year&gt;1998&lt;/Year&gt;&lt;RecNum&gt;44&lt;/RecNum&gt;&lt;DisplayText&gt;(26)&lt;/DisplayText&gt;&lt;record&gt;&lt;rec-number&gt;44&lt;/rec-number&gt;&lt;foreign-keys&gt;&lt;key app="EN" db-id="90r9a050yasfwvefaesxprwafxwxwp9veppv" timestamp="1674731917"&gt;44&lt;/key&gt;&lt;/foreign-keys&gt;&lt;ref-type name="Journal Article"&gt;17&lt;/ref-type&gt;&lt;contributors&gt;&lt;authors&gt;&lt;author&gt;Bush, Kristen&lt;/author&gt;&lt;author&gt;Kivlahan, Daniel R.&lt;/author&gt;&lt;author&gt;McDonell, Mary B.&lt;/author&gt;&lt;author&gt;Fihn, Stephan D.&lt;/author&gt;&lt;author&gt;Bradley, Katharine A.&lt;/author&gt;&lt;author&gt;for the Ambulatory Care Quality Improvement Project&lt;/author&gt;&lt;/authors&gt;&lt;/contributors&gt;&lt;titles&gt;&lt;title&gt;The AUDIT Alcohol Consumption Questions (AUDIT-C): An Effective Brief Screening Test for Problem Drinking&lt;/title&gt;&lt;secondary-title&gt;Archives of Internal Medicine&lt;/secondary-title&gt;&lt;/titles&gt;&lt;periodical&gt;&lt;full-title&gt;Archives of Internal Medicine&lt;/full-title&gt;&lt;abbr-1&gt;Arch. Intern. Med.&lt;/abbr-1&gt;&lt;abbr-2&gt;Arch Intern Med&lt;/abbr-2&gt;&lt;/periodical&gt;&lt;pages&gt;1789-1795&lt;/pages&gt;&lt;volume&gt;158&lt;/volume&gt;&lt;number&gt;16&lt;/number&gt;&lt;dates&gt;&lt;year&gt;1998&lt;/year&gt;&lt;/dates&gt;&lt;isbn&gt;0003-9926&lt;/isbn&gt;&lt;urls&gt;&lt;related-urls&gt;&lt;url&gt;https://doi.org/10.1001/archinte.158.16.1789&lt;/url&gt;&lt;/related-urls&gt;&lt;/urls&gt;&lt;electronic-resource-num&gt;10.1001/archinte.158.16.1789&lt;/electronic-resource-num&gt;&lt;access-date&gt;1/26/2023&lt;/access-date&gt;&lt;/record&gt;&lt;/Cite&gt;&lt;/EndNote&gt;</w:instrText>
      </w:r>
      <w:r w:rsidR="00310FA1" w:rsidRPr="00177A65">
        <w:rPr>
          <w:rFonts w:eastAsia="Calibri"/>
        </w:rPr>
        <w:fldChar w:fldCharType="separate"/>
      </w:r>
      <w:r w:rsidR="00CE3FD9">
        <w:rPr>
          <w:rFonts w:eastAsia="Calibri"/>
          <w:noProof/>
        </w:rPr>
        <w:t>(26)</w:t>
      </w:r>
      <w:r w:rsidR="00310FA1" w:rsidRPr="00177A65">
        <w:rPr>
          <w:rFonts w:eastAsia="Calibri"/>
        </w:rPr>
        <w:fldChar w:fldCharType="end"/>
      </w:r>
      <w:r w:rsidR="00C022E1">
        <w:rPr>
          <w:rFonts w:eastAsia="Calibri"/>
        </w:rPr>
        <w:t xml:space="preserve"> </w:t>
      </w:r>
      <w:r w:rsidR="00C022E1" w:rsidRPr="00CE3FD9">
        <w:rPr>
          <w:rFonts w:eastAsia="Calibri"/>
          <w:highlight w:val="yellow"/>
        </w:rPr>
        <w:t>for MDD and AUD participants, respectively</w:t>
      </w:r>
      <w:r w:rsidR="00A21988" w:rsidRPr="00177A65">
        <w:rPr>
          <w:rFonts w:eastAsia="Calibri"/>
        </w:rPr>
        <w:t>. ESTRA consisted of participants recruited in London and meeting the Diagnostic and Statistical Manual of Mental Disorders, Fifth Edition (DSM-5)</w:t>
      </w:r>
      <w:r w:rsidR="00E109BB">
        <w:rPr>
          <w:rFonts w:eastAsia="Calibri"/>
        </w:rPr>
        <w:t xml:space="preserve"> </w:t>
      </w:r>
      <w:r w:rsidR="00A03FC0" w:rsidRPr="00177A65">
        <w:rPr>
          <w:rFonts w:eastAsia="Calibri"/>
        </w:rPr>
        <w:fldChar w:fldCharType="begin"/>
      </w:r>
      <w:r w:rsidR="00CE3FD9">
        <w:rPr>
          <w:rFonts w:eastAsia="Calibri"/>
        </w:rPr>
        <w:instrText xml:space="preserve"> ADDIN EN.CITE &lt;EndNote&gt;&lt;Cite&gt;&lt;Author&gt;Asken&lt;/Author&gt;&lt;Year&gt;2007&lt;/Year&gt;&lt;RecNum&gt;77&lt;/RecNum&gt;&lt;DisplayText&gt;(27)&lt;/DisplayText&gt;&lt;record&gt;&lt;rec-number&gt;77&lt;/rec-number&gt;&lt;foreign-keys&gt;&lt;key app="EN" db-id="90r9a050yasfwvefaesxprwafxwxwp9veppv" timestamp="1683147655"&gt;77&lt;/key&gt;&lt;/foreign-keys&gt;&lt;ref-type name="Journal Article"&gt;17&lt;/ref-type&gt;&lt;contributors&gt;&lt;authors&gt;&lt;author&gt;Asken, Michael J&lt;/author&gt;&lt;author&gt;Grossman, Dave&lt;/author&gt;&lt;author&gt;Christensen, Loren W&lt;/author&gt;&lt;/authors&gt;&lt;/contributors&gt;&lt;titles&gt;&lt;title&gt;American Psychiatric Association. Diagnostic and Statistical Manual of Mental Disorders. Arlington, VA: American Psychiatric Pub-lishing, 2013. Archibald, Herbert C., and Read D. Tuddenham.“Persistent Stress Reac-tion after Combat: A 20-Year Follow-Up.” Archives of General Psy&lt;/title&gt;&lt;secondary-title&gt;Therapy&lt;/secondary-title&gt;&lt;/titles&gt;&lt;periodical&gt;&lt;full-title&gt;Therapy&lt;/full-title&gt;&lt;abbr-1&gt;Therapy&lt;/abbr-1&gt;&lt;abbr-2&gt;Therapy&lt;/abbr-2&gt;&lt;/periodical&gt;&lt;pages&gt;2317-25&lt;/pages&gt;&lt;volume&gt;45&lt;/volume&gt;&lt;number&gt;10&lt;/number&gt;&lt;dates&gt;&lt;year&gt;2007&lt;/year&gt;&lt;/dates&gt;&lt;urls&gt;&lt;/urls&gt;&lt;/record&gt;&lt;/Cite&gt;&lt;/EndNote&gt;</w:instrText>
      </w:r>
      <w:r w:rsidR="00A03FC0" w:rsidRPr="00177A65">
        <w:rPr>
          <w:rFonts w:eastAsia="Calibri"/>
        </w:rPr>
        <w:fldChar w:fldCharType="separate"/>
      </w:r>
      <w:r w:rsidR="00CE3FD9">
        <w:rPr>
          <w:rFonts w:eastAsia="Calibri"/>
          <w:noProof/>
        </w:rPr>
        <w:t>(27)</w:t>
      </w:r>
      <w:r w:rsidR="00A03FC0" w:rsidRPr="00177A65">
        <w:rPr>
          <w:rFonts w:eastAsia="Calibri"/>
        </w:rPr>
        <w:fldChar w:fldCharType="end"/>
      </w:r>
      <w:r w:rsidR="00A03FC0" w:rsidRPr="00177A65">
        <w:rPr>
          <w:rFonts w:eastAsia="Calibri"/>
        </w:rPr>
        <w:t xml:space="preserve"> </w:t>
      </w:r>
      <w:r w:rsidR="00A21988" w:rsidRPr="00177A65">
        <w:rPr>
          <w:rFonts w:eastAsia="Calibri"/>
        </w:rPr>
        <w:t>based diagnostic criteria for anorexia nervosa (AN) or bulimia nervosa (BN). All were female. Their eating disorder symptoms were assessed by the Eating Disorder Diagnostic Scale (EDDS</w:t>
      </w:r>
      <w:r w:rsidR="001A5B70" w:rsidRPr="00CE3FD9">
        <w:rPr>
          <w:rFonts w:eastAsia="Calibri"/>
          <w:highlight w:val="yellow"/>
        </w:rPr>
        <w:t>, DSM</w:t>
      </w:r>
      <w:r w:rsidR="00C62E06" w:rsidRPr="00CE3FD9">
        <w:rPr>
          <w:rFonts w:eastAsia="Calibri"/>
          <w:highlight w:val="yellow"/>
        </w:rPr>
        <w:t>-5 version</w:t>
      </w:r>
      <w:r w:rsidR="00A21988" w:rsidRPr="00CE3FD9">
        <w:rPr>
          <w:rFonts w:eastAsia="Calibri"/>
          <w:highlight w:val="yellow"/>
        </w:rPr>
        <w:t>)</w:t>
      </w:r>
      <w:r w:rsidR="00F61BA0">
        <w:rPr>
          <w:rFonts w:eastAsia="Calibri"/>
        </w:rPr>
        <w:t xml:space="preserve"> </w:t>
      </w:r>
      <w:r w:rsidR="00F61BA0" w:rsidRPr="00CE3FD9">
        <w:rPr>
          <w:rFonts w:eastAsia="Calibri"/>
          <w:highlight w:val="yellow"/>
        </w:rPr>
        <w:t xml:space="preserve">over a screening phone call by </w:t>
      </w:r>
      <w:r w:rsidR="00C022E1">
        <w:rPr>
          <w:rFonts w:eastAsia="Calibri"/>
          <w:highlight w:val="yellow"/>
        </w:rPr>
        <w:t>study</w:t>
      </w:r>
      <w:r w:rsidR="007E07E4" w:rsidRPr="00CE3FD9">
        <w:rPr>
          <w:rFonts w:eastAsia="Calibri"/>
          <w:highlight w:val="yellow"/>
        </w:rPr>
        <w:t xml:space="preserve"> researchers</w:t>
      </w:r>
      <w:r w:rsidR="00E109BB">
        <w:rPr>
          <w:rFonts w:eastAsia="Calibri"/>
        </w:rPr>
        <w:t xml:space="preserve"> </w:t>
      </w:r>
      <w:r w:rsidR="003F1006" w:rsidRPr="00177A65">
        <w:rPr>
          <w:rFonts w:eastAsia="Calibri"/>
        </w:rPr>
        <w:fldChar w:fldCharType="begin"/>
      </w:r>
      <w:r w:rsidR="00CE3FD9">
        <w:rPr>
          <w:rFonts w:eastAsia="Calibri"/>
        </w:rPr>
        <w:instrText xml:space="preserve"> ADDIN EN.CITE &lt;EndNote&gt;&lt;Cite&gt;&lt;Author&gt;Stice&lt;/Author&gt;&lt;Year&gt;2000&lt;/Year&gt;&lt;RecNum&gt;35&lt;/RecNum&gt;&lt;DisplayText&gt;(28)&lt;/DisplayText&gt;&lt;record&gt;&lt;rec-number&gt;35&lt;/rec-number&gt;&lt;foreign-keys&gt;&lt;key app="EN" db-id="90r9a050yasfwvefaesxprwafxwxwp9veppv" timestamp="1674730051"&gt;35&lt;/key&gt;&lt;/foreign-keys&gt;&lt;ref-type name="Journal Article"&gt;17&lt;/ref-type&gt;&lt;contributors&gt;&lt;authors&gt;&lt;author&gt;Stice, E.&lt;/author&gt;&lt;author&gt;Telch, C. F.&lt;/author&gt;&lt;author&gt;Rizvi, S. L.&lt;/author&gt;&lt;/authors&gt;&lt;/contributors&gt;&lt;auth-address&gt;Department of Psychology, University of Texas at Austin 78712, USA. stice@psy.utexas.edu&lt;/auth-address&gt;&lt;titles&gt;&lt;title&gt;Development and validation of the Eating Disorder Diagnostic Scale: a brief self-report measure of anorexia, bulimia, and binge-eating disorder&lt;/title&gt;&lt;secondary-title&gt;Psychol Assess&lt;/secondary-title&gt;&lt;/titles&gt;&lt;periodical&gt;&lt;full-title&gt;Psychological Assessment&lt;/full-title&gt;&lt;abbr-1&gt;Psychol. Assess.&lt;/abbr-1&gt;&lt;abbr-2&gt;Psychol Assess&lt;/abbr-2&gt;&lt;/periodical&gt;&lt;pages&gt;123-31&lt;/pages&gt;&lt;volume&gt;12&lt;/volume&gt;&lt;number&gt;2&lt;/number&gt;&lt;keywords&gt;&lt;keyword&gt;Adolescent&lt;/keyword&gt;&lt;keyword&gt;Adult&lt;/keyword&gt;&lt;keyword&gt;Anorexia/diagnosis/psychology&lt;/keyword&gt;&lt;keyword&gt;Bulimia/diagnosis/psychology&lt;/keyword&gt;&lt;keyword&gt;Feeding and Eating Disorders/*diagnosis/*psychology&lt;/keyword&gt;&lt;keyword&gt;Female&lt;/keyword&gt;&lt;keyword&gt;Humans&lt;/keyword&gt;&lt;keyword&gt;Hyperphagia/diagnosis/psychology&lt;/keyword&gt;&lt;keyword&gt;Middle Aged&lt;/keyword&gt;&lt;keyword&gt;Predictive Value of Tests&lt;/keyword&gt;&lt;keyword&gt;Psychiatric Status Rating Scales/*standards&lt;/keyword&gt;&lt;keyword&gt;Psychometrics&lt;/keyword&gt;&lt;keyword&gt;Reproducibility of Results&lt;/keyword&gt;&lt;/keywords&gt;&lt;dates&gt;&lt;year&gt;2000&lt;/year&gt;&lt;pub-dates&gt;&lt;date&gt;Jun&lt;/date&gt;&lt;/pub-dates&gt;&lt;/dates&gt;&lt;isbn&gt;1040-3590 (Print)&amp;#xD;1040-3590 (Linking)&lt;/isbn&gt;&lt;accession-num&gt;10887758&lt;/accession-num&gt;&lt;urls&gt;&lt;related-urls&gt;&lt;url&gt;https://www.ncbi.nlm.nih.gov/pubmed/10887758&lt;/url&gt;&lt;/related-urls&gt;&lt;/urls&gt;&lt;electronic-resource-num&gt;10.1037//1040-3590.12.2.123&lt;/electronic-resource-num&gt;&lt;remote-database-name&gt;Medline&lt;/remote-database-name&gt;&lt;remote-database-provider&gt;NLM&lt;/remote-database-provider&gt;&lt;/record&gt;&lt;/Cite&gt;&lt;/EndNote&gt;</w:instrText>
      </w:r>
      <w:r w:rsidR="003F1006" w:rsidRPr="00177A65">
        <w:rPr>
          <w:rFonts w:eastAsia="Calibri"/>
        </w:rPr>
        <w:fldChar w:fldCharType="separate"/>
      </w:r>
      <w:r w:rsidR="00CE3FD9">
        <w:rPr>
          <w:rFonts w:eastAsia="Calibri"/>
          <w:noProof/>
        </w:rPr>
        <w:t>(28)</w:t>
      </w:r>
      <w:r w:rsidR="003F1006" w:rsidRPr="00177A65">
        <w:rPr>
          <w:rFonts w:eastAsia="Calibri"/>
        </w:rPr>
        <w:fldChar w:fldCharType="end"/>
      </w:r>
      <w:r w:rsidR="00A21988" w:rsidRPr="00177A65">
        <w:rPr>
          <w:rFonts w:eastAsia="Calibri"/>
        </w:rPr>
        <w:t>.</w:t>
      </w:r>
      <w:r w:rsidR="00FE6095" w:rsidRPr="00177A65">
        <w:rPr>
          <w:rFonts w:eastAsia="Calibri"/>
        </w:rPr>
        <w:t xml:space="preserve"> </w:t>
      </w:r>
      <w:r w:rsidR="00A86579" w:rsidRPr="00177A65">
        <w:rPr>
          <w:rFonts w:eastAsia="Calibri"/>
        </w:rPr>
        <w:t xml:space="preserve">A total of 211 </w:t>
      </w:r>
      <w:r w:rsidR="00A21988" w:rsidRPr="00177A65">
        <w:rPr>
          <w:rFonts w:eastAsia="Calibri"/>
        </w:rPr>
        <w:t xml:space="preserve">STRATIFY/ESTRA </w:t>
      </w:r>
      <w:r w:rsidR="00A86579" w:rsidRPr="00177A65">
        <w:rPr>
          <w:rFonts w:eastAsia="Calibri"/>
        </w:rPr>
        <w:t>participants (80 MDD, 51 AUD, 47 AN, and 33 BN) who completed the COVID</w:t>
      </w:r>
      <w:r w:rsidR="00A21988" w:rsidRPr="00177A65">
        <w:rPr>
          <w:rFonts w:eastAsia="Calibri"/>
        </w:rPr>
        <w:t>-19</w:t>
      </w:r>
      <w:r w:rsidR="00A86579" w:rsidRPr="00177A65">
        <w:rPr>
          <w:rFonts w:eastAsia="Calibri"/>
        </w:rPr>
        <w:t xml:space="preserve"> survey at baseline were included in our analyses. </w:t>
      </w:r>
    </w:p>
    <w:p w14:paraId="54D4C15C" w14:textId="77777777" w:rsidR="00817E5A" w:rsidRPr="00177A65" w:rsidRDefault="00817E5A" w:rsidP="00FE6095">
      <w:pPr>
        <w:spacing w:line="480" w:lineRule="auto"/>
        <w:jc w:val="both"/>
      </w:pPr>
    </w:p>
    <w:p w14:paraId="19867F69" w14:textId="74C0F74E" w:rsidR="00FB08CB" w:rsidRDefault="009C40D8" w:rsidP="0037212A">
      <w:pPr>
        <w:spacing w:line="480" w:lineRule="auto"/>
        <w:jc w:val="both"/>
        <w:rPr>
          <w:rFonts w:eastAsia="Calibri"/>
        </w:rPr>
      </w:pPr>
      <w:r w:rsidRPr="009C40D8">
        <w:rPr>
          <w:rFonts w:eastAsia="Calibri"/>
        </w:rPr>
        <w:t xml:space="preserve">The authors assert that all procedures contributing to this work comply with the ethical standards of the relevant national and institutional committees on human experimentation and with the Helsinki Declaration of 1975, as revised in 2008. All procedures involving human subjects/patients were approved by </w:t>
      </w:r>
      <w:r w:rsidR="005A38E6" w:rsidRPr="005A38E6">
        <w:rPr>
          <w:rFonts w:eastAsia="Calibri"/>
        </w:rPr>
        <w:t>King's College London Research Ethics Committee</w:t>
      </w:r>
      <w:r w:rsidR="00C73BAF">
        <w:rPr>
          <w:rFonts w:eastAsia="Calibri"/>
        </w:rPr>
        <w:t xml:space="preserve"> (</w:t>
      </w:r>
      <w:r w:rsidR="0004654F" w:rsidRPr="0004654F">
        <w:rPr>
          <w:rFonts w:eastAsia="Calibri"/>
        </w:rPr>
        <w:t>17/LO/0552</w:t>
      </w:r>
      <w:r w:rsidR="00C73BAF">
        <w:rPr>
          <w:rFonts w:eastAsia="Calibri"/>
        </w:rPr>
        <w:t>)</w:t>
      </w:r>
      <w:r w:rsidR="0004654F">
        <w:rPr>
          <w:rFonts w:eastAsia="Calibri"/>
        </w:rPr>
        <w:t xml:space="preserve"> </w:t>
      </w:r>
      <w:r w:rsidR="00F3444C">
        <w:rPr>
          <w:rFonts w:eastAsia="Calibri"/>
        </w:rPr>
        <w:t>for IMAGEN;</w:t>
      </w:r>
      <w:r w:rsidR="00DF6533" w:rsidRPr="00CB706A">
        <w:rPr>
          <w:rFonts w:eastAsia="Calibri"/>
        </w:rPr>
        <w:t xml:space="preserve"> London Westminster Research Ethics Committee</w:t>
      </w:r>
      <w:r w:rsidR="00C73BAF">
        <w:rPr>
          <w:rFonts w:eastAsia="Calibri"/>
        </w:rPr>
        <w:t xml:space="preserve"> (</w:t>
      </w:r>
      <w:r w:rsidR="00862094" w:rsidRPr="00862094">
        <w:rPr>
          <w:rFonts w:eastAsia="Calibri"/>
        </w:rPr>
        <w:t>PNM/10/11-126</w:t>
      </w:r>
      <w:r w:rsidR="00C73BAF">
        <w:rPr>
          <w:rFonts w:eastAsia="Calibri"/>
        </w:rPr>
        <w:t>)</w:t>
      </w:r>
      <w:r w:rsidR="00F3444C">
        <w:rPr>
          <w:rFonts w:eastAsia="Calibri"/>
        </w:rPr>
        <w:t xml:space="preserve"> for STRATIFY;</w:t>
      </w:r>
      <w:r w:rsidR="00DF6533" w:rsidRPr="00CB706A">
        <w:rPr>
          <w:rFonts w:eastAsia="Calibri"/>
        </w:rPr>
        <w:t xml:space="preserve"> North West -Greater Manchester South Research Ethics Committee</w:t>
      </w:r>
      <w:r w:rsidR="003C33A7">
        <w:rPr>
          <w:rFonts w:eastAsia="Calibri"/>
        </w:rPr>
        <w:t xml:space="preserve"> </w:t>
      </w:r>
      <w:r w:rsidR="00C73BAF">
        <w:rPr>
          <w:rFonts w:eastAsia="Calibri"/>
        </w:rPr>
        <w:t>(</w:t>
      </w:r>
      <w:r w:rsidR="00862094" w:rsidRPr="00862094">
        <w:rPr>
          <w:rFonts w:eastAsia="Calibri"/>
        </w:rPr>
        <w:t>20/NW/0143</w:t>
      </w:r>
      <w:r w:rsidR="00C73BAF">
        <w:rPr>
          <w:rFonts w:eastAsia="Calibri"/>
        </w:rPr>
        <w:t>)</w:t>
      </w:r>
      <w:r w:rsidR="00F3444C">
        <w:rPr>
          <w:rFonts w:eastAsia="Calibri"/>
        </w:rPr>
        <w:t xml:space="preserve"> for ESTRA</w:t>
      </w:r>
      <w:r w:rsidR="00DF6533" w:rsidRPr="00CB706A">
        <w:rPr>
          <w:rFonts w:eastAsia="Calibri"/>
        </w:rPr>
        <w:t>. All adult participants provided written</w:t>
      </w:r>
      <w:r w:rsidR="00044864">
        <w:rPr>
          <w:rFonts w:eastAsia="Calibri"/>
        </w:rPr>
        <w:t xml:space="preserve">/online </w:t>
      </w:r>
      <w:r w:rsidR="00044864">
        <w:rPr>
          <w:rFonts w:eastAsia="Calibri" w:hint="eastAsia"/>
          <w:lang w:eastAsia="zh-CN"/>
        </w:rPr>
        <w:t>signature</w:t>
      </w:r>
      <w:r w:rsidR="00044864">
        <w:rPr>
          <w:rFonts w:eastAsia="Calibri"/>
        </w:rPr>
        <w:t xml:space="preserve"> </w:t>
      </w:r>
      <w:r w:rsidR="00DF6533" w:rsidRPr="00CB706A">
        <w:rPr>
          <w:rFonts w:eastAsia="Calibri"/>
        </w:rPr>
        <w:t>informed consent to participate in this study.</w:t>
      </w:r>
    </w:p>
    <w:p w14:paraId="342B5D6C" w14:textId="7F5C1021" w:rsidR="00AC1865" w:rsidRPr="00177A65" w:rsidRDefault="00AC1865" w:rsidP="00AC1865">
      <w:pPr>
        <w:spacing w:line="480" w:lineRule="auto"/>
        <w:jc w:val="both"/>
      </w:pPr>
      <w:r w:rsidRPr="00CE3FD9">
        <w:rPr>
          <w:highlight w:val="yellow"/>
        </w:rPr>
        <w:t>---------------------------------------------------figure 1---------------------------------------------------</w:t>
      </w:r>
    </w:p>
    <w:p w14:paraId="6D4CC042" w14:textId="77777777" w:rsidR="00AC1865" w:rsidRDefault="00AC1865" w:rsidP="0037212A">
      <w:pPr>
        <w:spacing w:line="480" w:lineRule="auto"/>
        <w:jc w:val="both"/>
        <w:rPr>
          <w:rFonts w:eastAsia="Calibri"/>
        </w:rPr>
      </w:pPr>
    </w:p>
    <w:p w14:paraId="38A98C0D" w14:textId="52753031" w:rsidR="00405A02" w:rsidRPr="00405A02" w:rsidRDefault="00FD0CF5" w:rsidP="00405A02">
      <w:pPr>
        <w:pStyle w:val="Heading1"/>
        <w:rPr>
          <w:rFonts w:ascii="Times New Roman" w:hAnsi="Times New Roman" w:cs="Times New Roman"/>
        </w:rPr>
      </w:pPr>
      <w:r w:rsidRPr="00177A65">
        <w:rPr>
          <w:rFonts w:ascii="Times New Roman" w:hAnsi="Times New Roman" w:cs="Times New Roman"/>
        </w:rPr>
        <w:t>S</w:t>
      </w:r>
      <w:r w:rsidR="00027C23" w:rsidRPr="00177A65">
        <w:rPr>
          <w:rFonts w:ascii="Times New Roman" w:hAnsi="Times New Roman" w:cs="Times New Roman"/>
        </w:rPr>
        <w:t>urvey and assessments</w:t>
      </w:r>
    </w:p>
    <w:p w14:paraId="3F4F996A" w14:textId="6A5C46A8" w:rsidR="00225A4A" w:rsidRPr="00177A65" w:rsidRDefault="00D45E51" w:rsidP="0037212A">
      <w:pPr>
        <w:spacing w:line="480" w:lineRule="auto"/>
        <w:jc w:val="both"/>
        <w:rPr>
          <w:rFonts w:eastAsia="Calibri"/>
        </w:rPr>
      </w:pPr>
      <w:r w:rsidRPr="00177A65">
        <w:rPr>
          <w:rFonts w:eastAsia="Calibri"/>
          <w:i/>
          <w:iCs/>
          <w:lang w:val="en-US"/>
        </w:rPr>
        <w:t>The COVID-</w:t>
      </w:r>
      <w:r w:rsidR="00027C23" w:rsidRPr="00177A65">
        <w:rPr>
          <w:rFonts w:eastAsia="Calibri"/>
          <w:i/>
          <w:iCs/>
          <w:lang w:val="en-US"/>
        </w:rPr>
        <w:t xml:space="preserve">19 </w:t>
      </w:r>
      <w:r w:rsidRPr="00177A65">
        <w:rPr>
          <w:rFonts w:eastAsia="Calibri"/>
          <w:i/>
          <w:iCs/>
          <w:lang w:val="en-US"/>
        </w:rPr>
        <w:t>survey:</w:t>
      </w:r>
      <w:r w:rsidRPr="00177A65">
        <w:rPr>
          <w:rFonts w:eastAsia="Calibri"/>
          <w:lang w:val="en-US"/>
        </w:rPr>
        <w:t xml:space="preserve"> W</w:t>
      </w:r>
      <w:r w:rsidRPr="00177A65">
        <w:rPr>
          <w:rFonts w:eastAsia="Calibri"/>
        </w:rPr>
        <w:t xml:space="preserve">e adapted </w:t>
      </w:r>
      <w:r w:rsidRPr="00177A65">
        <w:rPr>
          <w:rFonts w:eastAsia="Calibri"/>
          <w:lang w:val="en-US"/>
        </w:rPr>
        <w:t xml:space="preserve">The CoRonavIruS Health Impact Survey </w:t>
      </w:r>
      <w:r w:rsidRPr="00177A65">
        <w:rPr>
          <w:rFonts w:eastAsia="Calibri"/>
        </w:rPr>
        <w:t xml:space="preserve">(CRISIS v0.1 </w:t>
      </w:r>
      <w:hyperlink r:id="rId12" w:history="1">
        <w:r w:rsidRPr="00177A65">
          <w:rPr>
            <w:rStyle w:val="Hyperlink"/>
            <w:rFonts w:eastAsia="Calibri"/>
          </w:rPr>
          <w:t>http://www.crisissurvey.org</w:t>
        </w:r>
      </w:hyperlink>
      <w:r w:rsidRPr="00177A65">
        <w:rPr>
          <w:rFonts w:eastAsia="Calibri"/>
        </w:rPr>
        <w:t>)</w:t>
      </w:r>
      <w:r w:rsidR="00E109BB">
        <w:rPr>
          <w:rFonts w:eastAsia="Calibri"/>
        </w:rPr>
        <w:t xml:space="preserve"> </w:t>
      </w:r>
      <w:r w:rsidRPr="00177A65">
        <w:rPr>
          <w:rFonts w:eastAsia="Calibri"/>
        </w:rPr>
        <w:fldChar w:fldCharType="begin">
          <w:fldData xml:space="preserve">PEVuZE5vdGU+PENpdGU+PEF1dGhvcj5OaWtvbGFpZGlzPC9BdXRob3I+PFllYXI+MjAyMTwvWWVh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</w:fldData>
        </w:fldChar>
      </w:r>
      <w:r w:rsidR="00CE3FD9">
        <w:rPr>
          <w:rFonts w:eastAsia="Calibri"/>
        </w:rPr>
        <w:instrText xml:space="preserve"> ADDIN EN.CITE </w:instrText>
      </w:r>
      <w:r w:rsidR="00CE3FD9">
        <w:rPr>
          <w:rFonts w:eastAsia="Calibri"/>
        </w:rPr>
        <w:fldChar w:fldCharType="begin">
          <w:fldData xml:space="preserve">PEVuZE5vdGU+PENpdGU+PEF1dGhvcj5OaWtvbGFpZGlzPC9BdXRob3I+PFllYXI+MjAyMTwvWWVh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</w:fldData>
        </w:fldChar>
      </w:r>
      <w:r w:rsidR="00CE3FD9">
        <w:rPr>
          <w:rFonts w:eastAsia="Calibri"/>
        </w:rPr>
        <w:instrText xml:space="preserve"> ADDIN EN.CITE.DATA </w:instrText>
      </w:r>
      <w:r w:rsidR="00CE3FD9">
        <w:rPr>
          <w:rFonts w:eastAsia="Calibri"/>
        </w:rPr>
      </w:r>
      <w:r w:rsidR="00CE3FD9">
        <w:rPr>
          <w:rFonts w:eastAsia="Calibri"/>
        </w:rPr>
        <w:fldChar w:fldCharType="end"/>
      </w:r>
      <w:r w:rsidRPr="00177A65">
        <w:rPr>
          <w:rFonts w:eastAsia="Calibri"/>
        </w:rPr>
      </w:r>
      <w:r w:rsidRPr="00177A65">
        <w:rPr>
          <w:rFonts w:eastAsia="Calibri"/>
        </w:rPr>
        <w:fldChar w:fldCharType="separate"/>
      </w:r>
      <w:r w:rsidR="00CE3FD9">
        <w:rPr>
          <w:rFonts w:eastAsia="Calibri"/>
          <w:noProof/>
        </w:rPr>
        <w:t>(23)</w:t>
      </w:r>
      <w:r w:rsidRPr="00177A65">
        <w:rPr>
          <w:rFonts w:eastAsia="Calibri"/>
        </w:rPr>
        <w:fldChar w:fldCharType="end"/>
      </w:r>
      <w:r w:rsidRPr="00177A65">
        <w:rPr>
          <w:rFonts w:eastAsia="Calibri"/>
        </w:rPr>
        <w:t xml:space="preserve"> to examine changes induced by the pandemic on individuals' mental health and behaviours</w:t>
      </w:r>
      <w:r w:rsidR="00F71E54" w:rsidRPr="00177A65">
        <w:rPr>
          <w:rFonts w:eastAsia="Calibri"/>
        </w:rPr>
        <w:t xml:space="preserve">. </w:t>
      </w:r>
      <w:r w:rsidR="0099049F" w:rsidRPr="00CE3FD9">
        <w:rPr>
          <w:rFonts w:eastAsia="Calibri"/>
          <w:highlight w:val="yellow"/>
        </w:rPr>
        <w:t xml:space="preserve">The survey encompassed data collection at various time points, </w:t>
      </w:r>
      <w:r w:rsidR="0099049F" w:rsidRPr="00CE3FD9">
        <w:rPr>
          <w:rFonts w:eastAsia="Calibri"/>
          <w:highlight w:val="yellow"/>
          <w:lang w:eastAsia="zh-CN"/>
        </w:rPr>
        <w:t>specifically</w:t>
      </w:r>
      <w:r w:rsidR="0099049F" w:rsidRPr="00CE3FD9">
        <w:rPr>
          <w:rFonts w:eastAsia="Calibri"/>
          <w:highlight w:val="yellow"/>
        </w:rPr>
        <w:t xml:space="preserve">, </w:t>
      </w:r>
      <w:r w:rsidR="00F71E54" w:rsidRPr="00CE3FD9">
        <w:rPr>
          <w:rFonts w:eastAsia="Calibri"/>
          <w:highlight w:val="yellow"/>
        </w:rPr>
        <w:t>pre-pandemic (3 months prior</w:t>
      </w:r>
      <w:r w:rsidR="0099049F" w:rsidRPr="00CE3FD9">
        <w:rPr>
          <w:rFonts w:eastAsia="Calibri"/>
          <w:highlight w:val="yellow"/>
        </w:rPr>
        <w:t>,</w:t>
      </w:r>
      <w:r w:rsidR="00F71E54" w:rsidRPr="00CE3FD9">
        <w:rPr>
          <w:rFonts w:eastAsia="Calibri"/>
          <w:highlight w:val="yellow"/>
        </w:rPr>
        <w:t xml:space="preserve"> pre-LD1)</w:t>
      </w:r>
      <w:r w:rsidR="007F4DD7" w:rsidRPr="00CE3FD9">
        <w:rPr>
          <w:rFonts w:eastAsia="Calibri"/>
          <w:highlight w:val="yellow"/>
        </w:rPr>
        <w:t>,</w:t>
      </w:r>
      <w:r w:rsidR="00F71E54" w:rsidRPr="00CE3FD9">
        <w:rPr>
          <w:rFonts w:eastAsia="Calibri"/>
          <w:highlight w:val="yellow"/>
        </w:rPr>
        <w:t xml:space="preserve"> </w:t>
      </w:r>
      <w:r w:rsidR="0099049F" w:rsidRPr="00CE3FD9">
        <w:rPr>
          <w:rFonts w:eastAsia="Calibri"/>
          <w:highlight w:val="yellow"/>
        </w:rPr>
        <w:t xml:space="preserve">during </w:t>
      </w:r>
      <w:r w:rsidR="00F71E54" w:rsidRPr="00CE3FD9">
        <w:rPr>
          <w:rFonts w:eastAsia="Calibri"/>
          <w:highlight w:val="yellow"/>
        </w:rPr>
        <w:t>the first lockdown (LD1)</w:t>
      </w:r>
      <w:r w:rsidR="0099049F" w:rsidRPr="00CE3FD9">
        <w:rPr>
          <w:rFonts w:eastAsia="Calibri"/>
          <w:highlight w:val="yellow"/>
        </w:rPr>
        <w:t xml:space="preserve">, after the </w:t>
      </w:r>
      <w:r w:rsidR="00F71E54" w:rsidRPr="00CE3FD9">
        <w:rPr>
          <w:rFonts w:eastAsia="Calibri"/>
          <w:highlight w:val="yellow"/>
        </w:rPr>
        <w:t>first lockdown (after-LD1)</w:t>
      </w:r>
      <w:r w:rsidR="0099049F" w:rsidRPr="00CE3FD9">
        <w:rPr>
          <w:rFonts w:eastAsia="Calibri"/>
          <w:highlight w:val="yellow"/>
        </w:rPr>
        <w:t xml:space="preserve">, and during </w:t>
      </w:r>
      <w:r w:rsidR="00F71E54" w:rsidRPr="00CE3FD9">
        <w:rPr>
          <w:rFonts w:eastAsia="Calibri"/>
          <w:highlight w:val="yellow"/>
        </w:rPr>
        <w:t>the second lockdown (LD2).</w:t>
      </w:r>
      <w:r w:rsidR="00F71E54" w:rsidRPr="00177A65">
        <w:rPr>
          <w:rFonts w:eastAsia="Calibri"/>
        </w:rPr>
        <w:t xml:space="preserve"> </w:t>
      </w:r>
      <w:r w:rsidRPr="00177A65">
        <w:rPr>
          <w:rFonts w:eastAsia="Calibri"/>
        </w:rPr>
        <w:t>This questionnaire assessed a range of data domains including COVID-19</w:t>
      </w:r>
      <w:r w:rsidR="00B617A8" w:rsidRPr="00177A65">
        <w:rPr>
          <w:rFonts w:eastAsia="Calibri"/>
        </w:rPr>
        <w:t>-related</w:t>
      </w:r>
      <w:r w:rsidRPr="00177A65">
        <w:rPr>
          <w:rFonts w:eastAsia="Calibri"/>
        </w:rPr>
        <w:t xml:space="preserve"> health status, </w:t>
      </w:r>
      <w:r w:rsidR="00923D01" w:rsidRPr="00177A65">
        <w:rPr>
          <w:rFonts w:eastAsia="Calibri"/>
        </w:rPr>
        <w:t xml:space="preserve">and </w:t>
      </w:r>
      <w:r w:rsidRPr="00177A65">
        <w:rPr>
          <w:rFonts w:eastAsia="Calibri"/>
        </w:rPr>
        <w:t>life changes</w:t>
      </w:r>
      <w:r w:rsidR="00D211F7" w:rsidRPr="00177A65">
        <w:rPr>
          <w:rFonts w:eastAsia="Calibri"/>
        </w:rPr>
        <w:t xml:space="preserve">, </w:t>
      </w:r>
      <w:r w:rsidR="00766447" w:rsidRPr="00177A65">
        <w:rPr>
          <w:rFonts w:eastAsia="Calibri"/>
        </w:rPr>
        <w:t>daily behaviours</w:t>
      </w:r>
      <w:r w:rsidRPr="00177A65">
        <w:rPr>
          <w:rFonts w:eastAsia="Calibri"/>
        </w:rPr>
        <w:t xml:space="preserve"> </w:t>
      </w:r>
      <w:r w:rsidR="00766447" w:rsidRPr="00177A65">
        <w:rPr>
          <w:rFonts w:eastAsia="Calibri"/>
        </w:rPr>
        <w:t xml:space="preserve">and </w:t>
      </w:r>
      <w:r w:rsidR="002B300F" w:rsidRPr="00177A65">
        <w:rPr>
          <w:rFonts w:eastAsia="Calibri"/>
        </w:rPr>
        <w:t xml:space="preserve">emotions and </w:t>
      </w:r>
      <w:r w:rsidR="00766447" w:rsidRPr="00177A65">
        <w:rPr>
          <w:rFonts w:eastAsia="Calibri"/>
        </w:rPr>
        <w:t xml:space="preserve">worries </w:t>
      </w:r>
      <w:r w:rsidRPr="00177A65">
        <w:rPr>
          <w:rFonts w:eastAsia="Calibri"/>
        </w:rPr>
        <w:t>due to the COVID-19 crisis</w:t>
      </w:r>
      <w:r w:rsidR="00381DB9" w:rsidRPr="00177A65">
        <w:rPr>
          <w:rFonts w:eastAsia="Calibri"/>
        </w:rPr>
        <w:t xml:space="preserve"> </w:t>
      </w:r>
      <w:r w:rsidR="00214DD7" w:rsidRPr="00177A65">
        <w:rPr>
          <w:rFonts w:eastAsia="Calibri"/>
        </w:rPr>
        <w:t xml:space="preserve">(see </w:t>
      </w:r>
      <w:r w:rsidRPr="00177A65">
        <w:rPr>
          <w:rFonts w:eastAsia="Calibri"/>
        </w:rPr>
        <w:t>Supplemental Information</w:t>
      </w:r>
      <w:r w:rsidR="00214DD7" w:rsidRPr="00177A65">
        <w:rPr>
          <w:rFonts w:eastAsia="Calibri"/>
        </w:rPr>
        <w:t xml:space="preserve"> for details)</w:t>
      </w:r>
      <w:r w:rsidRPr="00177A65">
        <w:rPr>
          <w:rFonts w:eastAsia="Calibri"/>
        </w:rPr>
        <w:t>.</w:t>
      </w:r>
      <w:r w:rsidR="00FB08CB" w:rsidRPr="00177A65">
        <w:rPr>
          <w:rFonts w:eastAsia="Calibri"/>
        </w:rPr>
        <w:t xml:space="preserve"> </w:t>
      </w:r>
    </w:p>
    <w:p w14:paraId="1DC1C77B" w14:textId="77777777" w:rsidR="00D45E51" w:rsidRPr="00177A65" w:rsidRDefault="00D45E51" w:rsidP="0037212A">
      <w:pPr>
        <w:spacing w:line="480" w:lineRule="auto"/>
        <w:jc w:val="both"/>
        <w:rPr>
          <w:rFonts w:eastAsia="Calibri"/>
        </w:rPr>
      </w:pPr>
    </w:p>
    <w:p w14:paraId="3DA03DAE" w14:textId="3D9BEEBA" w:rsidR="00834520" w:rsidRPr="00177A65" w:rsidRDefault="00D45E51" w:rsidP="0037212A">
      <w:pPr>
        <w:spacing w:line="480" w:lineRule="auto"/>
        <w:jc w:val="both"/>
        <w:rPr>
          <w:rFonts w:eastAsia="Calibri"/>
        </w:rPr>
      </w:pPr>
      <w:r w:rsidRPr="00177A65">
        <w:rPr>
          <w:rFonts w:eastAsia="Calibri"/>
          <w:i/>
          <w:iCs/>
        </w:rPr>
        <w:t>Mental health assessments:</w:t>
      </w:r>
      <w:r w:rsidRPr="00177A65">
        <w:rPr>
          <w:rFonts w:eastAsia="Calibri"/>
        </w:rPr>
        <w:t xml:space="preserve"> </w:t>
      </w:r>
      <w:r w:rsidR="00F71E54" w:rsidRPr="00177A65">
        <w:rPr>
          <w:rFonts w:eastAsia="Calibri"/>
        </w:rPr>
        <w:t>T</w:t>
      </w:r>
      <w:r w:rsidRPr="00177A65">
        <w:rPr>
          <w:rFonts w:eastAsia="Calibri"/>
        </w:rPr>
        <w:t xml:space="preserve">he severity of mental disorder symptoms </w:t>
      </w:r>
      <w:r w:rsidR="00F71E54" w:rsidRPr="00177A65">
        <w:rPr>
          <w:rFonts w:eastAsia="Calibri"/>
        </w:rPr>
        <w:t xml:space="preserve">was assessed </w:t>
      </w:r>
      <w:r w:rsidRPr="00177A65">
        <w:rPr>
          <w:rFonts w:eastAsia="Calibri"/>
        </w:rPr>
        <w:t>with validated questionnaires, including the Patient Health Questionnaire-9 (PHQ-9) for depressive symptoms, the Eating Disorder Examination Questionnaire (EDE</w:t>
      </w:r>
      <w:r w:rsidR="00800A81" w:rsidRPr="00177A65">
        <w:rPr>
          <w:rFonts w:eastAsia="Calibri"/>
        </w:rPr>
        <w:t>-</w:t>
      </w:r>
      <w:r w:rsidRPr="00177A65">
        <w:rPr>
          <w:rFonts w:eastAsia="Calibri"/>
        </w:rPr>
        <w:t>Q)</w:t>
      </w:r>
      <w:r w:rsidR="00E109BB">
        <w:rPr>
          <w:rFonts w:eastAsia="Calibri"/>
        </w:rPr>
        <w:t xml:space="preserve"> </w:t>
      </w:r>
      <w:r w:rsidRPr="00177A65">
        <w:rPr>
          <w:rFonts w:eastAsia="Calibri"/>
        </w:rPr>
        <w:fldChar w:fldCharType="begin"/>
      </w:r>
      <w:r w:rsidR="00CE3FD9">
        <w:rPr>
          <w:rFonts w:eastAsia="Calibri"/>
        </w:rPr>
        <w:instrText xml:space="preserve"> ADDIN EN.CITE &lt;EndNote&gt;&lt;Cite&gt;&lt;Author&gt;Fairburn&lt;/Author&gt;&lt;Year&gt;2006&lt;/Year&gt;&lt;RecNum&gt;33&lt;/RecNum&gt;&lt;DisplayText&gt;(29)&lt;/DisplayText&gt;&lt;record&gt;&lt;rec-number&gt;33&lt;/rec-number&gt;&lt;foreign-keys&gt;&lt;key app="EN" db-id="90r9a050yasfwvefaesxprwafxwxwp9veppv" timestamp="1674730049"&gt;33&lt;/key&gt;&lt;/foreign-keys&gt;&lt;ref-type name="Journal Article"&gt;17&lt;/ref-type&gt;&lt;contributors&gt;&lt;authors&gt;&lt;author&gt;Fairburn, Christopher G.&lt;/author&gt;&lt;author&gt;Beglin, Sarah J.&lt;/author&gt;&lt;/authors&gt;&lt;/contributors&gt;&lt;titles&gt;&lt;title&gt;Assessment of eating disorders: Interview or self‐report questionnaire?&lt;/title&gt;&lt;secondary-title&gt;International Journal of Eating Disorders&lt;/secondary-title&gt;&lt;/titles&gt;&lt;periodical&gt;&lt;full-title&gt;International Journal of Eating Disorders&lt;/full-title&gt;&lt;abbr-1&gt;Int. J. Eat. Disord.&lt;/abbr-1&gt;&lt;abbr-2&gt;Int J Eat Disord&lt;/abbr-2&gt;&lt;/periodical&gt;&lt;pages&gt;363-370&lt;/pages&gt;&lt;volume&gt;16&lt;/volume&gt;&lt;number&gt;4&lt;/number&gt;&lt;section&gt;363&lt;/section&gt;&lt;dates&gt;&lt;year&gt;2006&lt;/year&gt;&lt;/dates&gt;&lt;isbn&gt;0276-3478&amp;#xD;1098-108X&lt;/isbn&gt;&lt;urls&gt;&lt;/urls&gt;&lt;electronic-resource-num&gt;10.1002/1098-108X(199412)16:4&amp;lt;363::AID-EAT2260160405&amp;gt;3.0.CO;2-%23&lt;/electronic-resource-num&gt;&lt;/record&gt;&lt;/Cite&gt;&lt;/EndNote&gt;</w:instrText>
      </w:r>
      <w:r w:rsidRPr="00177A65">
        <w:rPr>
          <w:rFonts w:eastAsia="Calibri"/>
        </w:rPr>
        <w:fldChar w:fldCharType="separate"/>
      </w:r>
      <w:r w:rsidR="00CE3FD9">
        <w:rPr>
          <w:rFonts w:eastAsia="Calibri"/>
          <w:noProof/>
        </w:rPr>
        <w:t>(29)</w:t>
      </w:r>
      <w:r w:rsidRPr="00177A65">
        <w:rPr>
          <w:rFonts w:eastAsia="Calibri"/>
        </w:rPr>
        <w:fldChar w:fldCharType="end"/>
      </w:r>
      <w:r w:rsidRPr="00177A65">
        <w:rPr>
          <w:rFonts w:eastAsia="Calibri"/>
        </w:rPr>
        <w:t xml:space="preserve"> for </w:t>
      </w:r>
      <w:r w:rsidR="00214DD7" w:rsidRPr="00177A65">
        <w:rPr>
          <w:rFonts w:eastAsia="Calibri"/>
        </w:rPr>
        <w:t>e</w:t>
      </w:r>
      <w:r w:rsidRPr="00177A65">
        <w:rPr>
          <w:rFonts w:eastAsia="Calibri"/>
        </w:rPr>
        <w:t xml:space="preserve">ating disorder (ED) symptoms and </w:t>
      </w:r>
      <w:r w:rsidRPr="00177A65">
        <w:rPr>
          <w:rFonts w:eastAsia="Calibri"/>
          <w:lang w:val="en-US"/>
        </w:rPr>
        <w:t>the Alcohol Use Disorders Identification Test Consumption (AUDIT-C)</w:t>
      </w:r>
      <w:r w:rsidR="00E109BB">
        <w:rPr>
          <w:rFonts w:eastAsia="Calibri"/>
          <w:lang w:val="en-US"/>
        </w:rPr>
        <w:t xml:space="preserve"> </w:t>
      </w:r>
      <w:r w:rsidRPr="00177A65">
        <w:rPr>
          <w:rFonts w:eastAsia="Calibri"/>
          <w:lang w:val="en-US"/>
        </w:rPr>
        <w:fldChar w:fldCharType="begin"/>
      </w:r>
      <w:r w:rsidR="00CE3FD9">
        <w:rPr>
          <w:rFonts w:eastAsia="Calibri"/>
          <w:lang w:val="en-US"/>
        </w:rPr>
        <w:instrText xml:space="preserve"> ADDIN EN.CITE &lt;EndNote&gt;&lt;Cite&gt;&lt;Author&gt;Bush&lt;/Author&gt;&lt;Year&gt;1998&lt;/Year&gt;&lt;RecNum&gt;44&lt;/RecNum&gt;&lt;DisplayText&gt;(26)&lt;/DisplayText&gt;&lt;record&gt;&lt;rec-number&gt;44&lt;/rec-number&gt;&lt;foreign-keys&gt;&lt;key app="EN" db-id="90r9a050yasfwvefaesxprwafxwxwp9veppv" timestamp="1674731917"&gt;44&lt;/key&gt;&lt;/foreign-keys&gt;&lt;ref-type name="Journal Article"&gt;17&lt;/ref-type&gt;&lt;contributors&gt;&lt;authors&gt;&lt;author&gt;Bush, Kristen&lt;/author&gt;&lt;author&gt;Kivlahan, Daniel R.&lt;/author&gt;&lt;author&gt;McDonell, Mary B.&lt;/author&gt;&lt;author&gt;Fihn, Stephan D.&lt;/author&gt;&lt;author&gt;Bradley, Katharine A.&lt;/author&gt;&lt;author&gt;for the Ambulatory Care Quality Improvement Project&lt;/author&gt;&lt;/authors&gt;&lt;/contributors&gt;&lt;titles&gt;&lt;title&gt;The AUDIT Alcohol Consumption Questions (AUDIT-C): An Effective Brief Screening Test for Problem Drinking&lt;/title&gt;&lt;secondary-title&gt;Archives of Internal Medicine&lt;/secondary-title&gt;&lt;/titles&gt;&lt;periodical&gt;&lt;full-title&gt;Archives of Internal Medicine&lt;/full-title&gt;&lt;abbr-1&gt;Arch. Intern. Med.&lt;/abbr-1&gt;&lt;abbr-2&gt;Arch Intern Med&lt;/abbr-2&gt;&lt;/periodical&gt;&lt;pages&gt;1789-1795&lt;/pages&gt;&lt;volume&gt;158&lt;/volume&gt;&lt;number&gt;16&lt;/number&gt;&lt;dates&gt;&lt;year&gt;1998&lt;/year&gt;&lt;/dates&gt;&lt;isbn&gt;0003-9926&lt;/isbn&gt;&lt;urls&gt;&lt;related-urls&gt;&lt;url&gt;https://doi.org/10.1001/archinte.158.16.1789&lt;/url&gt;&lt;/related-urls&gt;&lt;/urls&gt;&lt;electronic-resource-num&gt;10.1001/archinte.158.16.1789&lt;/electronic-resource-num&gt;&lt;access-date&gt;1/26/2023&lt;/access-date&gt;&lt;/record&gt;&lt;/Cite&gt;&lt;/EndNote&gt;</w:instrText>
      </w:r>
      <w:r w:rsidRPr="00177A65">
        <w:rPr>
          <w:rFonts w:eastAsia="Calibri"/>
          <w:lang w:val="en-US"/>
        </w:rPr>
        <w:fldChar w:fldCharType="separate"/>
      </w:r>
      <w:r w:rsidR="00CE3FD9">
        <w:rPr>
          <w:rFonts w:eastAsia="Calibri"/>
          <w:noProof/>
          <w:lang w:val="en-US"/>
        </w:rPr>
        <w:t>(26)</w:t>
      </w:r>
      <w:r w:rsidRPr="00177A65">
        <w:rPr>
          <w:rFonts w:eastAsia="Calibri"/>
          <w:lang w:val="en-US"/>
        </w:rPr>
        <w:fldChar w:fldCharType="end"/>
      </w:r>
      <w:r w:rsidRPr="00177A65">
        <w:rPr>
          <w:rFonts w:eastAsia="Calibri"/>
          <w:lang w:val="en-US"/>
        </w:rPr>
        <w:t xml:space="preserve"> for </w:t>
      </w:r>
      <w:r w:rsidRPr="00177A65">
        <w:rPr>
          <w:rFonts w:eastAsia="Calibri"/>
        </w:rPr>
        <w:t>alcohol abuse</w:t>
      </w:r>
      <w:r w:rsidR="008F6868" w:rsidRPr="00177A65">
        <w:rPr>
          <w:rFonts w:eastAsia="Calibri"/>
        </w:rPr>
        <w:t xml:space="preserve"> (see Supplemental Methods for details)</w:t>
      </w:r>
      <w:r w:rsidRPr="00177A65">
        <w:rPr>
          <w:rFonts w:eastAsia="Calibri"/>
        </w:rPr>
        <w:t xml:space="preserve">. </w:t>
      </w:r>
      <w:r w:rsidR="008F6868" w:rsidRPr="00177A65">
        <w:rPr>
          <w:rFonts w:eastAsia="Calibri"/>
        </w:rPr>
        <w:t xml:space="preserve">Questionnaires </w:t>
      </w:r>
      <w:r w:rsidRPr="00177A65">
        <w:rPr>
          <w:rFonts w:eastAsia="Calibri"/>
        </w:rPr>
        <w:t xml:space="preserve">were </w:t>
      </w:r>
      <w:r w:rsidR="008F6868" w:rsidRPr="00177A65">
        <w:rPr>
          <w:rFonts w:eastAsia="Calibri"/>
        </w:rPr>
        <w:t xml:space="preserve">administered </w:t>
      </w:r>
      <w:r w:rsidRPr="00177A65">
        <w:rPr>
          <w:rFonts w:eastAsia="Calibri"/>
        </w:rPr>
        <w:t xml:space="preserve">at three time points: a) </w:t>
      </w:r>
      <w:r w:rsidR="005A77C2" w:rsidRPr="00177A65">
        <w:rPr>
          <w:rFonts w:eastAsia="Calibri"/>
        </w:rPr>
        <w:t xml:space="preserve">at the previous recruitment wave, </w:t>
      </w:r>
      <w:r w:rsidR="001E23A3" w:rsidRPr="00177A65">
        <w:rPr>
          <w:rFonts w:eastAsia="Calibri"/>
        </w:rPr>
        <w:t>~</w:t>
      </w:r>
      <w:r w:rsidR="00B90AF2" w:rsidRPr="00177A65">
        <w:rPr>
          <w:rFonts w:eastAsia="Calibri"/>
        </w:rPr>
        <w:t xml:space="preserve">3 years </w:t>
      </w:r>
      <w:r w:rsidRPr="00177A65">
        <w:rPr>
          <w:rFonts w:eastAsia="Calibri"/>
        </w:rPr>
        <w:t>prior to the pandemic (pre-PD), b)</w:t>
      </w:r>
      <w:r w:rsidRPr="00177A65">
        <w:rPr>
          <w:rFonts w:eastAsia="Calibri"/>
          <w:i/>
          <w:iCs/>
        </w:rPr>
        <w:t xml:space="preserve"> </w:t>
      </w:r>
      <w:r w:rsidRPr="00177A65">
        <w:rPr>
          <w:rFonts w:eastAsia="Calibri"/>
        </w:rPr>
        <w:t>during the first lockdown (LD1)</w:t>
      </w:r>
      <w:r w:rsidR="000C0DDC" w:rsidRPr="00177A65">
        <w:rPr>
          <w:rFonts w:eastAsia="Calibri"/>
        </w:rPr>
        <w:t>;</w:t>
      </w:r>
      <w:r w:rsidRPr="00177A65">
        <w:rPr>
          <w:rFonts w:eastAsia="Calibri"/>
        </w:rPr>
        <w:t xml:space="preserve"> and c)</w:t>
      </w:r>
      <w:r w:rsidRPr="00177A65">
        <w:rPr>
          <w:rFonts w:eastAsia="Calibri"/>
          <w:i/>
          <w:iCs/>
        </w:rPr>
        <w:t xml:space="preserve"> </w:t>
      </w:r>
      <w:r w:rsidRPr="00177A65">
        <w:rPr>
          <w:rFonts w:eastAsia="Calibri"/>
        </w:rPr>
        <w:t xml:space="preserve">during the second lockdown (LD2). The exception being </w:t>
      </w:r>
      <w:r w:rsidR="000C0DDC" w:rsidRPr="00177A65">
        <w:rPr>
          <w:rFonts w:eastAsia="Calibri"/>
        </w:rPr>
        <w:t xml:space="preserve">for </w:t>
      </w:r>
      <w:r w:rsidRPr="00177A65">
        <w:rPr>
          <w:rFonts w:eastAsia="Calibri"/>
        </w:rPr>
        <w:t>the EDE</w:t>
      </w:r>
      <w:r w:rsidR="00800A81" w:rsidRPr="00177A65">
        <w:rPr>
          <w:rFonts w:eastAsia="Calibri"/>
        </w:rPr>
        <w:t>-</w:t>
      </w:r>
      <w:r w:rsidRPr="00177A65">
        <w:rPr>
          <w:rFonts w:eastAsia="Calibri"/>
        </w:rPr>
        <w:t xml:space="preserve">Q, that was administered only </w:t>
      </w:r>
      <w:r w:rsidR="0019195F" w:rsidRPr="00177A65">
        <w:rPr>
          <w:rFonts w:eastAsia="Calibri"/>
        </w:rPr>
        <w:t xml:space="preserve">at </w:t>
      </w:r>
      <w:r w:rsidRPr="00177A65">
        <w:rPr>
          <w:rFonts w:eastAsia="Calibri"/>
        </w:rPr>
        <w:t xml:space="preserve">2 time points (i.e., LD1 and LD2) in the clinical </w:t>
      </w:r>
      <w:r w:rsidR="000C0DDC" w:rsidRPr="00177A65">
        <w:rPr>
          <w:rFonts w:eastAsia="Calibri"/>
        </w:rPr>
        <w:t>cohort</w:t>
      </w:r>
      <w:r w:rsidRPr="00177A65">
        <w:rPr>
          <w:rFonts w:eastAsia="Calibri"/>
        </w:rPr>
        <w:t>.</w:t>
      </w:r>
      <w:r w:rsidR="00D91D0D" w:rsidRPr="00177A65">
        <w:rPr>
          <w:rFonts w:eastAsia="Calibri"/>
        </w:rPr>
        <w:t xml:space="preserve"> </w:t>
      </w:r>
    </w:p>
    <w:p w14:paraId="5426B681" w14:textId="77777777" w:rsidR="003621F4" w:rsidRPr="00177A65" w:rsidRDefault="003621F4" w:rsidP="0037212A">
      <w:pPr>
        <w:spacing w:line="480" w:lineRule="auto"/>
        <w:jc w:val="both"/>
        <w:rPr>
          <w:rFonts w:eastAsia="Calibri"/>
        </w:rPr>
      </w:pPr>
    </w:p>
    <w:p w14:paraId="771DF9D6" w14:textId="505D9248" w:rsidR="00B3234B" w:rsidRPr="00177A65" w:rsidRDefault="001A6A96" w:rsidP="0037212A">
      <w:pPr>
        <w:spacing w:line="480" w:lineRule="auto"/>
        <w:jc w:val="both"/>
        <w:rPr>
          <w:rFonts w:eastAsia="Calibri"/>
        </w:rPr>
      </w:pPr>
      <w:r w:rsidRPr="00177A65">
        <w:rPr>
          <w:rFonts w:eastAsia="Calibri"/>
          <w:i/>
          <w:iCs/>
        </w:rPr>
        <w:t>Pre-pandemic mental health</w:t>
      </w:r>
      <w:r w:rsidR="00834520" w:rsidRPr="00177A65">
        <w:rPr>
          <w:rFonts w:eastAsia="Calibri"/>
        </w:rPr>
        <w:t xml:space="preserve">: </w:t>
      </w:r>
      <w:r w:rsidR="00030E9A" w:rsidRPr="00177A65">
        <w:rPr>
          <w:rFonts w:eastAsia="Calibri"/>
        </w:rPr>
        <w:t>P</w:t>
      </w:r>
      <w:r w:rsidR="00275B2D" w:rsidRPr="00177A65">
        <w:rPr>
          <w:rFonts w:eastAsia="Calibri"/>
        </w:rPr>
        <w:t xml:space="preserve">re-PD symptom severity </w:t>
      </w:r>
      <w:r w:rsidR="00DF35A6" w:rsidRPr="00177A65">
        <w:rPr>
          <w:rFonts w:eastAsia="Calibri"/>
        </w:rPr>
        <w:t xml:space="preserve">scores </w:t>
      </w:r>
      <w:r w:rsidR="00275B2D" w:rsidRPr="00177A65">
        <w:rPr>
          <w:rFonts w:eastAsia="Calibri"/>
        </w:rPr>
        <w:t xml:space="preserve">were used to </w:t>
      </w:r>
      <w:r w:rsidR="00834520" w:rsidRPr="00177A65">
        <w:rPr>
          <w:rFonts w:eastAsia="Calibri"/>
        </w:rPr>
        <w:t>classify participants from</w:t>
      </w:r>
      <w:r w:rsidR="00275B2D" w:rsidRPr="00177A65">
        <w:rPr>
          <w:rFonts w:eastAsia="Calibri"/>
        </w:rPr>
        <w:t xml:space="preserve"> the population cohort, </w:t>
      </w:r>
      <w:r w:rsidR="005E32A8" w:rsidRPr="00177A65">
        <w:rPr>
          <w:rFonts w:eastAsia="Calibri"/>
        </w:rPr>
        <w:t>b</w:t>
      </w:r>
      <w:r w:rsidR="00275B2D" w:rsidRPr="00177A65">
        <w:rPr>
          <w:rFonts w:eastAsia="Calibri"/>
        </w:rPr>
        <w:t>as</w:t>
      </w:r>
      <w:r w:rsidR="005E32A8" w:rsidRPr="00177A65">
        <w:rPr>
          <w:rFonts w:eastAsia="Calibri"/>
        </w:rPr>
        <w:t>ed on the</w:t>
      </w:r>
      <w:r w:rsidR="00275B2D" w:rsidRPr="00177A65">
        <w:rPr>
          <w:rFonts w:eastAsia="Calibri"/>
        </w:rPr>
        <w:t xml:space="preserve"> follow</w:t>
      </w:r>
      <w:r w:rsidR="005E32A8" w:rsidRPr="00177A65">
        <w:rPr>
          <w:rFonts w:eastAsia="Calibri"/>
        </w:rPr>
        <w:t>ing criteria</w:t>
      </w:r>
      <w:r w:rsidR="00275B2D" w:rsidRPr="00177A65">
        <w:rPr>
          <w:rFonts w:eastAsia="Calibri"/>
        </w:rPr>
        <w:t xml:space="preserve">. </w:t>
      </w:r>
      <w:r w:rsidR="00275B2D" w:rsidRPr="00CE3FD9">
        <w:rPr>
          <w:rFonts w:eastAsia="Calibri"/>
          <w:highlight w:val="yellow"/>
        </w:rPr>
        <w:t>Depression: PHQ-9 scores between 0</w:t>
      </w:r>
      <w:r w:rsidR="00C95BA9" w:rsidRPr="00CE3FD9">
        <w:rPr>
          <w:rFonts w:eastAsia="Calibri"/>
          <w:highlight w:val="yellow"/>
        </w:rPr>
        <w:t>-</w:t>
      </w:r>
      <w:r w:rsidR="00275B2D" w:rsidRPr="00CE3FD9">
        <w:rPr>
          <w:rFonts w:eastAsia="Calibri"/>
          <w:highlight w:val="yellow"/>
        </w:rPr>
        <w:t>4</w:t>
      </w:r>
      <w:r w:rsidR="00C95BA9" w:rsidRPr="00CE3FD9">
        <w:rPr>
          <w:rFonts w:eastAsia="Calibri"/>
          <w:highlight w:val="yellow"/>
        </w:rPr>
        <w:t xml:space="preserve">, </w:t>
      </w:r>
      <w:r w:rsidR="00275B2D" w:rsidRPr="00CE3FD9">
        <w:rPr>
          <w:rFonts w:eastAsia="Calibri"/>
          <w:highlight w:val="yellow"/>
        </w:rPr>
        <w:t>5</w:t>
      </w:r>
      <w:r w:rsidR="00C95BA9" w:rsidRPr="00CE3FD9">
        <w:rPr>
          <w:rFonts w:eastAsia="Calibri"/>
          <w:highlight w:val="yellow"/>
        </w:rPr>
        <w:t>-</w:t>
      </w:r>
      <w:r w:rsidR="00275B2D" w:rsidRPr="00CE3FD9">
        <w:rPr>
          <w:rFonts w:eastAsia="Calibri"/>
          <w:highlight w:val="yellow"/>
        </w:rPr>
        <w:t>9</w:t>
      </w:r>
      <w:r w:rsidR="00C95BA9" w:rsidRPr="00CE3FD9">
        <w:rPr>
          <w:rFonts w:eastAsia="Calibri"/>
          <w:highlight w:val="yellow"/>
        </w:rPr>
        <w:t>,</w:t>
      </w:r>
      <w:r w:rsidR="00275B2D" w:rsidRPr="00CE3FD9">
        <w:rPr>
          <w:rFonts w:eastAsia="Calibri"/>
          <w:highlight w:val="yellow"/>
        </w:rPr>
        <w:t xml:space="preserve"> </w:t>
      </w:r>
      <w:r w:rsidR="00684746" w:rsidRPr="00CE3FD9">
        <w:rPr>
          <w:rFonts w:eastAsia="Calibri"/>
          <w:highlight w:val="yellow"/>
        </w:rPr>
        <w:t xml:space="preserve">and </w:t>
      </w:r>
      <w:r w:rsidR="00275B2D" w:rsidRPr="00CE3FD9">
        <w:rPr>
          <w:rFonts w:eastAsia="Calibri"/>
          <w:highlight w:val="yellow"/>
        </w:rPr>
        <w:t>10</w:t>
      </w:r>
      <w:r w:rsidR="00C95BA9" w:rsidRPr="00CE3FD9">
        <w:rPr>
          <w:rFonts w:eastAsia="Calibri"/>
          <w:highlight w:val="yellow"/>
        </w:rPr>
        <w:t>+</w:t>
      </w:r>
      <w:r w:rsidR="00275B2D" w:rsidRPr="00CE3FD9">
        <w:rPr>
          <w:rFonts w:eastAsia="Calibri"/>
          <w:highlight w:val="yellow"/>
        </w:rPr>
        <w:t xml:space="preserve"> </w:t>
      </w:r>
      <w:r w:rsidR="00E83036" w:rsidRPr="00CE3FD9">
        <w:rPr>
          <w:rFonts w:eastAsia="Calibri"/>
          <w:highlight w:val="yellow"/>
        </w:rPr>
        <w:t>were used to indicate</w:t>
      </w:r>
      <w:r w:rsidR="00C95BA9" w:rsidRPr="00CE3FD9">
        <w:rPr>
          <w:rFonts w:eastAsia="Calibri"/>
          <w:highlight w:val="yellow"/>
        </w:rPr>
        <w:t xml:space="preserve"> minimal, </w:t>
      </w:r>
      <w:r w:rsidR="00C20839" w:rsidRPr="00CE3FD9">
        <w:rPr>
          <w:rFonts w:eastAsia="Calibri"/>
          <w:highlight w:val="yellow"/>
        </w:rPr>
        <w:t>mild</w:t>
      </w:r>
      <w:r w:rsidR="00C022E1">
        <w:rPr>
          <w:rFonts w:eastAsia="Calibri"/>
          <w:highlight w:val="yellow"/>
        </w:rPr>
        <w:t>,</w:t>
      </w:r>
      <w:r w:rsidR="00C20839" w:rsidRPr="00CE3FD9">
        <w:rPr>
          <w:rFonts w:eastAsia="Calibri"/>
          <w:highlight w:val="yellow"/>
        </w:rPr>
        <w:t xml:space="preserve"> and moderate to severe depression, respectively</w:t>
      </w:r>
      <w:r w:rsidR="00E109BB" w:rsidRPr="00CE3FD9">
        <w:rPr>
          <w:rFonts w:eastAsia="Calibri"/>
          <w:highlight w:val="yellow"/>
        </w:rPr>
        <w:t xml:space="preserve"> </w:t>
      </w:r>
      <w:r w:rsidR="00272320" w:rsidRPr="00CE3FD9">
        <w:rPr>
          <w:rFonts w:eastAsia="Calibri"/>
          <w:highlight w:val="yellow"/>
        </w:rPr>
        <w:fldChar w:fldCharType="begin"/>
      </w:r>
      <w:r w:rsidR="00CE3FD9">
        <w:rPr>
          <w:rFonts w:eastAsia="Calibri"/>
          <w:highlight w:val="yellow"/>
        </w:rPr>
        <w:instrText xml:space="preserve"> ADDIN EN.CITE &lt;EndNote&gt;&lt;Cite&gt;&lt;Author&gt;Kroenke&lt;/Author&gt;&lt;Year&gt;2001&lt;/Year&gt;&lt;RecNum&gt;39&lt;/RecNum&gt;&lt;DisplayText&gt;(25)&lt;/DisplayText&gt;&lt;record&gt;&lt;rec-number&gt;39&lt;/rec-number&gt;&lt;foreign-keys&gt;&lt;key app="EN" db-id="90r9a050yasfwvefaesxprwafxwxwp9veppv" timestamp="1674730467"&gt;39&lt;/key&gt;&lt;/foreign-keys&gt;&lt;ref-type name="Journal Article"&gt;17&lt;/ref-type&gt;&lt;contributors&gt;&lt;authors&gt;&lt;author&gt;Kroenke, K.&lt;/author&gt;&lt;author&gt;Spitzer, R. L.&lt;/author&gt;&lt;author&gt;Williams, J. B.&lt;/author&gt;&lt;/authors&gt;&lt;/contributors&gt;&lt;titles&gt;&lt;title&gt;The PHQ-9: validity of a brief depression severity measure&lt;/title&gt;&lt;secondary-title&gt;Journal of general internal medicine&lt;/secondary-title&gt;&lt;alt-title&gt;J Gen Intern Med&lt;/alt-title&gt;&lt;/titles&gt;&lt;periodical&gt;&lt;full-title&gt;Journal of General Internal Medicine&lt;/full-title&gt;&lt;abbr-1&gt;J. Gen. Intern. Med.&lt;/abbr-1&gt;&lt;abbr-2&gt;J Gen Intern Med&lt;/abbr-2&gt;&lt;/periodical&gt;&lt;alt-periodical&gt;&lt;full-title&gt;Journal of General Internal Medicine&lt;/full-title&gt;&lt;abbr-1&gt;J. Gen. Intern. Med.&lt;/abbr-1&gt;&lt;abbr-2&gt;J Gen Intern Med&lt;/abbr-2&gt;&lt;/alt-periodical&gt;&lt;pages&gt;606-613&lt;/pages&gt;&lt;volume&gt;16&lt;/volume&gt;&lt;number&gt;9&lt;/number&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dates&gt;&lt;pub-location&gt;United States&lt;/pub-location&gt;&lt;isbn&gt;0884-8734&amp;#xD;1525-1497&lt;/isbn&gt;&lt;accession-num&gt;11556941&lt;/accession-num&gt;&lt;urls&gt;&lt;related-urls&gt;&lt;url&gt;https://pubmed.ncbi.nlm.nih.gov/11556941&lt;/url&gt;&lt;url&gt;https://www.ncbi.nlm.nih.gov/pmc/articles/PMC1495268/&lt;/url&gt;&lt;/related-urls&gt;&lt;/urls&gt;&lt;electronic-resource-num&gt;10.1046/j.1525-1497.2001.016009606.x&lt;/electronic-resource-num&gt;&lt;remote-database-name&gt;PubMed&lt;/remote-database-name&gt;&lt;language&gt;eng&lt;/language&gt;&lt;/record&gt;&lt;/Cite&gt;&lt;/EndNote&gt;</w:instrText>
      </w:r>
      <w:r w:rsidR="00272320" w:rsidRPr="00CE3FD9">
        <w:rPr>
          <w:rFonts w:eastAsia="Calibri"/>
          <w:highlight w:val="yellow"/>
        </w:rPr>
        <w:fldChar w:fldCharType="separate"/>
      </w:r>
      <w:r w:rsidR="00CE3FD9">
        <w:rPr>
          <w:rFonts w:eastAsia="Calibri"/>
          <w:noProof/>
          <w:highlight w:val="yellow"/>
        </w:rPr>
        <w:t>(25)</w:t>
      </w:r>
      <w:r w:rsidR="00272320" w:rsidRPr="00CE3FD9">
        <w:rPr>
          <w:rFonts w:eastAsia="Calibri"/>
          <w:highlight w:val="yellow"/>
        </w:rPr>
        <w:fldChar w:fldCharType="end"/>
      </w:r>
      <w:r w:rsidR="00275B2D" w:rsidRPr="00CE3FD9">
        <w:rPr>
          <w:rFonts w:eastAsia="Calibri"/>
          <w:highlight w:val="yellow"/>
        </w:rPr>
        <w:t xml:space="preserve">. </w:t>
      </w:r>
      <w:r w:rsidR="00834520" w:rsidRPr="00CE3FD9">
        <w:rPr>
          <w:rFonts w:eastAsia="Calibri"/>
          <w:highlight w:val="yellow"/>
        </w:rPr>
        <w:t>A</w:t>
      </w:r>
      <w:r w:rsidR="00275B2D" w:rsidRPr="00CE3FD9">
        <w:rPr>
          <w:rFonts w:eastAsia="Calibri"/>
          <w:highlight w:val="yellow"/>
        </w:rPr>
        <w:t>lcohol abuse</w:t>
      </w:r>
      <w:r w:rsidR="00834520" w:rsidRPr="00CE3FD9">
        <w:rPr>
          <w:rFonts w:eastAsia="Calibri"/>
          <w:highlight w:val="yellow"/>
        </w:rPr>
        <w:t>:</w:t>
      </w:r>
      <w:r w:rsidR="00275B2D" w:rsidRPr="00CE3FD9">
        <w:rPr>
          <w:rFonts w:eastAsia="Calibri"/>
          <w:highlight w:val="yellow"/>
        </w:rPr>
        <w:t xml:space="preserve"> </w:t>
      </w:r>
      <w:r w:rsidR="00DF35A6" w:rsidRPr="00CE3FD9">
        <w:rPr>
          <w:rFonts w:eastAsia="Calibri"/>
          <w:highlight w:val="yellow"/>
        </w:rPr>
        <w:t xml:space="preserve">AUDIT </w:t>
      </w:r>
      <w:r w:rsidR="00275B2D" w:rsidRPr="00CE3FD9">
        <w:rPr>
          <w:rFonts w:eastAsia="Calibri"/>
          <w:highlight w:val="yellow"/>
        </w:rPr>
        <w:t>scor</w:t>
      </w:r>
      <w:r w:rsidR="00834520" w:rsidRPr="00CE3FD9">
        <w:rPr>
          <w:rFonts w:eastAsia="Calibri"/>
          <w:highlight w:val="yellow"/>
        </w:rPr>
        <w:t>es</w:t>
      </w:r>
      <w:r w:rsidR="00275B2D" w:rsidRPr="00CE3FD9">
        <w:rPr>
          <w:rFonts w:eastAsia="Calibri"/>
          <w:highlight w:val="yellow"/>
        </w:rPr>
        <w:t xml:space="preserve"> </w:t>
      </w:r>
      <w:r w:rsidR="00684746" w:rsidRPr="00CE3FD9">
        <w:rPr>
          <w:rFonts w:eastAsia="Calibri"/>
          <w:highlight w:val="yellow"/>
        </w:rPr>
        <w:t xml:space="preserve">of </w:t>
      </w:r>
      <w:r w:rsidR="00275B2D" w:rsidRPr="00CE3FD9">
        <w:rPr>
          <w:rFonts w:eastAsia="Calibri"/>
          <w:highlight w:val="yellow"/>
        </w:rPr>
        <w:t>0</w:t>
      </w:r>
      <w:r w:rsidR="00C20839" w:rsidRPr="00CE3FD9">
        <w:rPr>
          <w:rFonts w:eastAsia="Calibri"/>
          <w:highlight w:val="yellow"/>
        </w:rPr>
        <w:t>-</w:t>
      </w:r>
      <w:r w:rsidR="00275B2D" w:rsidRPr="00CE3FD9">
        <w:rPr>
          <w:rFonts w:eastAsia="Calibri"/>
          <w:highlight w:val="yellow"/>
        </w:rPr>
        <w:t>7</w:t>
      </w:r>
      <w:r w:rsidR="00C20839" w:rsidRPr="00CE3FD9">
        <w:rPr>
          <w:rFonts w:eastAsia="Calibri"/>
          <w:highlight w:val="yellow"/>
        </w:rPr>
        <w:t>,</w:t>
      </w:r>
      <w:r w:rsidR="00275B2D" w:rsidRPr="00CE3FD9">
        <w:rPr>
          <w:rFonts w:eastAsia="Calibri"/>
          <w:highlight w:val="yellow"/>
        </w:rPr>
        <w:t xml:space="preserve"> </w:t>
      </w:r>
      <w:r w:rsidR="00684746" w:rsidRPr="00CE3FD9">
        <w:rPr>
          <w:rFonts w:eastAsia="Calibri"/>
          <w:highlight w:val="yellow"/>
        </w:rPr>
        <w:t xml:space="preserve">and </w:t>
      </w:r>
      <w:r w:rsidR="00275B2D" w:rsidRPr="00CE3FD9">
        <w:rPr>
          <w:rFonts w:eastAsia="Calibri"/>
          <w:highlight w:val="yellow"/>
        </w:rPr>
        <w:t>8</w:t>
      </w:r>
      <w:r w:rsidR="00C20839" w:rsidRPr="00CE3FD9">
        <w:rPr>
          <w:rFonts w:eastAsia="Calibri"/>
          <w:highlight w:val="yellow"/>
        </w:rPr>
        <w:t xml:space="preserve">+ were used to </w:t>
      </w:r>
      <w:r w:rsidR="002E3A3C" w:rsidRPr="00CE3FD9">
        <w:rPr>
          <w:rFonts w:eastAsia="Calibri"/>
          <w:highlight w:val="yellow"/>
        </w:rPr>
        <w:t>indicate low</w:t>
      </w:r>
      <w:r w:rsidR="00684746" w:rsidRPr="00CE3FD9">
        <w:rPr>
          <w:rFonts w:eastAsia="Calibri"/>
          <w:highlight w:val="yellow"/>
        </w:rPr>
        <w:t xml:space="preserve"> and high risks, respectively</w:t>
      </w:r>
      <w:r w:rsidR="00E109BB" w:rsidRPr="00CE3FD9">
        <w:rPr>
          <w:rFonts w:eastAsia="Calibri"/>
          <w:highlight w:val="yellow"/>
        </w:rPr>
        <w:t xml:space="preserve"> </w:t>
      </w:r>
      <w:r w:rsidR="00272320" w:rsidRPr="00CE3FD9">
        <w:rPr>
          <w:rFonts w:eastAsia="Calibri"/>
          <w:highlight w:val="yellow"/>
        </w:rPr>
        <w:fldChar w:fldCharType="begin"/>
      </w:r>
      <w:r w:rsidR="00CE3FD9">
        <w:rPr>
          <w:rFonts w:eastAsia="Calibri"/>
          <w:highlight w:val="yellow"/>
        </w:rPr>
        <w:instrText xml:space="preserve"> ADDIN EN.CITE &lt;EndNote&gt;&lt;Cite&gt;&lt;Author&gt;Piccinelli&lt;/Author&gt;&lt;Year&gt;1997&lt;/Year&gt;&lt;RecNum&gt;38&lt;/RecNum&gt;&lt;DisplayText&gt;(30)&lt;/DisplayText&gt;&lt;record&gt;&lt;rec-number&gt;38&lt;/rec-number&gt;&lt;foreign-keys&gt;&lt;key app="EN" db-id="90r9a050yasfwvefaesxprwafxwxwp9veppv" timestamp="1674730361"&gt;38&lt;/key&gt;&lt;/foreign-keys&gt;&lt;ref-type name="Journal Article"&gt;17&lt;/ref-type&gt;&lt;contributors&gt;&lt;authors&gt;&lt;author&gt;Piccinelli, Marco&lt;/author&gt;&lt;author&gt;Tessari, Elisabetta&lt;/author&gt;&lt;author&gt;Bortolomasi, Marco&lt;/author&gt;&lt;author&gt;Piasere, Orazio&lt;/author&gt;&lt;author&gt;Semenzin, Massimo&lt;/author&gt;&lt;author&gt;Garzotto, Nicola&lt;/author&gt;&lt;author&gt;Tansella, Michele&lt;/author&gt;&lt;/authors&gt;&lt;/contributors&gt;&lt;titles&gt;&lt;title&gt;Efficacy of the alcohol use disorders identification test as a screening tool for hazardous alcohol intake and related disorders in primary care: a validity study&lt;/title&gt;&lt;secondary-title&gt;BMJ&lt;/secondary-title&gt;&lt;/titles&gt;&lt;periodical&gt;&lt;full-title&gt;The BMJ&lt;/full-title&gt;&lt;abbr-1&gt;BMJ&lt;/abbr-1&gt;&lt;abbr-2&gt;BMJ&lt;/abbr-2&gt;&lt;/periodical&gt;&lt;pages&gt;420&lt;/pages&gt;&lt;volume&gt;314&lt;/volume&gt;&lt;number&gt;7078&lt;/number&gt;&lt;dates&gt;&lt;year&gt;1997&lt;/year&gt;&lt;/dates&gt;&lt;urls&gt;&lt;/urls&gt;&lt;electronic-resource-num&gt;10.1136/bmj.314.7078.420&lt;/electronic-resource-num&gt;&lt;/record&gt;&lt;/Cite&gt;&lt;/EndNote&gt;</w:instrText>
      </w:r>
      <w:r w:rsidR="00272320" w:rsidRPr="00CE3FD9">
        <w:rPr>
          <w:rFonts w:eastAsia="Calibri"/>
          <w:highlight w:val="yellow"/>
        </w:rPr>
        <w:fldChar w:fldCharType="separate"/>
      </w:r>
      <w:r w:rsidR="00CE3FD9">
        <w:rPr>
          <w:rFonts w:eastAsia="Calibri"/>
          <w:noProof/>
          <w:highlight w:val="yellow"/>
        </w:rPr>
        <w:t>(30)</w:t>
      </w:r>
      <w:r w:rsidR="00272320" w:rsidRPr="00CE3FD9">
        <w:rPr>
          <w:rFonts w:eastAsia="Calibri"/>
          <w:highlight w:val="yellow"/>
        </w:rPr>
        <w:fldChar w:fldCharType="end"/>
      </w:r>
      <w:r w:rsidR="00275B2D" w:rsidRPr="00CE3FD9">
        <w:rPr>
          <w:rFonts w:eastAsia="Calibri"/>
          <w:highlight w:val="yellow"/>
        </w:rPr>
        <w:t xml:space="preserve">. </w:t>
      </w:r>
      <w:r w:rsidR="00DF35A6" w:rsidRPr="00CE3FD9">
        <w:rPr>
          <w:rFonts w:eastAsia="Calibri"/>
          <w:highlight w:val="yellow"/>
        </w:rPr>
        <w:t>E</w:t>
      </w:r>
      <w:r w:rsidR="00275B2D" w:rsidRPr="00CE3FD9">
        <w:rPr>
          <w:rFonts w:eastAsia="Calibri"/>
          <w:highlight w:val="yellow"/>
        </w:rPr>
        <w:t>ating disorders</w:t>
      </w:r>
      <w:r w:rsidR="00DF35A6" w:rsidRPr="00CE3FD9">
        <w:rPr>
          <w:rFonts w:eastAsia="Calibri"/>
          <w:highlight w:val="yellow"/>
        </w:rPr>
        <w:t>:</w:t>
      </w:r>
      <w:r w:rsidR="00275B2D" w:rsidRPr="00CE3FD9">
        <w:rPr>
          <w:rFonts w:eastAsia="Calibri"/>
          <w:highlight w:val="yellow"/>
        </w:rPr>
        <w:t xml:space="preserve"> EDE</w:t>
      </w:r>
      <w:r w:rsidR="00800A81" w:rsidRPr="00CE3FD9">
        <w:rPr>
          <w:rFonts w:eastAsia="Calibri"/>
          <w:highlight w:val="yellow"/>
        </w:rPr>
        <w:t>-</w:t>
      </w:r>
      <w:r w:rsidR="00275B2D" w:rsidRPr="00CE3FD9">
        <w:rPr>
          <w:rFonts w:eastAsia="Calibri"/>
          <w:highlight w:val="yellow"/>
        </w:rPr>
        <w:t xml:space="preserve">Q global scores </w:t>
      </w:r>
      <w:r w:rsidR="00684746" w:rsidRPr="00CE3FD9">
        <w:rPr>
          <w:rFonts w:eastAsia="Calibri"/>
          <w:highlight w:val="yellow"/>
        </w:rPr>
        <w:t>&lt;</w:t>
      </w:r>
      <w:r w:rsidR="00275B2D" w:rsidRPr="00CE3FD9">
        <w:rPr>
          <w:rFonts w:eastAsia="Calibri"/>
          <w:highlight w:val="yellow"/>
        </w:rPr>
        <w:t xml:space="preserve">2.8 </w:t>
      </w:r>
      <w:r w:rsidR="00DF35A6" w:rsidRPr="00CE3FD9">
        <w:rPr>
          <w:rFonts w:eastAsia="Calibri"/>
          <w:highlight w:val="yellow"/>
        </w:rPr>
        <w:t xml:space="preserve">(for females) </w:t>
      </w:r>
      <w:r w:rsidR="00275B2D" w:rsidRPr="00CE3FD9">
        <w:rPr>
          <w:rFonts w:eastAsia="Calibri"/>
          <w:highlight w:val="yellow"/>
        </w:rPr>
        <w:t xml:space="preserve">or 1.68 </w:t>
      </w:r>
      <w:r w:rsidR="00DF35A6" w:rsidRPr="00CE3FD9">
        <w:rPr>
          <w:rFonts w:eastAsia="Calibri"/>
          <w:highlight w:val="yellow"/>
        </w:rPr>
        <w:t>(</w:t>
      </w:r>
      <w:r w:rsidR="00275B2D" w:rsidRPr="00CE3FD9">
        <w:rPr>
          <w:rFonts w:eastAsia="Calibri"/>
          <w:highlight w:val="yellow"/>
        </w:rPr>
        <w:t>for male</w:t>
      </w:r>
      <w:r w:rsidR="00DF35A6" w:rsidRPr="00CE3FD9">
        <w:rPr>
          <w:rFonts w:eastAsia="Calibri"/>
          <w:highlight w:val="yellow"/>
        </w:rPr>
        <w:t>s)</w:t>
      </w:r>
      <w:r w:rsidR="008C1E31" w:rsidRPr="00CE3FD9">
        <w:rPr>
          <w:rFonts w:eastAsia="Calibri"/>
          <w:highlight w:val="yellow"/>
        </w:rPr>
        <w:t xml:space="preserve"> indicate low risk</w:t>
      </w:r>
      <w:r w:rsidR="00275B2D" w:rsidRPr="00CE3FD9">
        <w:rPr>
          <w:rFonts w:eastAsia="Calibri"/>
          <w:highlight w:val="yellow"/>
        </w:rPr>
        <w:t xml:space="preserve">; higher scores were considered </w:t>
      </w:r>
      <w:r w:rsidR="00800A81" w:rsidRPr="00CE3FD9">
        <w:rPr>
          <w:rFonts w:eastAsia="Calibri"/>
          <w:highlight w:val="yellow"/>
        </w:rPr>
        <w:t xml:space="preserve">as </w:t>
      </w:r>
      <w:r w:rsidR="00DF35A6" w:rsidRPr="00CE3FD9">
        <w:rPr>
          <w:rFonts w:eastAsia="Calibri"/>
          <w:highlight w:val="yellow"/>
        </w:rPr>
        <w:t>probable ED</w:t>
      </w:r>
      <w:r w:rsidR="00800A81" w:rsidRPr="00CE3FD9">
        <w:rPr>
          <w:rFonts w:eastAsia="Calibri"/>
          <w:highlight w:val="yellow"/>
        </w:rPr>
        <w:t>s</w:t>
      </w:r>
      <w:r w:rsidR="00E109BB" w:rsidRPr="00CE3FD9">
        <w:rPr>
          <w:rFonts w:eastAsia="Calibri"/>
          <w:highlight w:val="yellow"/>
        </w:rPr>
        <w:t xml:space="preserve"> </w:t>
      </w:r>
      <w:r w:rsidR="00272320" w:rsidRPr="00CE3FD9">
        <w:rPr>
          <w:rFonts w:eastAsia="Calibri"/>
          <w:highlight w:val="yellow"/>
        </w:rPr>
        <w:fldChar w:fldCharType="begin">
          <w:fldData xml:space="preserve">PEVuZE5vdGU+PENpdGU+PEF1dGhvcj5TY2hhZWZlcjwvQXV0aG9yPjxZZWFyPjIwMTg8L1llYXI+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</w:fldData>
        </w:fldChar>
      </w:r>
      <w:r w:rsidR="00CE3FD9">
        <w:rPr>
          <w:rFonts w:eastAsia="Calibri"/>
          <w:highlight w:val="yellow"/>
        </w:rPr>
        <w:instrText xml:space="preserve"> ADDIN EN.CITE </w:instrText>
      </w:r>
      <w:r w:rsidR="00CE3FD9">
        <w:rPr>
          <w:rFonts w:eastAsia="Calibri"/>
          <w:highlight w:val="yellow"/>
        </w:rPr>
        <w:fldChar w:fldCharType="begin">
          <w:fldData xml:space="preserve">PEVuZE5vdGU+PENpdGU+PEF1dGhvcj5TY2hhZWZlcjwvQXV0aG9yPjxZZWFyPjIwMTg8L1llYXI+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</w:fldData>
        </w:fldChar>
      </w:r>
      <w:r w:rsidR="00CE3FD9">
        <w:rPr>
          <w:rFonts w:eastAsia="Calibri"/>
          <w:highlight w:val="yellow"/>
        </w:rPr>
        <w:instrText xml:space="preserve"> ADDIN EN.CITE.DATA </w:instrText>
      </w:r>
      <w:r w:rsidR="00CE3FD9">
        <w:rPr>
          <w:rFonts w:eastAsia="Calibri"/>
          <w:highlight w:val="yellow"/>
        </w:rPr>
      </w:r>
      <w:r w:rsidR="00CE3FD9">
        <w:rPr>
          <w:rFonts w:eastAsia="Calibri"/>
          <w:highlight w:val="yellow"/>
        </w:rPr>
        <w:fldChar w:fldCharType="end"/>
      </w:r>
      <w:r w:rsidR="00272320" w:rsidRPr="00CE3FD9">
        <w:rPr>
          <w:rFonts w:eastAsia="Calibri"/>
          <w:highlight w:val="yellow"/>
        </w:rPr>
      </w:r>
      <w:r w:rsidR="00272320" w:rsidRPr="00CE3FD9">
        <w:rPr>
          <w:rFonts w:eastAsia="Calibri"/>
          <w:highlight w:val="yellow"/>
        </w:rPr>
        <w:fldChar w:fldCharType="separate"/>
      </w:r>
      <w:r w:rsidR="00CE3FD9">
        <w:rPr>
          <w:rFonts w:eastAsia="Calibri"/>
          <w:noProof/>
          <w:highlight w:val="yellow"/>
        </w:rPr>
        <w:t>(31, 32)</w:t>
      </w:r>
      <w:r w:rsidR="00272320" w:rsidRPr="00CE3FD9">
        <w:rPr>
          <w:rFonts w:eastAsia="Calibri"/>
          <w:highlight w:val="yellow"/>
        </w:rPr>
        <w:fldChar w:fldCharType="end"/>
      </w:r>
      <w:r w:rsidR="00275B2D" w:rsidRPr="00CE3FD9">
        <w:rPr>
          <w:rFonts w:eastAsia="Calibri"/>
          <w:highlight w:val="yellow"/>
        </w:rPr>
        <w:t>.</w:t>
      </w:r>
      <w:r w:rsidR="00C428BE" w:rsidRPr="00177A65">
        <w:rPr>
          <w:rFonts w:eastAsia="Calibri"/>
        </w:rPr>
        <w:t xml:space="preserve"> Body mass index (BMI): </w:t>
      </w:r>
      <w:r w:rsidR="00562E59" w:rsidRPr="00177A65">
        <w:rPr>
          <w:rFonts w:eastAsia="Calibri"/>
        </w:rPr>
        <w:t>unde</w:t>
      </w:r>
      <w:r w:rsidR="00C428BE" w:rsidRPr="00177A65">
        <w:rPr>
          <w:rFonts w:eastAsia="Calibri"/>
        </w:rPr>
        <w:t>rweight</w:t>
      </w:r>
      <w:r w:rsidR="00562E59" w:rsidRPr="00177A65">
        <w:rPr>
          <w:rFonts w:eastAsia="Calibri"/>
        </w:rPr>
        <w:t xml:space="preserve"> or normal weight</w:t>
      </w:r>
      <w:r w:rsidR="00C428BE" w:rsidRPr="00177A65">
        <w:rPr>
          <w:rFonts w:eastAsia="Calibri"/>
        </w:rPr>
        <w:t>, BMI &lt; 25</w:t>
      </w:r>
      <w:r w:rsidR="008A62C1" w:rsidRPr="00177A65">
        <w:rPr>
          <w:rFonts w:eastAsia="Calibri"/>
        </w:rPr>
        <w:t>;</w:t>
      </w:r>
      <w:r w:rsidR="00562E59" w:rsidRPr="00177A65">
        <w:rPr>
          <w:rFonts w:eastAsia="Calibri"/>
        </w:rPr>
        <w:t xml:space="preserve"> overweight or obese: BMI &gt; 25.</w:t>
      </w:r>
    </w:p>
    <w:p w14:paraId="705BA839" w14:textId="77777777" w:rsidR="0019195F" w:rsidRPr="00177A65" w:rsidRDefault="0019195F" w:rsidP="00C5474F">
      <w:pPr>
        <w:pStyle w:val="Heading1"/>
        <w:rPr>
          <w:rFonts w:ascii="Times New Roman" w:hAnsi="Times New Roman" w:cs="Times New Roman"/>
        </w:rPr>
      </w:pPr>
    </w:p>
    <w:p w14:paraId="058577E7" w14:textId="08E2657A" w:rsidR="00D45E51" w:rsidRPr="00177A65" w:rsidRDefault="00D45E51" w:rsidP="00C5474F">
      <w:pPr>
        <w:pStyle w:val="Heading1"/>
        <w:rPr>
          <w:rFonts w:ascii="Times New Roman" w:hAnsi="Times New Roman" w:cs="Times New Roman"/>
        </w:rPr>
      </w:pPr>
      <w:r w:rsidRPr="00177A65">
        <w:rPr>
          <w:rFonts w:ascii="Times New Roman" w:hAnsi="Times New Roman" w:cs="Times New Roman"/>
        </w:rPr>
        <w:t>Statistical analys</w:t>
      </w:r>
      <w:r w:rsidR="00C1451F" w:rsidRPr="00177A65">
        <w:rPr>
          <w:rFonts w:ascii="Times New Roman" w:hAnsi="Times New Roman" w:cs="Times New Roman"/>
        </w:rPr>
        <w:t>e</w:t>
      </w:r>
      <w:r w:rsidRPr="00177A65">
        <w:rPr>
          <w:rFonts w:ascii="Times New Roman" w:hAnsi="Times New Roman" w:cs="Times New Roman"/>
        </w:rPr>
        <w:t>s</w:t>
      </w:r>
    </w:p>
    <w:p w14:paraId="7CBF9188" w14:textId="153D20F8" w:rsidR="00967DF5" w:rsidRPr="00177A65" w:rsidRDefault="00D45E51" w:rsidP="002371D4">
      <w:pPr>
        <w:spacing w:after="120" w:line="480" w:lineRule="auto"/>
        <w:jc w:val="both"/>
        <w:rPr>
          <w:rFonts w:eastAsia="Calibri"/>
          <w:lang w:val="en-US"/>
        </w:rPr>
      </w:pPr>
      <w:r w:rsidRPr="00177A65">
        <w:rPr>
          <w:rFonts w:eastAsia="Calibri"/>
        </w:rPr>
        <w:t xml:space="preserve">Data were analysed </w:t>
      </w:r>
      <w:r w:rsidR="000C0DDC" w:rsidRPr="00177A65">
        <w:rPr>
          <w:rFonts w:eastAsia="Calibri"/>
        </w:rPr>
        <w:t xml:space="preserve">in SPSS version 27 </w:t>
      </w:r>
      <w:r w:rsidRPr="00177A65">
        <w:rPr>
          <w:rFonts w:eastAsia="Calibri"/>
        </w:rPr>
        <w:t>using mixed-effects ANOVA</w:t>
      </w:r>
      <w:r w:rsidR="00214DD7" w:rsidRPr="00177A65">
        <w:rPr>
          <w:rFonts w:eastAsia="Calibri"/>
        </w:rPr>
        <w:t xml:space="preserve">, with </w:t>
      </w:r>
      <w:r w:rsidRPr="00177A65">
        <w:rPr>
          <w:rFonts w:eastAsia="Calibri"/>
          <w:lang w:val="en-US"/>
        </w:rPr>
        <w:t>within-subject effect (time) adjusted by country</w:t>
      </w:r>
      <w:r w:rsidR="00214DD7" w:rsidRPr="00177A65">
        <w:rPr>
          <w:rFonts w:eastAsia="Calibri"/>
        </w:rPr>
        <w:t xml:space="preserve">, and </w:t>
      </w:r>
      <w:r w:rsidRPr="00177A65">
        <w:rPr>
          <w:rFonts w:eastAsia="Calibri"/>
          <w:lang w:val="en-US"/>
        </w:rPr>
        <w:t>between-subject effects (</w:t>
      </w:r>
      <w:r w:rsidR="00F4745E" w:rsidRPr="00177A65">
        <w:rPr>
          <w:rFonts w:eastAsia="Calibri"/>
          <w:lang w:val="en-US"/>
        </w:rPr>
        <w:t>cohort and</w:t>
      </w:r>
      <w:r w:rsidRPr="00177A65">
        <w:rPr>
          <w:rFonts w:eastAsia="Calibri"/>
          <w:lang w:val="en-US"/>
        </w:rPr>
        <w:t xml:space="preserve"> </w:t>
      </w:r>
      <w:r w:rsidR="00855701" w:rsidRPr="00177A65">
        <w:rPr>
          <w:rFonts w:eastAsia="Calibri"/>
          <w:lang w:val="en-US"/>
        </w:rPr>
        <w:t>sex</w:t>
      </w:r>
      <w:r w:rsidRPr="00177A65">
        <w:rPr>
          <w:rFonts w:eastAsia="Calibri"/>
          <w:lang w:val="en-US"/>
        </w:rPr>
        <w:t xml:space="preserve">) adjusted by country and age. </w:t>
      </w:r>
      <w:r w:rsidR="006C24F0" w:rsidRPr="00CE3FD9">
        <w:rPr>
          <w:rFonts w:eastAsia="Calibri"/>
          <w:highlight w:val="yellow"/>
          <w:lang w:val="en-US"/>
        </w:rPr>
        <w:t xml:space="preserve">For each analysis, </w:t>
      </w:r>
      <w:r w:rsidR="006C24F0" w:rsidRPr="006C24F0">
        <w:rPr>
          <w:rFonts w:eastAsia="Calibri"/>
          <w:highlight w:val="yellow"/>
          <w:lang w:val="en-US"/>
        </w:rPr>
        <w:t>p</w:t>
      </w:r>
      <w:r w:rsidR="00AC44A0" w:rsidRPr="00CE3FD9">
        <w:rPr>
          <w:rFonts w:eastAsia="Calibri"/>
          <w:highlight w:val="yellow"/>
          <w:lang w:val="en-US"/>
        </w:rPr>
        <w:t xml:space="preserve">articipants </w:t>
      </w:r>
      <w:r w:rsidR="00301412">
        <w:rPr>
          <w:rFonts w:eastAsia="Calibri"/>
          <w:highlight w:val="yellow"/>
          <w:lang w:val="en-US"/>
        </w:rPr>
        <w:t>were included if they didn’t have</w:t>
      </w:r>
      <w:r w:rsidR="00AC44A0" w:rsidRPr="00CE3FD9">
        <w:rPr>
          <w:rFonts w:eastAsia="Calibri"/>
          <w:highlight w:val="yellow"/>
          <w:lang w:val="en-US"/>
        </w:rPr>
        <w:t xml:space="preserve"> </w:t>
      </w:r>
      <w:r w:rsidR="001F2CC7">
        <w:rPr>
          <w:rFonts w:eastAsia="Calibri"/>
          <w:highlight w:val="yellow"/>
          <w:lang w:val="en-US"/>
        </w:rPr>
        <w:t xml:space="preserve">missing data </w:t>
      </w:r>
      <w:r w:rsidR="005A05BD">
        <w:rPr>
          <w:rFonts w:eastAsia="Calibri"/>
          <w:highlight w:val="yellow"/>
          <w:lang w:val="en-US"/>
        </w:rPr>
        <w:t xml:space="preserve">for </w:t>
      </w:r>
      <w:r w:rsidR="001F2CC7">
        <w:rPr>
          <w:rFonts w:eastAsia="Calibri"/>
          <w:highlight w:val="yellow"/>
          <w:lang w:val="en-US"/>
        </w:rPr>
        <w:t xml:space="preserve">any variable </w:t>
      </w:r>
      <w:r w:rsidR="00DD2BEA">
        <w:rPr>
          <w:rFonts w:eastAsia="Calibri"/>
          <w:highlight w:val="yellow"/>
          <w:lang w:val="en-US"/>
        </w:rPr>
        <w:t>needed</w:t>
      </w:r>
      <w:r w:rsidR="00BC6B02" w:rsidRPr="00CE3FD9">
        <w:rPr>
          <w:rFonts w:eastAsia="Calibri"/>
          <w:highlight w:val="yellow"/>
          <w:lang w:val="en-US"/>
        </w:rPr>
        <w:t>.</w:t>
      </w:r>
      <w:r w:rsidR="00BC6B02">
        <w:rPr>
          <w:rFonts w:eastAsia="Calibri"/>
          <w:lang w:val="en-US"/>
        </w:rPr>
        <w:t xml:space="preserve"> </w:t>
      </w:r>
      <w:r w:rsidR="001D7303" w:rsidRPr="00177A65">
        <w:rPr>
          <w:rFonts w:eastAsia="Calibri"/>
          <w:lang w:val="en-US"/>
        </w:rPr>
        <w:t>S</w:t>
      </w:r>
      <w:r w:rsidRPr="00177A65">
        <w:rPr>
          <w:rFonts w:eastAsia="Calibri"/>
          <w:lang w:val="en-US"/>
        </w:rPr>
        <w:t>eparate analyses were conducted</w:t>
      </w:r>
      <w:r w:rsidR="001D7303" w:rsidRPr="00177A65">
        <w:rPr>
          <w:rFonts w:eastAsia="Calibri"/>
          <w:lang w:val="en-US"/>
        </w:rPr>
        <w:t xml:space="preserve">, as </w:t>
      </w:r>
      <w:r w:rsidR="00DF35A6" w:rsidRPr="00177A65">
        <w:rPr>
          <w:rFonts w:eastAsia="Calibri"/>
          <w:lang w:val="en-US"/>
        </w:rPr>
        <w:t>detailed in the Supplemental Methods</w:t>
      </w:r>
      <w:r w:rsidR="001D7303" w:rsidRPr="00177A65">
        <w:rPr>
          <w:rFonts w:eastAsia="Calibri"/>
          <w:lang w:val="en-US"/>
        </w:rPr>
        <w:t>, on the whole sample or in each cohort separately</w:t>
      </w:r>
      <w:r w:rsidR="00F4745E" w:rsidRPr="00177A65">
        <w:rPr>
          <w:rFonts w:eastAsia="Calibri"/>
          <w:lang w:val="en-US"/>
        </w:rPr>
        <w:t xml:space="preserve">. </w:t>
      </w:r>
      <w:r w:rsidRPr="00177A65">
        <w:rPr>
          <w:rFonts w:eastAsia="Calibri"/>
          <w:lang w:val="en-US"/>
        </w:rPr>
        <w:t xml:space="preserve">Statistical significance was set at </w:t>
      </w:r>
      <w:r w:rsidRPr="00177A65">
        <w:rPr>
          <w:rFonts w:eastAsia="Calibri"/>
          <w:i/>
          <w:iCs/>
          <w:lang w:val="en-US"/>
        </w:rPr>
        <w:t>p</w:t>
      </w:r>
      <w:r w:rsidRPr="00177A65">
        <w:rPr>
          <w:rFonts w:eastAsia="Calibri"/>
          <w:lang w:val="en-US"/>
        </w:rPr>
        <w:t xml:space="preserve"> &lt; 0.05. </w:t>
      </w:r>
    </w:p>
    <w:p w14:paraId="6C92AC67" w14:textId="062AF9D7" w:rsidR="00967DF5" w:rsidRPr="00177A65" w:rsidRDefault="00967DF5" w:rsidP="002371D4">
      <w:pPr>
        <w:spacing w:after="120" w:line="480" w:lineRule="auto"/>
        <w:jc w:val="both"/>
        <w:rPr>
          <w:rFonts w:eastAsia="Calibri"/>
        </w:rPr>
      </w:pPr>
      <w:r w:rsidRPr="00177A65">
        <w:rPr>
          <w:rFonts w:eastAsia="Calibri"/>
          <w:i/>
          <w:iCs/>
        </w:rPr>
        <w:t>Trajectories of lifestyle changes,</w:t>
      </w:r>
      <w:r w:rsidRPr="00177A65">
        <w:rPr>
          <w:rFonts w:eastAsia="Calibri"/>
        </w:rPr>
        <w:t xml:space="preserve"> </w:t>
      </w:r>
      <w:r w:rsidRPr="00177A65">
        <w:rPr>
          <w:rFonts w:eastAsia="Calibri"/>
          <w:i/>
          <w:iCs/>
        </w:rPr>
        <w:t>worries and mental health symptoms during the pandemic</w:t>
      </w:r>
      <w:r w:rsidRPr="00177A65">
        <w:rPr>
          <w:rFonts w:eastAsia="Calibri"/>
        </w:rPr>
        <w:t xml:space="preserve">: Scores from the COVID survey and mental health questionnaires were </w:t>
      </w:r>
      <w:r w:rsidR="00CD66B2" w:rsidRPr="00177A65">
        <w:rPr>
          <w:rFonts w:eastAsia="Calibri"/>
        </w:rPr>
        <w:t>analysed</w:t>
      </w:r>
      <w:r w:rsidRPr="00177A65">
        <w:rPr>
          <w:rFonts w:eastAsia="Calibri"/>
        </w:rPr>
        <w:t xml:space="preserve"> across time points. In addition to time effects, we investigated cohort and </w:t>
      </w:r>
      <w:r w:rsidR="00D54E6A" w:rsidRPr="00177A65">
        <w:rPr>
          <w:rFonts w:eastAsia="Calibri"/>
        </w:rPr>
        <w:t xml:space="preserve">sex </w:t>
      </w:r>
      <w:r w:rsidRPr="00177A65">
        <w:rPr>
          <w:rFonts w:eastAsia="Calibri"/>
        </w:rPr>
        <w:t xml:space="preserve">effects, along with interaction effects (i.e., time x cohort, time x </w:t>
      </w:r>
      <w:r w:rsidR="00D54E6A" w:rsidRPr="00177A65">
        <w:rPr>
          <w:rFonts w:eastAsia="Calibri"/>
        </w:rPr>
        <w:t>sex</w:t>
      </w:r>
      <w:r w:rsidRPr="00177A65">
        <w:rPr>
          <w:rFonts w:eastAsia="Calibri"/>
        </w:rPr>
        <w:t xml:space="preserve">) in the whole sample. Given the strong cohort effects, we also investigated these trajectories in the population and clinical cohorts separately. </w:t>
      </w:r>
    </w:p>
    <w:p w14:paraId="7C0BD260" w14:textId="03433E69" w:rsidR="00967DF5" w:rsidRPr="00177A65" w:rsidRDefault="00967DF5" w:rsidP="0037212A">
      <w:pPr>
        <w:spacing w:line="480" w:lineRule="auto"/>
        <w:jc w:val="both"/>
        <w:rPr>
          <w:rFonts w:eastAsia="Calibri"/>
        </w:rPr>
      </w:pPr>
      <w:r w:rsidRPr="00177A65">
        <w:rPr>
          <w:i/>
          <w:iCs/>
        </w:rPr>
        <w:t>Trajectories of mental health symptoms based on pre-pandemic symptom severity</w:t>
      </w:r>
      <w:r w:rsidRPr="00177A65">
        <w:t xml:space="preserve">:  These analyses were performed in the population cohort only. </w:t>
      </w:r>
      <w:r w:rsidR="0019195F" w:rsidRPr="00177A65">
        <w:t>S</w:t>
      </w:r>
      <w:r w:rsidRPr="00177A65">
        <w:t xml:space="preserve">ub-groups </w:t>
      </w:r>
      <w:r w:rsidR="0019195F" w:rsidRPr="00177A65">
        <w:t xml:space="preserve">based on the severity of pre-pandemic (pre-PD) symptoms (see above) </w:t>
      </w:r>
      <w:r w:rsidRPr="00177A65">
        <w:t>were included in mixed-effects ANOVA</w:t>
      </w:r>
      <w:r w:rsidR="00030E9A" w:rsidRPr="00177A65">
        <w:t>s</w:t>
      </w:r>
      <w:r w:rsidRPr="00177A65">
        <w:t>. Three analyses were run to investigate interactions between time and pre-PD symptoms severity on mental health symptoms (i.e., depression, alcohol abuse or ED) during the pandemic.</w:t>
      </w:r>
    </w:p>
    <w:p w14:paraId="02635E67" w14:textId="77777777" w:rsidR="008A62C1" w:rsidRPr="00177A65" w:rsidRDefault="008A62C1">
      <w:pPr>
        <w:spacing w:after="160" w:line="259" w:lineRule="auto"/>
        <w:rPr>
          <w:rFonts w:eastAsia="Calibri"/>
          <w:b/>
          <w:bCs/>
          <w:lang w:val="en-US"/>
        </w:rPr>
      </w:pPr>
      <w:r w:rsidRPr="00177A65">
        <w:br w:type="page"/>
      </w:r>
    </w:p>
    <w:p w14:paraId="0178C139" w14:textId="4EADF380" w:rsidR="00D45E51" w:rsidRPr="00177A65" w:rsidRDefault="00D45E51" w:rsidP="00C5474F">
      <w:pPr>
        <w:pStyle w:val="Heading1"/>
        <w:rPr>
          <w:rFonts w:ascii="Times New Roman" w:hAnsi="Times New Roman" w:cs="Times New Roman"/>
        </w:rPr>
      </w:pPr>
      <w:r w:rsidRPr="00177A65">
        <w:rPr>
          <w:rFonts w:ascii="Times New Roman" w:hAnsi="Times New Roman" w:cs="Times New Roman"/>
        </w:rPr>
        <w:t>Results</w:t>
      </w:r>
    </w:p>
    <w:p w14:paraId="59EAEEDF" w14:textId="4B3DE85B" w:rsidR="00590920" w:rsidRPr="00177A65" w:rsidRDefault="00590920" w:rsidP="0037212A">
      <w:pPr>
        <w:spacing w:after="240" w:line="480" w:lineRule="auto"/>
        <w:jc w:val="both"/>
        <w:rPr>
          <w:rFonts w:eastAsia="Calibri"/>
          <w:b/>
          <w:bCs/>
        </w:rPr>
      </w:pPr>
      <w:r w:rsidRPr="00177A65">
        <w:rPr>
          <w:rFonts w:eastAsia="Calibri"/>
          <w:b/>
          <w:bCs/>
        </w:rPr>
        <w:t xml:space="preserve">Sample descriptive and participants characteristics </w:t>
      </w:r>
    </w:p>
    <w:p w14:paraId="75BDB4AF" w14:textId="698D6AA5" w:rsidR="00590920" w:rsidRPr="00177A65" w:rsidRDefault="002A5D2B" w:rsidP="0037212A">
      <w:pPr>
        <w:spacing w:after="240" w:line="480" w:lineRule="auto"/>
        <w:jc w:val="both"/>
        <w:rPr>
          <w:rFonts w:eastAsia="Calibri"/>
        </w:rPr>
      </w:pPr>
      <w:r w:rsidRPr="00177A65">
        <w:rPr>
          <w:rFonts w:eastAsia="Calibri"/>
        </w:rPr>
        <w:t>In</w:t>
      </w:r>
      <w:r w:rsidR="00590920" w:rsidRPr="00177A65">
        <w:rPr>
          <w:rFonts w:eastAsia="Calibri"/>
        </w:rPr>
        <w:t xml:space="preserve"> total</w:t>
      </w:r>
      <w:r w:rsidRPr="00177A65">
        <w:rPr>
          <w:rFonts w:eastAsia="Calibri"/>
        </w:rPr>
        <w:t>,</w:t>
      </w:r>
      <w:r w:rsidR="00590920" w:rsidRPr="00177A65">
        <w:rPr>
          <w:rFonts w:eastAsia="Calibri"/>
        </w:rPr>
        <w:t xml:space="preserve"> 669 </w:t>
      </w:r>
      <w:r w:rsidR="00A15D5A" w:rsidRPr="00177A65">
        <w:rPr>
          <w:rFonts w:eastAsia="Calibri"/>
        </w:rPr>
        <w:t>youth</w:t>
      </w:r>
      <w:r w:rsidR="00330F87" w:rsidRPr="00177A65">
        <w:rPr>
          <w:rFonts w:eastAsia="Calibri"/>
        </w:rPr>
        <w:t xml:space="preserve"> </w:t>
      </w:r>
      <w:r w:rsidR="00590920" w:rsidRPr="00177A65">
        <w:rPr>
          <w:rFonts w:eastAsia="Calibri"/>
        </w:rPr>
        <w:t>(</w:t>
      </w:r>
      <w:r w:rsidR="00496FDF" w:rsidRPr="00177A65">
        <w:rPr>
          <w:rFonts w:eastAsia="Calibri"/>
        </w:rPr>
        <w:t xml:space="preserve">31.5% </w:t>
      </w:r>
      <w:r w:rsidR="00150D04" w:rsidRPr="00177A65">
        <w:rPr>
          <w:rFonts w:eastAsia="Calibri"/>
        </w:rPr>
        <w:t>clinical cohort</w:t>
      </w:r>
      <w:r w:rsidR="00590920" w:rsidRPr="00177A65">
        <w:rPr>
          <w:rFonts w:eastAsia="Calibri"/>
        </w:rPr>
        <w:t>; 69.4% females) completed the COVID</w:t>
      </w:r>
      <w:r w:rsidR="008A4925" w:rsidRPr="00177A65">
        <w:rPr>
          <w:rFonts w:eastAsia="Calibri"/>
        </w:rPr>
        <w:t xml:space="preserve"> </w:t>
      </w:r>
      <w:r w:rsidR="00FA55E1" w:rsidRPr="00177A65">
        <w:rPr>
          <w:rFonts w:eastAsia="Calibri"/>
        </w:rPr>
        <w:t>survey at</w:t>
      </w:r>
      <w:r w:rsidR="00A34C4A" w:rsidRPr="00177A65">
        <w:rPr>
          <w:rFonts w:eastAsia="Calibri"/>
        </w:rPr>
        <w:t xml:space="preserve"> </w:t>
      </w:r>
      <w:r w:rsidR="00886062" w:rsidRPr="00177A65">
        <w:rPr>
          <w:rFonts w:eastAsia="Calibri"/>
        </w:rPr>
        <w:t>pre-LD1</w:t>
      </w:r>
      <w:r w:rsidR="00B43327" w:rsidRPr="00177A65">
        <w:rPr>
          <w:rFonts w:eastAsia="Calibri"/>
        </w:rPr>
        <w:t>,</w:t>
      </w:r>
      <w:r w:rsidR="00496FDF" w:rsidRPr="00177A65">
        <w:rPr>
          <w:rFonts w:eastAsia="Calibri"/>
        </w:rPr>
        <w:t xml:space="preserve"> </w:t>
      </w:r>
      <w:r w:rsidR="00B43327" w:rsidRPr="00177A65">
        <w:rPr>
          <w:rFonts w:eastAsia="Calibri"/>
        </w:rPr>
        <w:t>471</w:t>
      </w:r>
      <w:r w:rsidR="00590920" w:rsidRPr="00177A65">
        <w:rPr>
          <w:rFonts w:eastAsia="Calibri"/>
        </w:rPr>
        <w:t xml:space="preserve"> (</w:t>
      </w:r>
      <w:r w:rsidR="00496FDF" w:rsidRPr="00177A65">
        <w:rPr>
          <w:rFonts w:eastAsia="Calibri"/>
        </w:rPr>
        <w:t>2</w:t>
      </w:r>
      <w:r w:rsidR="00B43327" w:rsidRPr="00177A65">
        <w:rPr>
          <w:rFonts w:eastAsia="Calibri"/>
        </w:rPr>
        <w:t>9.9</w:t>
      </w:r>
      <w:r w:rsidR="00496FDF" w:rsidRPr="00177A65">
        <w:rPr>
          <w:rFonts w:eastAsia="Calibri"/>
        </w:rPr>
        <w:t>%</w:t>
      </w:r>
      <w:r w:rsidR="00590920" w:rsidRPr="00177A65">
        <w:rPr>
          <w:rFonts w:eastAsia="Calibri"/>
        </w:rPr>
        <w:t xml:space="preserve"> </w:t>
      </w:r>
      <w:r w:rsidR="00716E4D" w:rsidRPr="00177A65">
        <w:rPr>
          <w:rFonts w:eastAsia="Calibri"/>
        </w:rPr>
        <w:t>clinical cohort</w:t>
      </w:r>
      <w:r w:rsidR="00590920" w:rsidRPr="00177A65">
        <w:rPr>
          <w:rFonts w:eastAsia="Calibri"/>
        </w:rPr>
        <w:t>)</w:t>
      </w:r>
      <w:r w:rsidR="00B43327" w:rsidRPr="00177A65">
        <w:rPr>
          <w:rFonts w:eastAsia="Calibri"/>
        </w:rPr>
        <w:t xml:space="preserve"> </w:t>
      </w:r>
      <w:r w:rsidR="00FA55E1" w:rsidRPr="00177A65">
        <w:rPr>
          <w:rFonts w:eastAsia="Calibri"/>
        </w:rPr>
        <w:t>at</w:t>
      </w:r>
      <w:r w:rsidR="00B43327" w:rsidRPr="00177A65">
        <w:rPr>
          <w:rFonts w:eastAsia="Calibri"/>
        </w:rPr>
        <w:t xml:space="preserve"> </w:t>
      </w:r>
      <w:r w:rsidR="00886062" w:rsidRPr="00177A65">
        <w:rPr>
          <w:rFonts w:eastAsia="Calibri"/>
        </w:rPr>
        <w:t>LD1</w:t>
      </w:r>
      <w:r w:rsidR="00590920" w:rsidRPr="00177A65">
        <w:rPr>
          <w:rFonts w:eastAsia="Calibri"/>
        </w:rPr>
        <w:t xml:space="preserve">, and </w:t>
      </w:r>
      <w:r w:rsidR="0016756D" w:rsidRPr="00CE3FD9">
        <w:rPr>
          <w:rFonts w:eastAsia="Calibri"/>
          <w:highlight w:val="yellow"/>
        </w:rPr>
        <w:t>429</w:t>
      </w:r>
      <w:r w:rsidR="00590920" w:rsidRPr="00CE3FD9">
        <w:rPr>
          <w:rFonts w:eastAsia="Calibri"/>
          <w:highlight w:val="yellow"/>
        </w:rPr>
        <w:t xml:space="preserve"> (</w:t>
      </w:r>
      <w:r w:rsidR="00B43327" w:rsidRPr="00CE3FD9">
        <w:rPr>
          <w:rFonts w:eastAsia="Calibri"/>
          <w:highlight w:val="yellow"/>
        </w:rPr>
        <w:t>27.</w:t>
      </w:r>
      <w:r w:rsidR="001242E5" w:rsidRPr="00CE3FD9">
        <w:rPr>
          <w:rFonts w:eastAsia="Calibri"/>
          <w:highlight w:val="yellow"/>
        </w:rPr>
        <w:t>0</w:t>
      </w:r>
      <w:r w:rsidR="00496FDF" w:rsidRPr="00CE3FD9">
        <w:rPr>
          <w:rFonts w:eastAsia="Calibri"/>
          <w:highlight w:val="yellow"/>
        </w:rPr>
        <w:t>%</w:t>
      </w:r>
      <w:r w:rsidR="00590920" w:rsidRPr="00CE3FD9">
        <w:rPr>
          <w:rFonts w:eastAsia="Calibri"/>
          <w:highlight w:val="yellow"/>
        </w:rPr>
        <w:t xml:space="preserve"> </w:t>
      </w:r>
      <w:r w:rsidR="00716E4D" w:rsidRPr="00CE3FD9">
        <w:rPr>
          <w:rFonts w:eastAsia="Calibri"/>
          <w:highlight w:val="yellow"/>
        </w:rPr>
        <w:t>clinical cohort</w:t>
      </w:r>
      <w:r w:rsidR="00590920" w:rsidRPr="00CE3FD9">
        <w:rPr>
          <w:rFonts w:eastAsia="Calibri"/>
          <w:highlight w:val="yellow"/>
        </w:rPr>
        <w:t>)</w:t>
      </w:r>
      <w:r w:rsidR="00590920" w:rsidRPr="00177A65">
        <w:rPr>
          <w:rFonts w:eastAsia="Calibri"/>
        </w:rPr>
        <w:t xml:space="preserve"> </w:t>
      </w:r>
      <w:r w:rsidR="00FA55E1" w:rsidRPr="00177A65">
        <w:rPr>
          <w:rFonts w:eastAsia="Calibri"/>
        </w:rPr>
        <w:t>at</w:t>
      </w:r>
      <w:r w:rsidR="00590920" w:rsidRPr="00177A65">
        <w:rPr>
          <w:rFonts w:eastAsia="Calibri"/>
        </w:rPr>
        <w:t xml:space="preserve"> </w:t>
      </w:r>
      <w:r w:rsidR="00886062" w:rsidRPr="00177A65">
        <w:rPr>
          <w:rFonts w:eastAsia="Calibri"/>
        </w:rPr>
        <w:t>LD2</w:t>
      </w:r>
      <w:r w:rsidR="00590920" w:rsidRPr="00177A65">
        <w:rPr>
          <w:rFonts w:eastAsia="Calibri"/>
        </w:rPr>
        <w:t xml:space="preserve"> (Supplemental Table 1). </w:t>
      </w:r>
      <w:r w:rsidR="00B43A27" w:rsidRPr="00177A65">
        <w:rPr>
          <w:rFonts w:eastAsia="Calibri"/>
        </w:rPr>
        <w:t xml:space="preserve">As expected, </w:t>
      </w:r>
      <w:r w:rsidR="00243A4D" w:rsidRPr="00177A65">
        <w:rPr>
          <w:rFonts w:eastAsia="Calibri"/>
        </w:rPr>
        <w:t xml:space="preserve">immediately prior to the pandemic, </w:t>
      </w:r>
      <w:r w:rsidR="00590920" w:rsidRPr="00177A65">
        <w:rPr>
          <w:rFonts w:eastAsia="Calibri"/>
        </w:rPr>
        <w:t xml:space="preserve">symptoms of depression (F(1,615) = 156.26, </w:t>
      </w:r>
      <w:r w:rsidR="00590920" w:rsidRPr="00177A65">
        <w:rPr>
          <w:rFonts w:eastAsia="Calibri"/>
          <w:i/>
          <w:iCs/>
        </w:rPr>
        <w:t>p</w:t>
      </w:r>
      <w:r w:rsidR="00590920" w:rsidRPr="00177A65">
        <w:rPr>
          <w:rFonts w:eastAsia="Calibri"/>
        </w:rPr>
        <w:t xml:space="preserve"> &lt; .001, η</w:t>
      </w:r>
      <w:r w:rsidR="00590920" w:rsidRPr="00177A65">
        <w:rPr>
          <w:rFonts w:eastAsia="Calibri"/>
          <w:vertAlign w:val="subscript"/>
        </w:rPr>
        <w:t>p</w:t>
      </w:r>
      <w:r w:rsidR="00590920" w:rsidRPr="00177A65">
        <w:rPr>
          <w:rFonts w:eastAsia="Calibri"/>
          <w:vertAlign w:val="superscript"/>
        </w:rPr>
        <w:t>2</w:t>
      </w:r>
      <w:r w:rsidR="00590920" w:rsidRPr="00177A65">
        <w:rPr>
          <w:rFonts w:eastAsia="Calibri"/>
        </w:rPr>
        <w:t xml:space="preserve"> = 0.203) and alcohol abuse (F(1,630) = 30.11, </w:t>
      </w:r>
      <w:r w:rsidR="00590920" w:rsidRPr="00177A65">
        <w:rPr>
          <w:rFonts w:eastAsia="Calibri"/>
          <w:i/>
          <w:iCs/>
        </w:rPr>
        <w:t>p</w:t>
      </w:r>
      <w:r w:rsidR="00590920" w:rsidRPr="00177A65">
        <w:rPr>
          <w:rFonts w:eastAsia="Calibri"/>
        </w:rPr>
        <w:t xml:space="preserve"> &lt; .001, η</w:t>
      </w:r>
      <w:r w:rsidR="00590920" w:rsidRPr="00177A65">
        <w:rPr>
          <w:rFonts w:eastAsia="Calibri"/>
          <w:vertAlign w:val="subscript"/>
        </w:rPr>
        <w:t>p</w:t>
      </w:r>
      <w:r w:rsidR="00590920" w:rsidRPr="00177A65">
        <w:rPr>
          <w:rFonts w:eastAsia="Calibri"/>
          <w:vertAlign w:val="superscript"/>
        </w:rPr>
        <w:t>2</w:t>
      </w:r>
      <w:r w:rsidR="00590920" w:rsidRPr="00177A65">
        <w:rPr>
          <w:rFonts w:eastAsia="Calibri"/>
        </w:rPr>
        <w:t xml:space="preserve"> = 0.046) </w:t>
      </w:r>
      <w:r w:rsidR="007E7F3C" w:rsidRPr="00177A65">
        <w:rPr>
          <w:rFonts w:eastAsia="Calibri"/>
        </w:rPr>
        <w:t xml:space="preserve">were higher </w:t>
      </w:r>
      <w:r w:rsidR="0059263C" w:rsidRPr="00177A65">
        <w:rPr>
          <w:rFonts w:eastAsia="Calibri"/>
        </w:rPr>
        <w:t xml:space="preserve">in </w:t>
      </w:r>
      <w:r w:rsidR="007E7F3C" w:rsidRPr="00177A65">
        <w:rPr>
          <w:rFonts w:eastAsia="Calibri"/>
        </w:rPr>
        <w:t xml:space="preserve">the clinical </w:t>
      </w:r>
      <w:r w:rsidR="005D124F" w:rsidRPr="00177A65">
        <w:rPr>
          <w:rFonts w:eastAsia="Calibri"/>
        </w:rPr>
        <w:t>cohort</w:t>
      </w:r>
      <w:r w:rsidR="00590920" w:rsidRPr="00177A65">
        <w:rPr>
          <w:rFonts w:eastAsia="Calibri"/>
        </w:rPr>
        <w:t xml:space="preserve">. </w:t>
      </w:r>
      <w:r w:rsidR="00A73105" w:rsidRPr="00177A65">
        <w:rPr>
          <w:rFonts w:eastAsia="Calibri"/>
        </w:rPr>
        <w:t xml:space="preserve">BMI was higher in the population sample (F(1,543) = 17.76, </w:t>
      </w:r>
      <w:r w:rsidR="00A73105" w:rsidRPr="00177A65">
        <w:rPr>
          <w:rFonts w:eastAsia="Calibri"/>
          <w:i/>
          <w:iCs/>
        </w:rPr>
        <w:t>p</w:t>
      </w:r>
      <w:r w:rsidR="00A73105" w:rsidRPr="00177A65">
        <w:rPr>
          <w:rFonts w:eastAsia="Calibri"/>
        </w:rPr>
        <w:t xml:space="preserve"> &lt; .001, η</w:t>
      </w:r>
      <w:r w:rsidR="00A73105" w:rsidRPr="00177A65">
        <w:rPr>
          <w:rFonts w:eastAsia="Calibri"/>
          <w:vertAlign w:val="subscript"/>
        </w:rPr>
        <w:t>p</w:t>
      </w:r>
      <w:r w:rsidR="00A73105" w:rsidRPr="00177A65">
        <w:rPr>
          <w:rFonts w:eastAsia="Calibri"/>
          <w:vertAlign w:val="superscript"/>
        </w:rPr>
        <w:t>2</w:t>
      </w:r>
      <w:r w:rsidR="00A73105" w:rsidRPr="00177A65">
        <w:rPr>
          <w:rFonts w:eastAsia="Calibri"/>
        </w:rPr>
        <w:t xml:space="preserve"> = </w:t>
      </w:r>
      <w:r w:rsidR="008B774A" w:rsidRPr="00177A65">
        <w:rPr>
          <w:rFonts w:eastAsia="Calibri"/>
        </w:rPr>
        <w:t>0.0</w:t>
      </w:r>
      <w:r w:rsidR="008D19A5" w:rsidRPr="00177A65">
        <w:rPr>
          <w:rFonts w:eastAsia="Calibri"/>
        </w:rPr>
        <w:t>32</w:t>
      </w:r>
      <w:r w:rsidR="00A73105" w:rsidRPr="00177A65">
        <w:rPr>
          <w:rFonts w:eastAsia="Calibri"/>
        </w:rPr>
        <w:t xml:space="preserve">). </w:t>
      </w:r>
      <w:r w:rsidR="00590920" w:rsidRPr="00177A65">
        <w:rPr>
          <w:rFonts w:eastAsia="Calibri"/>
        </w:rPr>
        <w:t>Females reported higher levels of depress</w:t>
      </w:r>
      <w:r w:rsidR="00CF7F71" w:rsidRPr="00177A65">
        <w:rPr>
          <w:rFonts w:eastAsia="Calibri"/>
        </w:rPr>
        <w:t xml:space="preserve">ive </w:t>
      </w:r>
      <w:r w:rsidR="00590920" w:rsidRPr="00177A65">
        <w:rPr>
          <w:rFonts w:eastAsia="Calibri"/>
        </w:rPr>
        <w:t xml:space="preserve">(F(1,615) = 13.95, </w:t>
      </w:r>
      <w:r w:rsidR="00590920" w:rsidRPr="00177A65">
        <w:rPr>
          <w:rFonts w:eastAsia="Calibri"/>
          <w:i/>
          <w:iCs/>
        </w:rPr>
        <w:t>p</w:t>
      </w:r>
      <w:r w:rsidR="00590920" w:rsidRPr="00177A65">
        <w:rPr>
          <w:rFonts w:eastAsia="Calibri"/>
        </w:rPr>
        <w:t xml:space="preserve"> &lt; .001, </w:t>
      </w:r>
      <w:r w:rsidR="00D43461" w:rsidRPr="00177A65">
        <w:rPr>
          <w:rFonts w:eastAsia="Calibri"/>
        </w:rPr>
        <w:t>η</w:t>
      </w:r>
      <w:r w:rsidR="00D43461" w:rsidRPr="00177A65">
        <w:rPr>
          <w:rFonts w:eastAsia="Calibri"/>
          <w:vertAlign w:val="subscript"/>
        </w:rPr>
        <w:t>p</w:t>
      </w:r>
      <w:r w:rsidR="00D43461" w:rsidRPr="00177A65">
        <w:rPr>
          <w:rFonts w:eastAsia="Calibri"/>
          <w:vertAlign w:val="superscript"/>
        </w:rPr>
        <w:t>2</w:t>
      </w:r>
      <w:r w:rsidR="00590920" w:rsidRPr="00177A65">
        <w:rPr>
          <w:rFonts w:eastAsia="Calibri"/>
        </w:rPr>
        <w:t xml:space="preserve"> = 0.022)</w:t>
      </w:r>
      <w:r w:rsidR="00A73105" w:rsidRPr="00177A65">
        <w:rPr>
          <w:rFonts w:eastAsia="Calibri"/>
        </w:rPr>
        <w:t xml:space="preserve"> and </w:t>
      </w:r>
      <w:r w:rsidR="008A62C1" w:rsidRPr="00177A65">
        <w:rPr>
          <w:rFonts w:eastAsia="Calibri"/>
        </w:rPr>
        <w:t>ED</w:t>
      </w:r>
      <w:r w:rsidR="00A73105" w:rsidRPr="00177A65">
        <w:rPr>
          <w:rFonts w:eastAsia="Calibri"/>
        </w:rPr>
        <w:t xml:space="preserve"> symptoms (F(1,411) = 45.92, </w:t>
      </w:r>
      <w:r w:rsidR="00A73105" w:rsidRPr="00177A65">
        <w:rPr>
          <w:rFonts w:eastAsia="Calibri"/>
          <w:i/>
          <w:iCs/>
        </w:rPr>
        <w:t>p</w:t>
      </w:r>
      <w:r w:rsidR="00A73105" w:rsidRPr="00177A65">
        <w:rPr>
          <w:rFonts w:eastAsia="Calibri"/>
        </w:rPr>
        <w:t xml:space="preserve"> &lt; .001, η</w:t>
      </w:r>
      <w:r w:rsidR="00A73105" w:rsidRPr="00177A65">
        <w:rPr>
          <w:rFonts w:eastAsia="Calibri"/>
          <w:vertAlign w:val="subscript"/>
        </w:rPr>
        <w:t>p</w:t>
      </w:r>
      <w:r w:rsidR="00A73105" w:rsidRPr="00177A65">
        <w:rPr>
          <w:rFonts w:eastAsia="Calibri"/>
          <w:vertAlign w:val="superscript"/>
        </w:rPr>
        <w:t>2</w:t>
      </w:r>
      <w:r w:rsidR="00A73105" w:rsidRPr="00177A65">
        <w:rPr>
          <w:rFonts w:eastAsia="Calibri"/>
        </w:rPr>
        <w:t xml:space="preserve"> = </w:t>
      </w:r>
      <w:r w:rsidR="00966E2C" w:rsidRPr="00177A65">
        <w:rPr>
          <w:rFonts w:eastAsia="Calibri"/>
        </w:rPr>
        <w:t>0.100</w:t>
      </w:r>
      <w:r w:rsidR="00A73105" w:rsidRPr="00177A65">
        <w:rPr>
          <w:rFonts w:eastAsia="Calibri"/>
        </w:rPr>
        <w:t>)</w:t>
      </w:r>
      <w:r w:rsidR="00590920" w:rsidRPr="00177A65">
        <w:rPr>
          <w:rFonts w:eastAsia="Calibri"/>
        </w:rPr>
        <w:t xml:space="preserve">, </w:t>
      </w:r>
      <w:r w:rsidR="00CF7F71" w:rsidRPr="00177A65">
        <w:rPr>
          <w:rFonts w:eastAsia="Calibri"/>
        </w:rPr>
        <w:t>and</w:t>
      </w:r>
      <w:r w:rsidR="00590920" w:rsidRPr="00177A65">
        <w:rPr>
          <w:rFonts w:eastAsia="Calibri"/>
        </w:rPr>
        <w:t xml:space="preserve"> males higher levels of alcohol abuse (F(1,630) = 23.38, </w:t>
      </w:r>
      <w:r w:rsidR="00590920" w:rsidRPr="00177A65">
        <w:rPr>
          <w:rFonts w:eastAsia="Calibri"/>
          <w:i/>
          <w:iCs/>
        </w:rPr>
        <w:t>p</w:t>
      </w:r>
      <w:r w:rsidR="00590920" w:rsidRPr="00177A65">
        <w:rPr>
          <w:rFonts w:eastAsia="Calibri"/>
        </w:rPr>
        <w:t xml:space="preserve"> &lt; .001, </w:t>
      </w:r>
      <w:r w:rsidR="00943D4D" w:rsidRPr="00177A65">
        <w:rPr>
          <w:rFonts w:eastAsia="Calibri"/>
        </w:rPr>
        <w:t>η</w:t>
      </w:r>
      <w:r w:rsidR="00943D4D" w:rsidRPr="00177A65">
        <w:rPr>
          <w:rFonts w:eastAsia="Calibri"/>
          <w:vertAlign w:val="subscript"/>
        </w:rPr>
        <w:t>p</w:t>
      </w:r>
      <w:r w:rsidR="00943D4D" w:rsidRPr="00177A65">
        <w:rPr>
          <w:rFonts w:eastAsia="Calibri"/>
          <w:vertAlign w:val="superscript"/>
        </w:rPr>
        <w:t>2</w:t>
      </w:r>
      <w:r w:rsidR="00590920" w:rsidRPr="00177A65">
        <w:rPr>
          <w:rFonts w:eastAsia="Calibri"/>
        </w:rPr>
        <w:t xml:space="preserve"> = 0.036).</w:t>
      </w:r>
    </w:p>
    <w:p w14:paraId="41364467" w14:textId="77777777" w:rsidR="00590920" w:rsidRPr="00177A65" w:rsidRDefault="00590920" w:rsidP="0037212A">
      <w:pPr>
        <w:spacing w:line="480" w:lineRule="auto"/>
        <w:jc w:val="both"/>
      </w:pPr>
    </w:p>
    <w:p w14:paraId="4C47492E" w14:textId="1612F873" w:rsidR="00685E1C" w:rsidRPr="00177A65" w:rsidRDefault="00007BD2" w:rsidP="00C5474F">
      <w:pPr>
        <w:pStyle w:val="Heading1"/>
        <w:rPr>
          <w:rFonts w:ascii="Times New Roman" w:hAnsi="Times New Roman" w:cs="Times New Roman"/>
        </w:rPr>
      </w:pPr>
      <w:r>
        <w:rPr>
          <w:rFonts w:ascii="Times New Roman" w:hAnsi="Times New Roman" w:cs="Times New Roman"/>
        </w:rPr>
        <w:t>Behavioural</w:t>
      </w:r>
      <w:r w:rsidR="00EE5B25" w:rsidRPr="00177A65">
        <w:rPr>
          <w:rFonts w:ascii="Times New Roman" w:hAnsi="Times New Roman" w:cs="Times New Roman"/>
        </w:rPr>
        <w:t>, emotional, and mental healt</w:t>
      </w:r>
      <w:r w:rsidR="003F0160" w:rsidRPr="00177A65">
        <w:rPr>
          <w:rFonts w:ascii="Times New Roman" w:hAnsi="Times New Roman" w:cs="Times New Roman"/>
        </w:rPr>
        <w:t>h</w:t>
      </w:r>
      <w:r w:rsidR="00EE5B25" w:rsidRPr="00177A65" w:rsidDel="00EE5B25">
        <w:rPr>
          <w:rFonts w:ascii="Times New Roman" w:hAnsi="Times New Roman" w:cs="Times New Roman"/>
        </w:rPr>
        <w:t xml:space="preserve"> </w:t>
      </w:r>
      <w:r w:rsidR="00574D17" w:rsidRPr="00177A65">
        <w:rPr>
          <w:rFonts w:ascii="Times New Roman" w:hAnsi="Times New Roman" w:cs="Times New Roman"/>
        </w:rPr>
        <w:t>trajectories</w:t>
      </w:r>
      <w:r w:rsidR="00685E1C" w:rsidRPr="00177A65">
        <w:rPr>
          <w:rFonts w:ascii="Times New Roman" w:hAnsi="Times New Roman" w:cs="Times New Roman"/>
        </w:rPr>
        <w:t xml:space="preserve"> during the pandemic </w:t>
      </w:r>
    </w:p>
    <w:p w14:paraId="280DE1F8" w14:textId="42131DF1" w:rsidR="004D3DE9" w:rsidRDefault="005D124F" w:rsidP="0037212A">
      <w:pPr>
        <w:spacing w:line="480" w:lineRule="auto"/>
        <w:jc w:val="both"/>
        <w:rPr>
          <w:b/>
          <w:bCs/>
        </w:rPr>
      </w:pPr>
      <w:r w:rsidRPr="00177A65">
        <w:t>W</w:t>
      </w:r>
      <w:r w:rsidR="00685E1C" w:rsidRPr="00177A65">
        <w:t>e</w:t>
      </w:r>
      <w:r w:rsidRPr="00177A65">
        <w:t xml:space="preserve"> compared</w:t>
      </w:r>
      <w:r w:rsidR="00685E1C" w:rsidRPr="00177A65">
        <w:t xml:space="preserve"> </w:t>
      </w:r>
      <w:r w:rsidR="00B5668D" w:rsidRPr="00177A65">
        <w:t>behavioural</w:t>
      </w:r>
      <w:r w:rsidR="00EE5B25" w:rsidRPr="00177A65">
        <w:t>, emotional,</w:t>
      </w:r>
      <w:r w:rsidR="00B5668D" w:rsidRPr="00177A65">
        <w:t xml:space="preserve"> and </w:t>
      </w:r>
      <w:r w:rsidR="003B2D04" w:rsidRPr="00177A65">
        <w:t xml:space="preserve">mental </w:t>
      </w:r>
      <w:r w:rsidR="00B5668D" w:rsidRPr="00177A65">
        <w:t xml:space="preserve">health </w:t>
      </w:r>
      <w:r w:rsidR="00685E1C" w:rsidRPr="00177A65">
        <w:t xml:space="preserve">trajectories </w:t>
      </w:r>
      <w:r w:rsidR="00685E1C" w:rsidRPr="00177A65">
        <w:rPr>
          <w:lang w:val="en-US"/>
        </w:rPr>
        <w:t>during the pandemic</w:t>
      </w:r>
      <w:r w:rsidRPr="00177A65">
        <w:rPr>
          <w:lang w:val="en-US"/>
        </w:rPr>
        <w:t xml:space="preserve"> in our two cohorts using </w:t>
      </w:r>
      <w:r w:rsidRPr="00177A65">
        <w:t>mixed-effects ANOVA</w:t>
      </w:r>
      <w:r w:rsidR="00685E1C" w:rsidRPr="00177A65">
        <w:t xml:space="preserve">. </w:t>
      </w:r>
      <w:r w:rsidR="00685E1C" w:rsidRPr="00177A65">
        <w:rPr>
          <w:lang w:val="en-US"/>
        </w:rPr>
        <w:t xml:space="preserve">Significant main effects of </w:t>
      </w:r>
      <w:r w:rsidR="00685E1C" w:rsidRPr="00177A65">
        <w:rPr>
          <w:color w:val="000000" w:themeColor="text1"/>
        </w:rPr>
        <w:t>time</w:t>
      </w:r>
      <w:r w:rsidR="00685E1C" w:rsidRPr="00177A65">
        <w:rPr>
          <w:lang w:val="en-US"/>
        </w:rPr>
        <w:t xml:space="preserve"> </w:t>
      </w:r>
      <w:r w:rsidR="00685E1C" w:rsidRPr="00177A65">
        <w:rPr>
          <w:color w:val="000000" w:themeColor="text1"/>
        </w:rPr>
        <w:t xml:space="preserve">on </w:t>
      </w:r>
      <w:r w:rsidRPr="00177A65">
        <w:rPr>
          <w:color w:val="000000" w:themeColor="text1"/>
        </w:rPr>
        <w:t xml:space="preserve">behaviours (i.e., </w:t>
      </w:r>
      <w:r w:rsidR="00685E1C" w:rsidRPr="00177A65">
        <w:rPr>
          <w:color w:val="000000" w:themeColor="text1"/>
        </w:rPr>
        <w:t>positive lifestyle changes</w:t>
      </w:r>
      <w:r w:rsidR="00685E1C" w:rsidRPr="00177A65">
        <w:t>, frequency of media use</w:t>
      </w:r>
      <w:r w:rsidRPr="00177A65">
        <w:t>,</w:t>
      </w:r>
      <w:r w:rsidR="00685E1C" w:rsidRPr="00177A65">
        <w:t xml:space="preserve"> average daily </w:t>
      </w:r>
      <w:r w:rsidR="00FD65B9" w:rsidRPr="00177A65">
        <w:t xml:space="preserve">food consumption </w:t>
      </w:r>
      <w:r w:rsidR="00685E1C" w:rsidRPr="00177A65">
        <w:t>and frequency of substance use</w:t>
      </w:r>
      <w:r w:rsidRPr="00177A65">
        <w:t xml:space="preserve">; </w:t>
      </w:r>
      <w:r w:rsidR="00EE5B25" w:rsidRPr="00177A65">
        <w:t>all</w:t>
      </w:r>
      <w:r w:rsidR="00685E1C" w:rsidRPr="00177A65">
        <w:t xml:space="preserve">, </w:t>
      </w:r>
      <w:r w:rsidR="00685E1C" w:rsidRPr="00177A65">
        <w:rPr>
          <w:i/>
          <w:iCs/>
        </w:rPr>
        <w:t>p</w:t>
      </w:r>
      <w:r w:rsidR="00685E1C" w:rsidRPr="00177A65">
        <w:t xml:space="preserve"> &lt; .001</w:t>
      </w:r>
      <w:r w:rsidR="00EE5B25" w:rsidRPr="00177A65">
        <w:t xml:space="preserve">; </w:t>
      </w:r>
      <w:r w:rsidR="00685E1C" w:rsidRPr="00177A65">
        <w:t>Supplemental</w:t>
      </w:r>
      <w:r w:rsidR="00685E1C" w:rsidRPr="00177A65" w:rsidDel="00F15007">
        <w:t xml:space="preserve"> </w:t>
      </w:r>
      <w:r w:rsidR="00685E1C" w:rsidRPr="00177A65">
        <w:t xml:space="preserve">Table </w:t>
      </w:r>
      <w:r w:rsidR="0066520C" w:rsidRPr="00177A65">
        <w:t>2</w:t>
      </w:r>
      <w:r w:rsidR="0066595B" w:rsidRPr="00177A65">
        <w:t xml:space="preserve">, </w:t>
      </w:r>
      <w:r w:rsidR="00685E1C" w:rsidRPr="00CE3FD9">
        <w:rPr>
          <w:highlight w:val="yellow"/>
        </w:rPr>
        <w:t xml:space="preserve">Figure </w:t>
      </w:r>
      <w:r w:rsidR="007925B8" w:rsidRPr="00CE3FD9">
        <w:rPr>
          <w:highlight w:val="yellow"/>
        </w:rPr>
        <w:t>2</w:t>
      </w:r>
      <w:r w:rsidR="00685E1C" w:rsidRPr="00177A65">
        <w:t xml:space="preserve">, A-E) </w:t>
      </w:r>
      <w:r w:rsidR="00685E1C" w:rsidRPr="00177A65">
        <w:rPr>
          <w:color w:val="000000" w:themeColor="text1"/>
        </w:rPr>
        <w:t xml:space="preserve">were observed </w:t>
      </w:r>
      <w:r w:rsidR="00685E1C" w:rsidRPr="00177A65">
        <w:t>when analysing both samples together</w:t>
      </w:r>
      <w:r w:rsidR="00B5668D" w:rsidRPr="00177A65">
        <w:rPr>
          <w:color w:val="000000" w:themeColor="text1"/>
        </w:rPr>
        <w:t>, but</w:t>
      </w:r>
      <w:r w:rsidR="00685E1C" w:rsidRPr="00177A65">
        <w:rPr>
          <w:color w:val="000000" w:themeColor="text1"/>
        </w:rPr>
        <w:t xml:space="preserve"> </w:t>
      </w:r>
      <w:r w:rsidR="00B5668D" w:rsidRPr="00177A65">
        <w:t>n</w:t>
      </w:r>
      <w:r w:rsidR="00685E1C" w:rsidRPr="00177A65">
        <w:t>o significant time x cohort interactions</w:t>
      </w:r>
      <w:r w:rsidR="00EE5B25" w:rsidRPr="00177A65">
        <w:t>.</w:t>
      </w:r>
      <w:r w:rsidR="00685E1C" w:rsidRPr="00177A65">
        <w:t xml:space="preserve"> </w:t>
      </w:r>
      <w:r w:rsidR="00D45E51" w:rsidRPr="00177A65">
        <w:t xml:space="preserve">Similarly, </w:t>
      </w:r>
      <w:r w:rsidR="00B5668D" w:rsidRPr="00177A65">
        <w:t>t</w:t>
      </w:r>
      <w:r w:rsidR="000A6057" w:rsidRPr="00177A65">
        <w:rPr>
          <w:lang w:val="en-US"/>
        </w:rPr>
        <w:t xml:space="preserve">here were significant main effects of </w:t>
      </w:r>
      <w:r w:rsidR="000A6057" w:rsidRPr="00177A65">
        <w:rPr>
          <w:color w:val="000000" w:themeColor="text1"/>
        </w:rPr>
        <w:t>time</w:t>
      </w:r>
      <w:r w:rsidR="000A6057" w:rsidRPr="00177A65">
        <w:rPr>
          <w:lang w:val="en-US"/>
        </w:rPr>
        <w:t xml:space="preserve"> </w:t>
      </w:r>
      <w:r w:rsidR="000A6057" w:rsidRPr="00177A65">
        <w:rPr>
          <w:color w:val="000000" w:themeColor="text1"/>
        </w:rPr>
        <w:t xml:space="preserve">on </w:t>
      </w:r>
      <w:r w:rsidRPr="00177A65">
        <w:t>emotional health</w:t>
      </w:r>
      <w:r w:rsidR="000A6057" w:rsidRPr="00177A65">
        <w:t xml:space="preserve">, as assessed by the ‘emotions and worries’ </w:t>
      </w:r>
      <w:r w:rsidR="00B5668D" w:rsidRPr="00177A65">
        <w:t xml:space="preserve">and ‘worries about COVID’ sections of the survey (all, </w:t>
      </w:r>
      <w:r w:rsidR="00B5668D" w:rsidRPr="00177A65">
        <w:rPr>
          <w:i/>
          <w:iCs/>
        </w:rPr>
        <w:t xml:space="preserve">p </w:t>
      </w:r>
      <w:r w:rsidR="00B5668D" w:rsidRPr="00177A65">
        <w:t>&lt; .001</w:t>
      </w:r>
      <w:r w:rsidR="00574D17" w:rsidRPr="00177A65">
        <w:t>; Supplemental</w:t>
      </w:r>
      <w:r w:rsidR="00574D17" w:rsidRPr="00177A65" w:rsidDel="00F15007">
        <w:t xml:space="preserve"> </w:t>
      </w:r>
      <w:r w:rsidR="00574D17" w:rsidRPr="00177A65">
        <w:t xml:space="preserve">Table 2, </w:t>
      </w:r>
      <w:r w:rsidR="00574D17" w:rsidRPr="00CE3FD9">
        <w:rPr>
          <w:highlight w:val="yellow"/>
        </w:rPr>
        <w:t xml:space="preserve">Figure </w:t>
      </w:r>
      <w:r w:rsidR="007925B8" w:rsidRPr="00CE3FD9">
        <w:rPr>
          <w:highlight w:val="yellow"/>
        </w:rPr>
        <w:t>3</w:t>
      </w:r>
      <w:r w:rsidR="00574D17" w:rsidRPr="00177A65">
        <w:t>, A-E</w:t>
      </w:r>
      <w:r w:rsidR="00B5668D" w:rsidRPr="00177A65">
        <w:t>)</w:t>
      </w:r>
      <w:r w:rsidR="00EE5B25" w:rsidRPr="00177A65">
        <w:t xml:space="preserve">, but </w:t>
      </w:r>
      <w:r w:rsidR="00D45E51" w:rsidRPr="00177A65">
        <w:t>no significant time x cohort interactions</w:t>
      </w:r>
      <w:r w:rsidR="00612D44" w:rsidRPr="00177A65">
        <w:t xml:space="preserve"> (all detailed in</w:t>
      </w:r>
      <w:r w:rsidR="00EE5B25" w:rsidRPr="00177A65">
        <w:t xml:space="preserve"> Supplemental Material</w:t>
      </w:r>
      <w:r w:rsidR="00612D44" w:rsidRPr="00177A65">
        <w:t>)</w:t>
      </w:r>
      <w:r w:rsidR="00EE5B25" w:rsidRPr="00177A65">
        <w:t>.</w:t>
      </w:r>
      <w:r w:rsidR="00FF343B" w:rsidRPr="00177A65">
        <w:rPr>
          <w:b/>
          <w:bCs/>
        </w:rPr>
        <w:t xml:space="preserve"> </w:t>
      </w:r>
    </w:p>
    <w:p w14:paraId="746D6021" w14:textId="62561E5A" w:rsidR="00C95D50" w:rsidRPr="002371D4" w:rsidRDefault="00C95D50" w:rsidP="0037212A">
      <w:pPr>
        <w:spacing w:line="480" w:lineRule="auto"/>
        <w:jc w:val="both"/>
      </w:pPr>
      <w:r>
        <w:t>--------------------------------------</w:t>
      </w:r>
      <w:r w:rsidR="00756A0A">
        <w:t>--------</w:t>
      </w:r>
      <w:r>
        <w:t xml:space="preserve">figure </w:t>
      </w:r>
      <w:r w:rsidR="00AC1865">
        <w:t>2</w:t>
      </w:r>
      <w:r>
        <w:t xml:space="preserve"> and figure </w:t>
      </w:r>
      <w:r w:rsidR="00AC1865">
        <w:t>3</w:t>
      </w:r>
      <w:r>
        <w:t>-----------------------------------------</w:t>
      </w:r>
    </w:p>
    <w:p w14:paraId="70A0F111" w14:textId="56DA81F2" w:rsidR="00DD009C" w:rsidRPr="00177A65" w:rsidRDefault="000B7005" w:rsidP="0037212A">
      <w:pPr>
        <w:spacing w:line="480" w:lineRule="auto"/>
        <w:jc w:val="both"/>
        <w:rPr>
          <w:lang w:val="en-US"/>
        </w:rPr>
      </w:pPr>
      <w:r w:rsidRPr="00177A65">
        <w:t xml:space="preserve">Comparisons </w:t>
      </w:r>
      <w:r w:rsidR="00D45E51" w:rsidRPr="00177A65">
        <w:t>of mental health symptoms (i.e., depression, alcohol drinking</w:t>
      </w:r>
      <w:r w:rsidR="006244FC" w:rsidRPr="00177A65">
        <w:t xml:space="preserve"> and </w:t>
      </w:r>
      <w:r w:rsidR="00D45E51" w:rsidRPr="00177A65">
        <w:t xml:space="preserve">eating disorders) </w:t>
      </w:r>
      <w:r w:rsidR="006244FC" w:rsidRPr="00177A65">
        <w:t xml:space="preserve">and BMI </w:t>
      </w:r>
      <w:r w:rsidR="00743777" w:rsidRPr="00177A65">
        <w:t xml:space="preserve">just </w:t>
      </w:r>
      <w:r w:rsidR="00D45E51" w:rsidRPr="00177A65">
        <w:t xml:space="preserve">prior to the pandemic and during both lockdowns </w:t>
      </w:r>
      <w:r w:rsidR="00574D17" w:rsidRPr="00177A65">
        <w:t>revealed</w:t>
      </w:r>
      <w:r w:rsidR="00D45E51" w:rsidRPr="00177A65">
        <w:t xml:space="preserve"> the </w:t>
      </w:r>
      <w:r w:rsidR="00574D17" w:rsidRPr="00177A65">
        <w:t xml:space="preserve">differential </w:t>
      </w:r>
      <w:r w:rsidR="00D45E51" w:rsidRPr="00177A65">
        <w:t xml:space="preserve">impact of the COVID-19 crisis on </w:t>
      </w:r>
      <w:r w:rsidR="00574D17" w:rsidRPr="00177A65">
        <w:t>the cohorts</w:t>
      </w:r>
      <w:r w:rsidR="00D45E51" w:rsidRPr="00177A65">
        <w:t xml:space="preserve"> (Supplemental Table 3, </w:t>
      </w:r>
      <w:r w:rsidR="00D45E51" w:rsidRPr="00CE3FD9">
        <w:rPr>
          <w:highlight w:val="yellow"/>
        </w:rPr>
        <w:t xml:space="preserve">Figure </w:t>
      </w:r>
      <w:r w:rsidR="007925B8" w:rsidRPr="00CE3FD9">
        <w:rPr>
          <w:highlight w:val="yellow"/>
        </w:rPr>
        <w:t>4</w:t>
      </w:r>
      <w:r w:rsidR="00D45E51" w:rsidRPr="00177A65">
        <w:t xml:space="preserve"> A-</w:t>
      </w:r>
      <w:r w:rsidR="00A02EBF" w:rsidRPr="00177A65">
        <w:t>D</w:t>
      </w:r>
      <w:r w:rsidR="00D45E51" w:rsidRPr="00177A65">
        <w:t>).</w:t>
      </w:r>
      <w:r w:rsidR="008A1328" w:rsidRPr="00177A65">
        <w:t xml:space="preserve"> </w:t>
      </w:r>
    </w:p>
    <w:p w14:paraId="1B7923DA" w14:textId="17B7F609" w:rsidR="00D45E51" w:rsidRPr="00177A65" w:rsidRDefault="00D45E51" w:rsidP="0037212A">
      <w:pPr>
        <w:spacing w:line="480" w:lineRule="auto"/>
        <w:ind w:firstLine="720"/>
        <w:jc w:val="both"/>
        <w:rPr>
          <w:lang w:val="en-US"/>
        </w:rPr>
      </w:pPr>
      <w:r w:rsidRPr="00177A65">
        <w:t xml:space="preserve">There </w:t>
      </w:r>
      <w:r w:rsidR="00942DF1" w:rsidRPr="00177A65">
        <w:t xml:space="preserve">was </w:t>
      </w:r>
      <w:r w:rsidRPr="00177A65">
        <w:t xml:space="preserve">no significant main effect of time on depressive symptoms (F(2,836) = 0.43, </w:t>
      </w:r>
      <w:r w:rsidRPr="00177A65">
        <w:rPr>
          <w:i/>
          <w:iCs/>
        </w:rPr>
        <w:t>p</w:t>
      </w:r>
      <w:r w:rsidRPr="00177A65">
        <w:t xml:space="preserve"> = .65, η</w:t>
      </w:r>
      <w:r w:rsidRPr="00177A65">
        <w:rPr>
          <w:vertAlign w:val="subscript"/>
        </w:rPr>
        <w:t>p</w:t>
      </w:r>
      <w:r w:rsidRPr="00177A65">
        <w:rPr>
          <w:vertAlign w:val="superscript"/>
        </w:rPr>
        <w:t>2</w:t>
      </w:r>
      <w:r w:rsidRPr="00177A65">
        <w:t xml:space="preserve"> = 0.001)</w:t>
      </w:r>
      <w:r w:rsidR="00AB5709" w:rsidRPr="00177A65">
        <w:t xml:space="preserve"> in the whole sample</w:t>
      </w:r>
      <w:r w:rsidRPr="00177A65">
        <w:t xml:space="preserve">. As expected, there were </w:t>
      </w:r>
      <w:r w:rsidR="00C726D3" w:rsidRPr="00177A65">
        <w:t>sex</w:t>
      </w:r>
      <w:r w:rsidRPr="00177A65">
        <w:t xml:space="preserve"> (F(1,417) = 11.84, </w:t>
      </w:r>
      <w:r w:rsidRPr="00177A65">
        <w:rPr>
          <w:i/>
          <w:iCs/>
        </w:rPr>
        <w:t>p</w:t>
      </w:r>
      <w:r w:rsidRPr="00177A65">
        <w:t xml:space="preserve"> &lt; .001, η</w:t>
      </w:r>
      <w:r w:rsidRPr="00177A65">
        <w:rPr>
          <w:vertAlign w:val="subscript"/>
        </w:rPr>
        <w:t>p</w:t>
      </w:r>
      <w:r w:rsidRPr="00177A65">
        <w:rPr>
          <w:vertAlign w:val="superscript"/>
        </w:rPr>
        <w:t>2</w:t>
      </w:r>
      <w:r w:rsidRPr="00177A65">
        <w:t xml:space="preserve"> = 0.028) and large cohort </w:t>
      </w:r>
      <w:r w:rsidR="00E45DA0" w:rsidRPr="00177A65">
        <w:t xml:space="preserve">effects </w:t>
      </w:r>
      <w:r w:rsidRPr="00177A65">
        <w:t xml:space="preserve">(F(1, 1417) = 213.05, </w:t>
      </w:r>
      <w:r w:rsidRPr="00177A65">
        <w:rPr>
          <w:i/>
          <w:iCs/>
        </w:rPr>
        <w:t>p</w:t>
      </w:r>
      <w:r w:rsidRPr="00177A65">
        <w:t xml:space="preserve"> &lt; .001, η</w:t>
      </w:r>
      <w:r w:rsidRPr="00177A65">
        <w:rPr>
          <w:vertAlign w:val="subscript"/>
        </w:rPr>
        <w:t>p</w:t>
      </w:r>
      <w:r w:rsidRPr="00177A65">
        <w:rPr>
          <w:vertAlign w:val="superscript"/>
        </w:rPr>
        <w:t>2</w:t>
      </w:r>
      <w:r w:rsidRPr="00177A65">
        <w:t xml:space="preserve"> = 0.338), depressive symptoms being higher in females and in </w:t>
      </w:r>
      <w:r w:rsidR="00150D04" w:rsidRPr="00177A65">
        <w:t>the clinical cohort</w:t>
      </w:r>
      <w:r w:rsidRPr="00177A65">
        <w:t xml:space="preserve">. </w:t>
      </w:r>
      <w:r w:rsidR="003B2D04" w:rsidRPr="00177A65">
        <w:t>S</w:t>
      </w:r>
      <w:r w:rsidRPr="00177A65">
        <w:t xml:space="preserve">ignificant time x cohort interaction was </w:t>
      </w:r>
      <w:r w:rsidR="003B2D04" w:rsidRPr="00177A65">
        <w:t xml:space="preserve">also </w:t>
      </w:r>
      <w:r w:rsidRPr="00177A65">
        <w:t xml:space="preserve">found (F(2,836) = 7.41, </w:t>
      </w:r>
      <w:r w:rsidRPr="00177A65">
        <w:rPr>
          <w:i/>
          <w:iCs/>
        </w:rPr>
        <w:t>p</w:t>
      </w:r>
      <w:r w:rsidRPr="00177A65">
        <w:t xml:space="preserve"> &lt; .001, η</w:t>
      </w:r>
      <w:r w:rsidRPr="00177A65">
        <w:rPr>
          <w:vertAlign w:val="subscript"/>
        </w:rPr>
        <w:t>p</w:t>
      </w:r>
      <w:r w:rsidRPr="00177A65">
        <w:rPr>
          <w:vertAlign w:val="superscript"/>
        </w:rPr>
        <w:t>2</w:t>
      </w:r>
      <w:r w:rsidRPr="00177A65">
        <w:t xml:space="preserve"> = 0.017), indicating that the trajectories of depressive symptoms significantly differed between the population and the clinical samples (</w:t>
      </w:r>
      <w:r w:rsidRPr="00CE3FD9">
        <w:rPr>
          <w:highlight w:val="yellow"/>
        </w:rPr>
        <w:t xml:space="preserve">Figure </w:t>
      </w:r>
      <w:r w:rsidR="007925B8" w:rsidRPr="00CE3FD9">
        <w:rPr>
          <w:highlight w:val="yellow"/>
        </w:rPr>
        <w:t>4</w:t>
      </w:r>
      <w:r w:rsidRPr="00CE3FD9">
        <w:rPr>
          <w:highlight w:val="yellow"/>
        </w:rPr>
        <w:t>A</w:t>
      </w:r>
      <w:r w:rsidRPr="00177A65">
        <w:t xml:space="preserve">). </w:t>
      </w:r>
      <w:r w:rsidR="003B2D04" w:rsidRPr="00177A65">
        <w:t>A</w:t>
      </w:r>
      <w:r w:rsidRPr="00177A65">
        <w:t>nalyse</w:t>
      </w:r>
      <w:r w:rsidR="003B2D04" w:rsidRPr="00177A65">
        <w:t>s of</w:t>
      </w:r>
      <w:r w:rsidRPr="00177A65">
        <w:t xml:space="preserve"> these trajectories in the two cohorts separately</w:t>
      </w:r>
      <w:r w:rsidR="003B2D04" w:rsidRPr="00177A65">
        <w:t xml:space="preserve"> revealed a</w:t>
      </w:r>
      <w:r w:rsidRPr="00177A65">
        <w:t xml:space="preserve"> significant main effect of time only in the population </w:t>
      </w:r>
      <w:r w:rsidR="003B2D04" w:rsidRPr="00177A65">
        <w:t xml:space="preserve">cohort </w:t>
      </w:r>
      <w:r w:rsidRPr="00177A65">
        <w:t xml:space="preserve">(F(2,606) = 16.98, </w:t>
      </w:r>
      <w:r w:rsidRPr="00177A65">
        <w:rPr>
          <w:i/>
          <w:iCs/>
        </w:rPr>
        <w:t>p</w:t>
      </w:r>
      <w:r w:rsidRPr="00177A65">
        <w:t xml:space="preserve"> &lt; .001, η</w:t>
      </w:r>
      <w:r w:rsidRPr="00177A65">
        <w:rPr>
          <w:vertAlign w:val="subscript"/>
        </w:rPr>
        <w:t>p</w:t>
      </w:r>
      <w:r w:rsidRPr="00177A65">
        <w:rPr>
          <w:vertAlign w:val="superscript"/>
        </w:rPr>
        <w:t>2</w:t>
      </w:r>
      <w:r w:rsidRPr="00177A65">
        <w:t xml:space="preserve"> = 0.053)</w:t>
      </w:r>
      <w:r w:rsidR="003B2D04" w:rsidRPr="00177A65">
        <w:t>. Depressive symptoms</w:t>
      </w:r>
      <w:r w:rsidRPr="00177A65">
        <w:t xml:space="preserve"> </w:t>
      </w:r>
      <w:r w:rsidR="003B2D04" w:rsidRPr="00177A65">
        <w:t xml:space="preserve">increased </w:t>
      </w:r>
      <w:r w:rsidR="000F7848" w:rsidRPr="00177A65">
        <w:t>by</w:t>
      </w:r>
      <w:r w:rsidR="003B4651" w:rsidRPr="00177A65">
        <w:t xml:space="preserve"> 33.</w:t>
      </w:r>
      <w:r w:rsidR="008B75D2" w:rsidRPr="00177A65">
        <w:t>9</w:t>
      </w:r>
      <w:r w:rsidR="003B4651" w:rsidRPr="00177A65">
        <w:t xml:space="preserve">% [95% CI, 31.78-36.57] during the lockdowns, </w:t>
      </w:r>
      <w:r w:rsidR="003B2D04" w:rsidRPr="00177A65">
        <w:t xml:space="preserve">their </w:t>
      </w:r>
      <w:r w:rsidR="003B4651" w:rsidRPr="00177A65">
        <w:t xml:space="preserve">severity </w:t>
      </w:r>
      <w:r w:rsidRPr="00177A65">
        <w:t>increas</w:t>
      </w:r>
      <w:r w:rsidR="003B4651" w:rsidRPr="00177A65">
        <w:t>ing</w:t>
      </w:r>
      <w:r w:rsidRPr="00177A65">
        <w:t xml:space="preserve"> to mild depression compared to minimal depression prior to the pandemic. In the </w:t>
      </w:r>
      <w:r w:rsidR="003B2D04" w:rsidRPr="00177A65">
        <w:t>clinical cohort</w:t>
      </w:r>
      <w:r w:rsidRPr="00177A65">
        <w:t xml:space="preserve">, depressive symptoms remained high and constant across time (F(2,220) = 0.10, </w:t>
      </w:r>
      <w:r w:rsidRPr="00177A65">
        <w:rPr>
          <w:i/>
          <w:iCs/>
        </w:rPr>
        <w:t>p</w:t>
      </w:r>
      <w:r w:rsidRPr="00177A65">
        <w:t xml:space="preserve"> = .91, η</w:t>
      </w:r>
      <w:r w:rsidRPr="00177A65">
        <w:rPr>
          <w:vertAlign w:val="subscript"/>
        </w:rPr>
        <w:t>p</w:t>
      </w:r>
      <w:r w:rsidRPr="00177A65">
        <w:rPr>
          <w:vertAlign w:val="superscript"/>
        </w:rPr>
        <w:t>2</w:t>
      </w:r>
      <w:r w:rsidRPr="00177A65">
        <w:t xml:space="preserve"> = 0.001).</w:t>
      </w:r>
    </w:p>
    <w:p w14:paraId="587A2BC3" w14:textId="076677F0" w:rsidR="00D45E51" w:rsidRPr="00177A65" w:rsidRDefault="00D45E51" w:rsidP="0037212A">
      <w:pPr>
        <w:spacing w:line="480" w:lineRule="auto"/>
        <w:ind w:firstLine="720"/>
        <w:jc w:val="both"/>
      </w:pPr>
      <w:r w:rsidRPr="00177A65">
        <w:t xml:space="preserve">A significant main effect of time </w:t>
      </w:r>
      <w:r w:rsidR="000D63EB" w:rsidRPr="00177A65">
        <w:t>i</w:t>
      </w:r>
      <w:r w:rsidRPr="00177A65">
        <w:t xml:space="preserve">n </w:t>
      </w:r>
      <w:r w:rsidR="000D63EB" w:rsidRPr="00177A65">
        <w:t>harmful</w:t>
      </w:r>
      <w:r w:rsidRPr="00177A65">
        <w:t xml:space="preserve"> alcohol drinking was found (F (2,838) = 14.06, </w:t>
      </w:r>
      <w:r w:rsidRPr="00177A65">
        <w:rPr>
          <w:i/>
          <w:iCs/>
        </w:rPr>
        <w:t>p</w:t>
      </w:r>
      <w:r w:rsidRPr="00177A65">
        <w:t xml:space="preserve"> &lt; .001, η</w:t>
      </w:r>
      <w:r w:rsidRPr="00177A65">
        <w:rPr>
          <w:vertAlign w:val="subscript"/>
        </w:rPr>
        <w:t>p</w:t>
      </w:r>
      <w:r w:rsidRPr="00177A65">
        <w:rPr>
          <w:vertAlign w:val="superscript"/>
        </w:rPr>
        <w:t>2</w:t>
      </w:r>
      <w:r w:rsidRPr="00177A65">
        <w:t xml:space="preserve"> = 0.032)</w:t>
      </w:r>
      <w:r w:rsidR="003B2D04" w:rsidRPr="00177A65">
        <w:t>, symptoms</w:t>
      </w:r>
      <w:r w:rsidRPr="00177A65">
        <w:t xml:space="preserve"> decreas</w:t>
      </w:r>
      <w:r w:rsidR="003B2D04" w:rsidRPr="00177A65">
        <w:t>ing</w:t>
      </w:r>
      <w:r w:rsidRPr="00177A65">
        <w:t xml:space="preserve"> during the pandemic</w:t>
      </w:r>
      <w:r w:rsidR="003B2D04" w:rsidRPr="00177A65">
        <w:t xml:space="preserve"> to </w:t>
      </w:r>
      <w:r w:rsidRPr="00177A65">
        <w:t xml:space="preserve">reach lowest levels </w:t>
      </w:r>
      <w:r w:rsidR="009C6AFD" w:rsidRPr="00177A65">
        <w:t>(i.e., 15.</w:t>
      </w:r>
      <w:r w:rsidR="008A62C1" w:rsidRPr="00177A65">
        <w:t>2</w:t>
      </w:r>
      <w:r w:rsidR="009C6AFD" w:rsidRPr="00177A65">
        <w:t xml:space="preserve">% decrease) </w:t>
      </w:r>
      <w:r w:rsidRPr="00177A65">
        <w:t xml:space="preserve">during the second lockdown (pre-PD &gt; LD1 &gt; LD2, </w:t>
      </w:r>
      <w:r w:rsidRPr="00177A65">
        <w:rPr>
          <w:i/>
          <w:iCs/>
        </w:rPr>
        <w:t>p</w:t>
      </w:r>
      <w:r w:rsidRPr="00177A65">
        <w:t xml:space="preserve"> &lt; .05)</w:t>
      </w:r>
      <w:r w:rsidR="003B2D04" w:rsidRPr="00177A65">
        <w:t>.</w:t>
      </w:r>
      <w:r w:rsidR="00A97C2C" w:rsidRPr="00177A65">
        <w:t xml:space="preserve"> </w:t>
      </w:r>
      <w:r w:rsidR="00AF041F" w:rsidRPr="00177A65">
        <w:t xml:space="preserve">Males drank more than females (F (1,418) = 41.90, </w:t>
      </w:r>
      <w:r w:rsidR="00AF041F" w:rsidRPr="00177A65">
        <w:rPr>
          <w:i/>
          <w:iCs/>
        </w:rPr>
        <w:t>p</w:t>
      </w:r>
      <w:r w:rsidR="00AF041F" w:rsidRPr="00177A65">
        <w:t xml:space="preserve"> &lt; .001, η</w:t>
      </w:r>
      <w:r w:rsidR="00AF041F" w:rsidRPr="00177A65">
        <w:rPr>
          <w:vertAlign w:val="subscript"/>
        </w:rPr>
        <w:t>p</w:t>
      </w:r>
      <w:r w:rsidR="00AF041F" w:rsidRPr="00177A65">
        <w:rPr>
          <w:vertAlign w:val="superscript"/>
        </w:rPr>
        <w:t>2</w:t>
      </w:r>
      <w:r w:rsidR="00AF041F" w:rsidRPr="00177A65">
        <w:t xml:space="preserve"> = 0.091). </w:t>
      </w:r>
      <w:r w:rsidR="003B2D04" w:rsidRPr="00177A65">
        <w:t>T</w:t>
      </w:r>
      <w:r w:rsidRPr="00177A65">
        <w:t>here were no significant cohort or time x cohort interactions</w:t>
      </w:r>
      <w:r w:rsidR="00BB209F" w:rsidRPr="00177A65">
        <w:t xml:space="preserve"> (</w:t>
      </w:r>
      <w:r w:rsidR="00BB209F" w:rsidRPr="00CE3FD9">
        <w:rPr>
          <w:highlight w:val="yellow"/>
        </w:rPr>
        <w:t>Figure</w:t>
      </w:r>
      <w:r w:rsidR="00F817CB" w:rsidRPr="00CE3FD9">
        <w:rPr>
          <w:highlight w:val="yellow"/>
        </w:rPr>
        <w:t xml:space="preserve"> </w:t>
      </w:r>
      <w:r w:rsidR="007925B8" w:rsidRPr="00CE3FD9">
        <w:rPr>
          <w:highlight w:val="yellow"/>
        </w:rPr>
        <w:t>4</w:t>
      </w:r>
      <w:r w:rsidR="00BB209F" w:rsidRPr="00CE3FD9">
        <w:rPr>
          <w:highlight w:val="yellow"/>
        </w:rPr>
        <w:t>B</w:t>
      </w:r>
      <w:r w:rsidR="00BB209F" w:rsidRPr="00177A65">
        <w:t>)</w:t>
      </w:r>
      <w:r w:rsidR="00A97C2C" w:rsidRPr="00177A65">
        <w:t>.</w:t>
      </w:r>
      <w:r w:rsidR="00F731C6" w:rsidRPr="00177A65">
        <w:t xml:space="preserve"> </w:t>
      </w:r>
      <w:r w:rsidR="007E5A2F" w:rsidRPr="00177A65">
        <w:t xml:space="preserve">Nonetheless, </w:t>
      </w:r>
      <w:r w:rsidR="00F731C6" w:rsidRPr="00177A65">
        <w:t xml:space="preserve">a time x diagnosis interaction in the clinical cohort (F(6,220) = 4.25, </w:t>
      </w:r>
      <w:r w:rsidR="00F731C6" w:rsidRPr="00177A65">
        <w:rPr>
          <w:i/>
          <w:iCs/>
        </w:rPr>
        <w:t>p</w:t>
      </w:r>
      <w:r w:rsidR="00F731C6" w:rsidRPr="00177A65">
        <w:t xml:space="preserve"> &lt; .001</w:t>
      </w:r>
      <w:r w:rsidR="00635CD8" w:rsidRPr="00177A65">
        <w:t>, η</w:t>
      </w:r>
      <w:r w:rsidR="00635CD8" w:rsidRPr="00177A65">
        <w:rPr>
          <w:vertAlign w:val="subscript"/>
        </w:rPr>
        <w:t>p</w:t>
      </w:r>
      <w:r w:rsidR="00635CD8" w:rsidRPr="00177A65">
        <w:rPr>
          <w:vertAlign w:val="superscript"/>
        </w:rPr>
        <w:t>2</w:t>
      </w:r>
      <w:r w:rsidR="00635CD8" w:rsidRPr="00177A65">
        <w:t xml:space="preserve"> = .104</w:t>
      </w:r>
      <w:r w:rsidR="00F731C6" w:rsidRPr="00177A65">
        <w:t xml:space="preserve">) </w:t>
      </w:r>
      <w:r w:rsidR="00163183" w:rsidRPr="00177A65">
        <w:t>reve</w:t>
      </w:r>
      <w:r w:rsidR="009F2845" w:rsidRPr="00177A65">
        <w:t>aled that the s</w:t>
      </w:r>
      <w:r w:rsidR="003056B2" w:rsidRPr="00177A65">
        <w:t xml:space="preserve">ignificant </w:t>
      </w:r>
      <w:r w:rsidR="00F731C6" w:rsidRPr="00177A65">
        <w:t xml:space="preserve">the decline in harmful drinking in the clinical cohort was driven by </w:t>
      </w:r>
      <w:r w:rsidR="00C321BA" w:rsidRPr="00177A65">
        <w:t xml:space="preserve">participants with </w:t>
      </w:r>
      <w:r w:rsidR="00F731C6" w:rsidRPr="00177A65">
        <w:t xml:space="preserve">AUD </w:t>
      </w:r>
      <w:r w:rsidR="009C6AFD" w:rsidRPr="00177A65">
        <w:t>(i.e., 23.04% decrease)</w:t>
      </w:r>
      <w:r w:rsidR="00F731C6" w:rsidRPr="00177A65">
        <w:t>.</w:t>
      </w:r>
      <w:r w:rsidR="00635CD8" w:rsidRPr="00177A65">
        <w:t xml:space="preserve"> </w:t>
      </w:r>
    </w:p>
    <w:p w14:paraId="61EDBC8B" w14:textId="71F72C98" w:rsidR="00D45E51" w:rsidRPr="00177A65" w:rsidRDefault="00AF041F" w:rsidP="0037212A">
      <w:pPr>
        <w:spacing w:line="480" w:lineRule="auto"/>
        <w:ind w:firstLine="720"/>
        <w:jc w:val="both"/>
      </w:pPr>
      <w:r w:rsidRPr="00177A65">
        <w:t>For ED symptoms, as t</w:t>
      </w:r>
      <w:r w:rsidR="00D45E51" w:rsidRPr="00177A65">
        <w:t>he EDE</w:t>
      </w:r>
      <w:r w:rsidR="004C5836" w:rsidRPr="00177A65">
        <w:t>-</w:t>
      </w:r>
      <w:r w:rsidR="00D45E51" w:rsidRPr="00177A65">
        <w:t xml:space="preserve">Q was </w:t>
      </w:r>
      <w:r w:rsidRPr="00177A65">
        <w:t xml:space="preserve">only </w:t>
      </w:r>
      <w:r w:rsidR="00D45E51" w:rsidRPr="00177A65">
        <w:t xml:space="preserve">administered at 2 time points in the clinical </w:t>
      </w:r>
      <w:r w:rsidRPr="00177A65">
        <w:t>cohort</w:t>
      </w:r>
      <w:r w:rsidR="00D45E51" w:rsidRPr="00177A65">
        <w:t xml:space="preserve">, we analysed these 2 cohorts separately. In </w:t>
      </w:r>
      <w:r w:rsidR="009B0A83" w:rsidRPr="00177A65">
        <w:t xml:space="preserve">the </w:t>
      </w:r>
      <w:r w:rsidR="00D45E51" w:rsidRPr="00177A65">
        <w:t xml:space="preserve">population </w:t>
      </w:r>
      <w:r w:rsidRPr="00177A65">
        <w:t>cohort</w:t>
      </w:r>
      <w:r w:rsidR="00D45E51" w:rsidRPr="00177A65">
        <w:t>, there was a significant main effect of time on ED behaviours and attitudes, as assessed by the EDE</w:t>
      </w:r>
      <w:r w:rsidR="004C5836" w:rsidRPr="00177A65">
        <w:t>-</w:t>
      </w:r>
      <w:r w:rsidR="00D45E51" w:rsidRPr="00177A65">
        <w:t xml:space="preserve">Q global score (F(2,550) = 4.31, </w:t>
      </w:r>
      <w:r w:rsidR="00D45E51" w:rsidRPr="00177A65">
        <w:rPr>
          <w:i/>
          <w:iCs/>
        </w:rPr>
        <w:t>p</w:t>
      </w:r>
      <w:r w:rsidR="00D45E51" w:rsidRPr="00177A65">
        <w:t xml:space="preserve"> = .01, η</w:t>
      </w:r>
      <w:r w:rsidR="00D45E51" w:rsidRPr="00177A65">
        <w:rPr>
          <w:vertAlign w:val="subscript"/>
        </w:rPr>
        <w:t>p</w:t>
      </w:r>
      <w:r w:rsidR="00D45E51" w:rsidRPr="00177A65">
        <w:rPr>
          <w:vertAlign w:val="superscript"/>
        </w:rPr>
        <w:t>2</w:t>
      </w:r>
      <w:r w:rsidR="00D45E51" w:rsidRPr="00177A65">
        <w:t xml:space="preserve"> = 0.015). </w:t>
      </w:r>
      <w:r w:rsidRPr="00177A65">
        <w:t xml:space="preserve">ED symptoms </w:t>
      </w:r>
      <w:r w:rsidR="00D45E51" w:rsidRPr="00177A65">
        <w:t xml:space="preserve">increased </w:t>
      </w:r>
      <w:r w:rsidR="00DD7E2E" w:rsidRPr="00177A65">
        <w:t xml:space="preserve">by 15.6% [95% CI, 15.39-15.68] </w:t>
      </w:r>
      <w:r w:rsidR="00D45E51" w:rsidRPr="00177A65">
        <w:t>during the 1</w:t>
      </w:r>
      <w:r w:rsidR="00D45E51" w:rsidRPr="00177A65">
        <w:rPr>
          <w:vertAlign w:val="superscript"/>
        </w:rPr>
        <w:t>st</w:t>
      </w:r>
      <w:r w:rsidR="00D45E51" w:rsidRPr="00177A65">
        <w:t xml:space="preserve"> lockdown, returning to pre-pandemic levels during the second lockdown </w:t>
      </w:r>
      <w:r w:rsidR="00DD7E2E" w:rsidRPr="00177A65">
        <w:t>(</w:t>
      </w:r>
      <w:r w:rsidR="00D45E51" w:rsidRPr="00EB3656">
        <w:rPr>
          <w:highlight w:val="yellow"/>
        </w:rPr>
        <w:t>Figure</w:t>
      </w:r>
      <w:r w:rsidR="003A66E9" w:rsidRPr="00EB3656">
        <w:rPr>
          <w:highlight w:val="yellow"/>
        </w:rPr>
        <w:t xml:space="preserve"> 4</w:t>
      </w:r>
      <w:r w:rsidR="00D45E51" w:rsidRPr="00EB3656">
        <w:rPr>
          <w:highlight w:val="yellow"/>
        </w:rPr>
        <w:t>C</w:t>
      </w:r>
      <w:r w:rsidR="00D45E51" w:rsidRPr="00177A65">
        <w:t xml:space="preserve">). As expected, </w:t>
      </w:r>
      <w:r w:rsidRPr="00177A65">
        <w:t xml:space="preserve">ED symptoms were </w:t>
      </w:r>
      <w:r w:rsidR="00D45E51" w:rsidRPr="00177A65">
        <w:t xml:space="preserve">significantly </w:t>
      </w:r>
      <w:r w:rsidRPr="00177A65">
        <w:t xml:space="preserve">higher in females </w:t>
      </w:r>
      <w:r w:rsidR="00D45E51" w:rsidRPr="00177A65">
        <w:t xml:space="preserve">than males (F(1, 274) = 33.26, </w:t>
      </w:r>
      <w:r w:rsidR="00D45E51" w:rsidRPr="00177A65">
        <w:rPr>
          <w:i/>
          <w:iCs/>
        </w:rPr>
        <w:t>p</w:t>
      </w:r>
      <w:r w:rsidR="00D45E51" w:rsidRPr="00177A65">
        <w:t xml:space="preserve"> = &lt; .001, η</w:t>
      </w:r>
      <w:r w:rsidR="00D45E51" w:rsidRPr="00177A65">
        <w:rPr>
          <w:vertAlign w:val="subscript"/>
        </w:rPr>
        <w:t>p</w:t>
      </w:r>
      <w:r w:rsidR="00D45E51" w:rsidRPr="00177A65">
        <w:rPr>
          <w:vertAlign w:val="superscript"/>
        </w:rPr>
        <w:t>2</w:t>
      </w:r>
      <w:r w:rsidR="00D45E51" w:rsidRPr="00177A65">
        <w:t xml:space="preserve"> = 0.108)</w:t>
      </w:r>
      <w:r w:rsidRPr="00177A65">
        <w:t xml:space="preserve"> but there </w:t>
      </w:r>
      <w:r w:rsidR="00D45E51" w:rsidRPr="00177A65">
        <w:t xml:space="preserve">were no significant time x </w:t>
      </w:r>
      <w:r w:rsidR="00C726D3" w:rsidRPr="00177A65">
        <w:t>sex</w:t>
      </w:r>
      <w:r w:rsidR="00D45E51" w:rsidRPr="00177A65">
        <w:t xml:space="preserve"> interactions (F (2, 550) = 1.14, </w:t>
      </w:r>
      <w:r w:rsidR="00D45E51" w:rsidRPr="00177A65">
        <w:rPr>
          <w:i/>
          <w:iCs/>
        </w:rPr>
        <w:t>p</w:t>
      </w:r>
      <w:r w:rsidR="00D45E51" w:rsidRPr="00177A65">
        <w:t xml:space="preserve"> = 0.32, η</w:t>
      </w:r>
      <w:r w:rsidR="00D45E51" w:rsidRPr="00177A65">
        <w:rPr>
          <w:vertAlign w:val="subscript"/>
        </w:rPr>
        <w:t>p</w:t>
      </w:r>
      <w:r w:rsidR="00D45E51" w:rsidRPr="00177A65">
        <w:rPr>
          <w:vertAlign w:val="superscript"/>
        </w:rPr>
        <w:t>2</w:t>
      </w:r>
      <w:r w:rsidR="00D45E51" w:rsidRPr="00177A65">
        <w:t xml:space="preserve"> = 0.004). </w:t>
      </w:r>
      <w:r w:rsidR="00F600F5" w:rsidRPr="00177A65">
        <w:t>In contrast</w:t>
      </w:r>
      <w:r w:rsidR="00D45E51" w:rsidRPr="00177A65">
        <w:t xml:space="preserve"> to the population </w:t>
      </w:r>
      <w:r w:rsidRPr="00177A65">
        <w:t>cohort</w:t>
      </w:r>
      <w:r w:rsidR="00D45E51" w:rsidRPr="00177A65">
        <w:t xml:space="preserve">, </w:t>
      </w:r>
      <w:r w:rsidR="008A574C" w:rsidRPr="00177A65">
        <w:t>ED symptoms</w:t>
      </w:r>
      <w:r w:rsidR="00D45E51" w:rsidRPr="00177A65">
        <w:t xml:space="preserve"> did not significantly differ between the 2 lockdowns </w:t>
      </w:r>
      <w:r w:rsidR="000F7E33" w:rsidRPr="00177A65">
        <w:t xml:space="preserve">in the clinical </w:t>
      </w:r>
      <w:r w:rsidRPr="00177A65">
        <w:t>cohort</w:t>
      </w:r>
      <w:r w:rsidR="000F7E33" w:rsidRPr="00177A65">
        <w:t xml:space="preserve"> </w:t>
      </w:r>
      <w:r w:rsidR="00D45E51" w:rsidRPr="00177A65">
        <w:t xml:space="preserve">(F(1,110) = 0.09, </w:t>
      </w:r>
      <w:r w:rsidR="00D45E51" w:rsidRPr="00177A65">
        <w:rPr>
          <w:i/>
          <w:iCs/>
        </w:rPr>
        <w:t>p</w:t>
      </w:r>
      <w:r w:rsidR="00D45E51" w:rsidRPr="00177A65">
        <w:t xml:space="preserve"> = .77, η</w:t>
      </w:r>
      <w:r w:rsidR="00D45E51" w:rsidRPr="00177A65">
        <w:rPr>
          <w:vertAlign w:val="subscript"/>
        </w:rPr>
        <w:t>p</w:t>
      </w:r>
      <w:r w:rsidR="00D45E51" w:rsidRPr="00177A65">
        <w:rPr>
          <w:vertAlign w:val="superscript"/>
        </w:rPr>
        <w:t>2</w:t>
      </w:r>
      <w:r w:rsidR="00D45E51" w:rsidRPr="00177A65">
        <w:t xml:space="preserve"> = 0.001).</w:t>
      </w:r>
      <w:r w:rsidR="00232E75" w:rsidRPr="00177A65">
        <w:t xml:space="preserve"> </w:t>
      </w:r>
      <w:r w:rsidR="006244FC" w:rsidRPr="00177A65">
        <w:t>Limiting analyses to the ED subgroups also revealed n</w:t>
      </w:r>
      <w:r w:rsidR="00773B45" w:rsidRPr="00177A65">
        <w:t>o significant time effect</w:t>
      </w:r>
      <w:r w:rsidR="006244FC" w:rsidRPr="00177A65">
        <w:t>s</w:t>
      </w:r>
      <w:r w:rsidR="00773B45" w:rsidRPr="00177A65">
        <w:t xml:space="preserve"> </w:t>
      </w:r>
      <w:r w:rsidR="008D2A43" w:rsidRPr="00177A65">
        <w:t xml:space="preserve">(F(1,30) = </w:t>
      </w:r>
      <w:r w:rsidR="004378F5" w:rsidRPr="00177A65">
        <w:t xml:space="preserve">2.35, </w:t>
      </w:r>
      <w:r w:rsidR="004378F5" w:rsidRPr="00177A65">
        <w:rPr>
          <w:i/>
          <w:iCs/>
        </w:rPr>
        <w:t>p</w:t>
      </w:r>
      <w:r w:rsidR="004378F5" w:rsidRPr="00177A65">
        <w:t xml:space="preserve"> = .14, η</w:t>
      </w:r>
      <w:r w:rsidR="004378F5" w:rsidRPr="00177A65">
        <w:rPr>
          <w:vertAlign w:val="subscript"/>
        </w:rPr>
        <w:t>p</w:t>
      </w:r>
      <w:r w:rsidR="004378F5" w:rsidRPr="00177A65">
        <w:rPr>
          <w:vertAlign w:val="superscript"/>
        </w:rPr>
        <w:t>2</w:t>
      </w:r>
      <w:r w:rsidR="004378F5" w:rsidRPr="00177A65">
        <w:t xml:space="preserve"> = 0.073</w:t>
      </w:r>
      <w:r w:rsidR="008D2A43" w:rsidRPr="00177A65">
        <w:t>)</w:t>
      </w:r>
      <w:r w:rsidR="00773B45" w:rsidRPr="00177A65">
        <w:t xml:space="preserve"> and </w:t>
      </w:r>
      <w:r w:rsidR="00C90190" w:rsidRPr="00177A65">
        <w:t xml:space="preserve">F(1,18) = </w:t>
      </w:r>
      <w:r w:rsidR="00613DBC" w:rsidRPr="00177A65">
        <w:t xml:space="preserve">0.03, </w:t>
      </w:r>
      <w:r w:rsidR="00613DBC" w:rsidRPr="00177A65">
        <w:rPr>
          <w:i/>
          <w:iCs/>
        </w:rPr>
        <w:t>p</w:t>
      </w:r>
      <w:r w:rsidR="00613DBC" w:rsidRPr="00177A65">
        <w:t xml:space="preserve"> = .87, η</w:t>
      </w:r>
      <w:r w:rsidR="00613DBC" w:rsidRPr="00177A65">
        <w:rPr>
          <w:vertAlign w:val="subscript"/>
        </w:rPr>
        <w:t>p</w:t>
      </w:r>
      <w:r w:rsidR="00613DBC" w:rsidRPr="00177A65">
        <w:rPr>
          <w:vertAlign w:val="superscript"/>
        </w:rPr>
        <w:t>2</w:t>
      </w:r>
      <w:r w:rsidR="00613DBC" w:rsidRPr="00177A65">
        <w:t xml:space="preserve"> = 0.002</w:t>
      </w:r>
      <w:r w:rsidR="00C90190" w:rsidRPr="00177A65">
        <w:t>)</w:t>
      </w:r>
      <w:r w:rsidR="00773B45" w:rsidRPr="00177A65">
        <w:t xml:space="preserve">, </w:t>
      </w:r>
      <w:r w:rsidR="006244FC" w:rsidRPr="00177A65">
        <w:t xml:space="preserve">for AN and BN, </w:t>
      </w:r>
      <w:r w:rsidR="00773B45" w:rsidRPr="00177A65">
        <w:t>respectively</w:t>
      </w:r>
      <w:r w:rsidR="0055122A" w:rsidRPr="00177A65">
        <w:t>.</w:t>
      </w:r>
    </w:p>
    <w:p w14:paraId="49593E43" w14:textId="001AEA6B" w:rsidR="00EC2A7F" w:rsidRDefault="006244FC" w:rsidP="00274172">
      <w:pPr>
        <w:spacing w:line="480" w:lineRule="auto"/>
        <w:ind w:firstLine="720"/>
        <w:jc w:val="both"/>
      </w:pPr>
      <w:r w:rsidRPr="00177A65">
        <w:t>Analyses of</w:t>
      </w:r>
      <w:r w:rsidR="00EA2CFB" w:rsidRPr="00177A65">
        <w:t xml:space="preserve"> </w:t>
      </w:r>
      <w:r w:rsidR="00B94FEE" w:rsidRPr="00177A65">
        <w:t>BMI</w:t>
      </w:r>
      <w:r w:rsidR="00A02EBF" w:rsidRPr="00177A65">
        <w:t xml:space="preserve"> trajectories</w:t>
      </w:r>
      <w:r w:rsidR="00EA2CFB" w:rsidRPr="00177A65">
        <w:t xml:space="preserve">, </w:t>
      </w:r>
      <w:r w:rsidRPr="00177A65">
        <w:t xml:space="preserve">revealed </w:t>
      </w:r>
      <w:r w:rsidR="008A3AEC" w:rsidRPr="00177A65">
        <w:t>a</w:t>
      </w:r>
      <w:r w:rsidR="00D7273E" w:rsidRPr="00177A65">
        <w:t xml:space="preserve"> significant main effect of time </w:t>
      </w:r>
      <w:r w:rsidRPr="00177A65">
        <w:t>in the whole sample</w:t>
      </w:r>
      <w:r w:rsidRPr="00177A65" w:rsidDel="006244FC">
        <w:t xml:space="preserve"> </w:t>
      </w:r>
      <w:r w:rsidR="00916390" w:rsidRPr="00177A65">
        <w:t>(F(2</w:t>
      </w:r>
      <w:r w:rsidR="00A02EBF" w:rsidRPr="00177A65">
        <w:t>, 638</w:t>
      </w:r>
      <w:r w:rsidR="00916390" w:rsidRPr="00177A65">
        <w:t>) = 6.85, p &lt; .001, η</w:t>
      </w:r>
      <w:r w:rsidR="00916390" w:rsidRPr="00177A65">
        <w:rPr>
          <w:vertAlign w:val="subscript"/>
        </w:rPr>
        <w:t>p</w:t>
      </w:r>
      <w:r w:rsidR="00916390" w:rsidRPr="00177A65">
        <w:rPr>
          <w:vertAlign w:val="superscript"/>
        </w:rPr>
        <w:t>2</w:t>
      </w:r>
      <w:r w:rsidR="00916390" w:rsidRPr="00177A65">
        <w:t xml:space="preserve"> = 0.0</w:t>
      </w:r>
      <w:r w:rsidR="00A02EBF" w:rsidRPr="00177A65">
        <w:t>3</w:t>
      </w:r>
      <w:r w:rsidR="00916390" w:rsidRPr="00177A65">
        <w:t>2)</w:t>
      </w:r>
      <w:r w:rsidR="00AB7B84" w:rsidRPr="00177A65">
        <w:t>,</w:t>
      </w:r>
      <w:r w:rsidR="00810385" w:rsidRPr="00177A65">
        <w:t xml:space="preserve"> </w:t>
      </w:r>
      <w:r w:rsidR="00D94F5C" w:rsidRPr="00177A65">
        <w:t xml:space="preserve">BMI </w:t>
      </w:r>
      <w:r w:rsidR="005059BF" w:rsidRPr="00177A65">
        <w:t xml:space="preserve">being higher </w:t>
      </w:r>
      <w:r w:rsidR="00D94F5C" w:rsidRPr="00177A65">
        <w:t>during the pandemic (pre-PD &lt; LD1</w:t>
      </w:r>
      <w:r w:rsidR="008A62C1" w:rsidRPr="00177A65">
        <w:t xml:space="preserve"> and</w:t>
      </w:r>
      <w:r w:rsidR="00D94F5C" w:rsidRPr="00177A65">
        <w:t xml:space="preserve"> LD2</w:t>
      </w:r>
      <w:r w:rsidR="00916390" w:rsidRPr="00177A65">
        <w:t>,</w:t>
      </w:r>
      <w:r w:rsidR="00F74100" w:rsidRPr="00177A65">
        <w:t xml:space="preserve"> </w:t>
      </w:r>
      <w:r w:rsidR="00916390" w:rsidRPr="00177A65">
        <w:rPr>
          <w:i/>
          <w:iCs/>
        </w:rPr>
        <w:t>p</w:t>
      </w:r>
      <w:r w:rsidR="00916390" w:rsidRPr="00177A65">
        <w:t xml:space="preserve"> &lt; .0</w:t>
      </w:r>
      <w:r w:rsidR="00A02EBF" w:rsidRPr="00177A65">
        <w:t>1</w:t>
      </w:r>
      <w:r w:rsidR="00D94F5C" w:rsidRPr="00177A65">
        <w:t>)</w:t>
      </w:r>
      <w:r w:rsidR="003A66E9">
        <w:t xml:space="preserve"> (</w:t>
      </w:r>
      <w:r w:rsidR="003A66E9" w:rsidRPr="00EB3656">
        <w:rPr>
          <w:highlight w:val="yellow"/>
        </w:rPr>
        <w:t>Figure 4D</w:t>
      </w:r>
      <w:r w:rsidR="003A66E9">
        <w:t>)</w:t>
      </w:r>
      <w:r w:rsidR="00C5330E" w:rsidRPr="00177A65">
        <w:t>.</w:t>
      </w:r>
      <w:r w:rsidR="00B22D8A" w:rsidRPr="00177A65">
        <w:t xml:space="preserve"> </w:t>
      </w:r>
      <w:r w:rsidR="00A02EBF" w:rsidRPr="00177A65">
        <w:t xml:space="preserve">Significant time x </w:t>
      </w:r>
      <w:r w:rsidR="008B75D2" w:rsidRPr="00177A65">
        <w:t>sex</w:t>
      </w:r>
      <w:r w:rsidR="00A02EBF" w:rsidRPr="00177A65">
        <w:t xml:space="preserve"> interaction (F(2,638) = 3.81, </w:t>
      </w:r>
      <w:r w:rsidR="00A02EBF" w:rsidRPr="00177A65">
        <w:rPr>
          <w:i/>
          <w:iCs/>
        </w:rPr>
        <w:t>p</w:t>
      </w:r>
      <w:r w:rsidR="00A02EBF" w:rsidRPr="00177A65">
        <w:t xml:space="preserve"> &lt; .05, η</w:t>
      </w:r>
      <w:r w:rsidR="00A02EBF" w:rsidRPr="00177A65">
        <w:rPr>
          <w:vertAlign w:val="subscript"/>
        </w:rPr>
        <w:t>p</w:t>
      </w:r>
      <w:r w:rsidR="00A02EBF" w:rsidRPr="00177A65">
        <w:rPr>
          <w:vertAlign w:val="superscript"/>
        </w:rPr>
        <w:t>2</w:t>
      </w:r>
      <w:r w:rsidR="00A02EBF" w:rsidRPr="00177A65">
        <w:t xml:space="preserve"> = 0.012) indicated </w:t>
      </w:r>
      <w:r w:rsidR="00B00AAC" w:rsidRPr="00177A65">
        <w:t xml:space="preserve">that </w:t>
      </w:r>
      <w:r w:rsidR="00AC5955" w:rsidRPr="00177A65">
        <w:t>BMI</w:t>
      </w:r>
      <w:r w:rsidR="00B00AAC" w:rsidRPr="00177A65">
        <w:t xml:space="preserve"> </w:t>
      </w:r>
      <w:r w:rsidR="00A02EBF" w:rsidRPr="00177A65">
        <w:t>significant</w:t>
      </w:r>
      <w:r w:rsidR="00AC5955" w:rsidRPr="00177A65">
        <w:t>ly increased</w:t>
      </w:r>
      <w:r w:rsidR="00A02EBF" w:rsidRPr="00177A65">
        <w:t xml:space="preserve"> </w:t>
      </w:r>
      <w:r w:rsidR="00B00AAC" w:rsidRPr="00177A65">
        <w:t>in females, not in males.</w:t>
      </w:r>
      <w:r w:rsidR="00274172" w:rsidRPr="00177A65">
        <w:t xml:space="preserve"> </w:t>
      </w:r>
      <w:r w:rsidR="00B00AAC" w:rsidRPr="00177A65">
        <w:t>No</w:t>
      </w:r>
      <w:r w:rsidR="00237525" w:rsidRPr="00177A65">
        <w:t xml:space="preserve"> time x cohort</w:t>
      </w:r>
      <w:r w:rsidR="00F93B38" w:rsidRPr="00177A65">
        <w:t xml:space="preserve"> </w:t>
      </w:r>
      <w:r w:rsidR="00237525" w:rsidRPr="00177A65">
        <w:t>interaction was found</w:t>
      </w:r>
      <w:r w:rsidR="00B00AAC" w:rsidRPr="00177A65">
        <w:t>, but analyses of the two cohorts separately indicated that these findings were driven by the population cohort</w:t>
      </w:r>
      <w:r w:rsidR="003B194F" w:rsidRPr="00177A65">
        <w:t xml:space="preserve"> (F(2,</w:t>
      </w:r>
      <w:r w:rsidR="00B00AAC" w:rsidRPr="00177A65">
        <w:t>42</w:t>
      </w:r>
      <w:r w:rsidR="003B194F" w:rsidRPr="00177A65">
        <w:t xml:space="preserve">8) = </w:t>
      </w:r>
      <w:r w:rsidR="00B00AAC" w:rsidRPr="00177A65">
        <w:t>9</w:t>
      </w:r>
      <w:r w:rsidR="003B194F" w:rsidRPr="00177A65">
        <w:t>.</w:t>
      </w:r>
      <w:r w:rsidR="00B00AAC" w:rsidRPr="00177A65">
        <w:t>61</w:t>
      </w:r>
      <w:r w:rsidR="003B194F" w:rsidRPr="00177A65">
        <w:t xml:space="preserve">, </w:t>
      </w:r>
      <w:r w:rsidR="003B194F" w:rsidRPr="00177A65">
        <w:rPr>
          <w:i/>
          <w:iCs/>
        </w:rPr>
        <w:t>p</w:t>
      </w:r>
      <w:r w:rsidR="003B194F" w:rsidRPr="00177A65">
        <w:t xml:space="preserve"> &lt; .0</w:t>
      </w:r>
      <w:r w:rsidR="00C44227" w:rsidRPr="00177A65">
        <w:t>1</w:t>
      </w:r>
      <w:r w:rsidR="003B194F" w:rsidRPr="00177A65">
        <w:t>, η</w:t>
      </w:r>
      <w:r w:rsidR="003B194F" w:rsidRPr="00177A65">
        <w:rPr>
          <w:vertAlign w:val="subscript"/>
        </w:rPr>
        <w:t>p</w:t>
      </w:r>
      <w:r w:rsidR="003B194F" w:rsidRPr="00177A65">
        <w:rPr>
          <w:vertAlign w:val="superscript"/>
        </w:rPr>
        <w:t>2</w:t>
      </w:r>
      <w:r w:rsidR="003B194F" w:rsidRPr="00177A65">
        <w:t xml:space="preserve"> = 0.0</w:t>
      </w:r>
      <w:r w:rsidR="00B00AAC" w:rsidRPr="00177A65">
        <w:t>43</w:t>
      </w:r>
      <w:r w:rsidR="003B194F" w:rsidRPr="00177A65">
        <w:t>)</w:t>
      </w:r>
      <w:r w:rsidR="00F93B38" w:rsidRPr="00177A65">
        <w:t>.</w:t>
      </w:r>
      <w:r w:rsidR="00B524E9" w:rsidRPr="00177A65">
        <w:t xml:space="preserve"> </w:t>
      </w:r>
      <w:r w:rsidR="00B01EBA" w:rsidRPr="00177A65">
        <w:t>While n</w:t>
      </w:r>
      <w:r w:rsidR="000476CA" w:rsidRPr="00177A65">
        <w:t>o main effect of time was found in the clinical cohort</w:t>
      </w:r>
      <w:r w:rsidR="00B01EBA" w:rsidRPr="00177A65">
        <w:t xml:space="preserve">, analyses within each diagnostic group revealed time x sex interaction (F(2,50) = 5.48, </w:t>
      </w:r>
      <w:r w:rsidR="00B01EBA" w:rsidRPr="00177A65">
        <w:rPr>
          <w:i/>
          <w:iCs/>
        </w:rPr>
        <w:t>p</w:t>
      </w:r>
      <w:r w:rsidR="00B01EBA" w:rsidRPr="00177A65">
        <w:t xml:space="preserve"> &lt; .01, η</w:t>
      </w:r>
      <w:r w:rsidR="00B01EBA" w:rsidRPr="00177A65">
        <w:rPr>
          <w:vertAlign w:val="subscript"/>
        </w:rPr>
        <w:t>p</w:t>
      </w:r>
      <w:r w:rsidR="00B01EBA" w:rsidRPr="00177A65">
        <w:rPr>
          <w:vertAlign w:val="superscript"/>
        </w:rPr>
        <w:t>2</w:t>
      </w:r>
      <w:r w:rsidR="00B01EBA" w:rsidRPr="00177A65">
        <w:t xml:space="preserve"> = 0.180) in the AUD group, in which significant BMI increases were </w:t>
      </w:r>
      <w:r w:rsidR="00E217FF" w:rsidRPr="00177A65">
        <w:t>observed</w:t>
      </w:r>
      <w:r w:rsidR="00B01EBA" w:rsidRPr="00177A65">
        <w:t xml:space="preserve"> </w:t>
      </w:r>
      <w:r w:rsidR="00E217FF" w:rsidRPr="00177A65">
        <w:t xml:space="preserve">only </w:t>
      </w:r>
      <w:r w:rsidR="00B01EBA" w:rsidRPr="00177A65">
        <w:t>in females (</w:t>
      </w:r>
      <w:r w:rsidR="00E217FF" w:rsidRPr="00177A65">
        <w:t xml:space="preserve">pre-PD &lt; LD2, </w:t>
      </w:r>
      <w:r w:rsidR="00E217FF" w:rsidRPr="00177A65">
        <w:rPr>
          <w:i/>
          <w:iCs/>
        </w:rPr>
        <w:t>p</w:t>
      </w:r>
      <w:r w:rsidR="00E217FF" w:rsidRPr="00177A65">
        <w:t xml:space="preserve"> &lt; .05</w:t>
      </w:r>
      <w:r w:rsidR="00B01EBA" w:rsidRPr="00177A65">
        <w:t>).</w:t>
      </w:r>
    </w:p>
    <w:p w14:paraId="2023E4D2" w14:textId="1C0E0204" w:rsidR="00B25A9A" w:rsidRDefault="00B25A9A" w:rsidP="00B25A9A">
      <w:pPr>
        <w:spacing w:line="480" w:lineRule="auto"/>
        <w:jc w:val="both"/>
      </w:pPr>
    </w:p>
    <w:p w14:paraId="60700FFE" w14:textId="5D3018D2" w:rsidR="00B25A9A" w:rsidRDefault="00B25A9A" w:rsidP="00CE3FD9">
      <w:pPr>
        <w:spacing w:line="480" w:lineRule="auto"/>
        <w:jc w:val="both"/>
      </w:pPr>
      <w:r w:rsidRPr="00CE3FD9">
        <w:rPr>
          <w:highlight w:val="yellow"/>
        </w:rPr>
        <w:t>Re-running the analyses described above controlling for other potential confounders, generated in largely similar results (Supplemental Table 3).</w:t>
      </w:r>
    </w:p>
    <w:p w14:paraId="3E303EB9" w14:textId="4D60F56D" w:rsidR="00756A0A" w:rsidRPr="00177A65" w:rsidRDefault="00756A0A" w:rsidP="002371D4">
      <w:pPr>
        <w:spacing w:line="480" w:lineRule="auto"/>
        <w:jc w:val="both"/>
      </w:pPr>
      <w:r>
        <w:t xml:space="preserve">---------------------------------------------------figure </w:t>
      </w:r>
      <w:r w:rsidR="00AC1865">
        <w:t>4</w:t>
      </w:r>
      <w:r>
        <w:t>---------------------------------------------------</w:t>
      </w:r>
    </w:p>
    <w:p w14:paraId="7866FF21" w14:textId="77777777" w:rsidR="00D45E51" w:rsidRPr="00177A65" w:rsidRDefault="00D45E51" w:rsidP="0037212A">
      <w:pPr>
        <w:spacing w:line="480" w:lineRule="auto"/>
        <w:jc w:val="both"/>
      </w:pPr>
    </w:p>
    <w:p w14:paraId="5E7AE42F" w14:textId="7FD03ACD" w:rsidR="00612D44" w:rsidRPr="00177A65" w:rsidRDefault="00612D44" w:rsidP="0037212A">
      <w:pPr>
        <w:spacing w:line="480" w:lineRule="auto"/>
        <w:jc w:val="both"/>
        <w:rPr>
          <w:b/>
          <w:bCs/>
        </w:rPr>
      </w:pPr>
      <w:r w:rsidRPr="00177A65">
        <w:rPr>
          <w:b/>
          <w:bCs/>
        </w:rPr>
        <w:t xml:space="preserve">Effects of pre-pandemic symptom severity on mental health trajectories during the pandemic </w:t>
      </w:r>
    </w:p>
    <w:p w14:paraId="6B45118C" w14:textId="12801FC4" w:rsidR="00D45E51" w:rsidRPr="00177A65" w:rsidRDefault="00AF041F" w:rsidP="0037212A">
      <w:pPr>
        <w:spacing w:line="480" w:lineRule="auto"/>
        <w:jc w:val="both"/>
      </w:pPr>
      <w:r w:rsidRPr="00177A65">
        <w:t>The following analyses were performed t</w:t>
      </w:r>
      <w:r w:rsidR="00D45E51" w:rsidRPr="00177A65">
        <w:t xml:space="preserve">o identify </w:t>
      </w:r>
      <w:r w:rsidR="008A1328" w:rsidRPr="00177A65">
        <w:t xml:space="preserve">participants from the population cohort </w:t>
      </w:r>
      <w:r w:rsidR="00D45E51" w:rsidRPr="00177A65">
        <w:t xml:space="preserve">most </w:t>
      </w:r>
      <w:r w:rsidRPr="00177A65">
        <w:t>vulnerable</w:t>
      </w:r>
      <w:r w:rsidR="008A1328" w:rsidRPr="00177A65">
        <w:t xml:space="preserve"> </w:t>
      </w:r>
      <w:r w:rsidR="00D45E51" w:rsidRPr="00177A65">
        <w:t xml:space="preserve">to </w:t>
      </w:r>
      <w:r w:rsidR="008A1328" w:rsidRPr="00177A65">
        <w:t xml:space="preserve">COVID-induced </w:t>
      </w:r>
      <w:r w:rsidR="00D45E51" w:rsidRPr="00177A65">
        <w:t xml:space="preserve">mental </w:t>
      </w:r>
      <w:r w:rsidR="008A1328" w:rsidRPr="00177A65">
        <w:t>illness</w:t>
      </w:r>
      <w:r w:rsidRPr="00177A65">
        <w:t>.</w:t>
      </w:r>
      <w:r w:rsidR="00D45E51" w:rsidRPr="00177A65">
        <w:t xml:space="preserve"> </w:t>
      </w:r>
      <w:r w:rsidR="00E217FF" w:rsidRPr="00177A65">
        <w:t>W</w:t>
      </w:r>
      <w:r w:rsidR="00D45E51" w:rsidRPr="00177A65">
        <w:t xml:space="preserve">e categorised </w:t>
      </w:r>
      <w:r w:rsidRPr="00177A65">
        <w:t>participants fr</w:t>
      </w:r>
      <w:r w:rsidR="000F26C0" w:rsidRPr="00177A65">
        <w:t>o</w:t>
      </w:r>
      <w:r w:rsidRPr="00177A65">
        <w:t>m</w:t>
      </w:r>
      <w:r w:rsidR="000F26C0" w:rsidRPr="00177A65">
        <w:t xml:space="preserve"> </w:t>
      </w:r>
      <w:r w:rsidR="00D45E51" w:rsidRPr="00177A65">
        <w:t>th</w:t>
      </w:r>
      <w:r w:rsidR="000F26C0" w:rsidRPr="00177A65">
        <w:t>is</w:t>
      </w:r>
      <w:r w:rsidR="00D45E51" w:rsidRPr="00177A65">
        <w:t xml:space="preserve"> </w:t>
      </w:r>
      <w:r w:rsidRPr="00177A65">
        <w:t xml:space="preserve">cohort </w:t>
      </w:r>
      <w:r w:rsidR="00D45E51" w:rsidRPr="00177A65">
        <w:t xml:space="preserve">based on </w:t>
      </w:r>
      <w:r w:rsidR="000F26C0" w:rsidRPr="00177A65">
        <w:t xml:space="preserve">their </w:t>
      </w:r>
      <w:r w:rsidR="00D45E51" w:rsidRPr="00177A65">
        <w:t>pre-pandemic symptom severity for depression, alcohol abuse</w:t>
      </w:r>
      <w:r w:rsidR="005059BF" w:rsidRPr="00177A65">
        <w:t xml:space="preserve">, </w:t>
      </w:r>
      <w:r w:rsidR="000F26C0" w:rsidRPr="00177A65">
        <w:t>ED</w:t>
      </w:r>
      <w:r w:rsidR="004C5836" w:rsidRPr="00177A65">
        <w:t>s</w:t>
      </w:r>
      <w:r w:rsidR="000F26C0" w:rsidRPr="00177A65">
        <w:t xml:space="preserve"> and</w:t>
      </w:r>
      <w:r w:rsidR="005059BF" w:rsidRPr="00177A65">
        <w:t xml:space="preserve"> </w:t>
      </w:r>
      <w:r w:rsidR="00E217FF" w:rsidRPr="00177A65">
        <w:t xml:space="preserve">their </w:t>
      </w:r>
      <w:r w:rsidR="005059BF" w:rsidRPr="00177A65">
        <w:t>BMI, and</w:t>
      </w:r>
      <w:r w:rsidR="000F26C0" w:rsidRPr="00177A65">
        <w:t xml:space="preserve"> </w:t>
      </w:r>
      <w:r w:rsidR="00D45E51" w:rsidRPr="00177A65">
        <w:t>re-</w:t>
      </w:r>
      <w:r w:rsidR="004C5836" w:rsidRPr="00177A65">
        <w:t xml:space="preserve">ran </w:t>
      </w:r>
      <w:r w:rsidR="00D45E51" w:rsidRPr="00177A65">
        <w:t xml:space="preserve">analyses with these </w:t>
      </w:r>
      <w:r w:rsidR="000F26C0" w:rsidRPr="00177A65">
        <w:t xml:space="preserve">categories </w:t>
      </w:r>
      <w:r w:rsidR="00D45E51" w:rsidRPr="00177A65">
        <w:t>as predictors</w:t>
      </w:r>
      <w:r w:rsidR="000F26C0" w:rsidRPr="00177A65">
        <w:t xml:space="preserve"> </w:t>
      </w:r>
      <w:r w:rsidR="00D45E51" w:rsidRPr="00177A65">
        <w:t>(</w:t>
      </w:r>
      <w:r w:rsidR="00D45E51" w:rsidRPr="00CE3FD9">
        <w:rPr>
          <w:highlight w:val="yellow"/>
        </w:rPr>
        <w:t xml:space="preserve">Figure </w:t>
      </w:r>
      <w:r w:rsidR="005279CA" w:rsidRPr="00CE3FD9">
        <w:rPr>
          <w:highlight w:val="yellow"/>
        </w:rPr>
        <w:t>5</w:t>
      </w:r>
      <w:r w:rsidR="00D45E51" w:rsidRPr="00CE3FD9">
        <w:rPr>
          <w:highlight w:val="yellow"/>
        </w:rPr>
        <w:t xml:space="preserve"> A-</w:t>
      </w:r>
      <w:r w:rsidR="00F56B78" w:rsidRPr="00CE3FD9">
        <w:rPr>
          <w:highlight w:val="yellow"/>
        </w:rPr>
        <w:t>E</w:t>
      </w:r>
      <w:r w:rsidR="00D45E51" w:rsidRPr="00177A65">
        <w:t xml:space="preserve">; Supplemental Table </w:t>
      </w:r>
      <w:r w:rsidR="00C428BE" w:rsidRPr="00177A65">
        <w:t>4</w:t>
      </w:r>
      <w:r w:rsidR="00D45E51" w:rsidRPr="00177A65">
        <w:t xml:space="preserve">). </w:t>
      </w:r>
    </w:p>
    <w:p w14:paraId="53BF1BFF" w14:textId="584F6CC1" w:rsidR="00D45E51" w:rsidRPr="00177A65" w:rsidRDefault="00D45E51" w:rsidP="0037212A">
      <w:pPr>
        <w:spacing w:line="480" w:lineRule="auto"/>
        <w:jc w:val="both"/>
      </w:pPr>
      <w:r w:rsidRPr="00177A65">
        <w:rPr>
          <w:i/>
          <w:iCs/>
        </w:rPr>
        <w:t xml:space="preserve"> </w:t>
      </w:r>
      <w:r w:rsidR="00612D44" w:rsidRPr="00177A65">
        <w:rPr>
          <w:i/>
          <w:iCs/>
        </w:rPr>
        <w:t>Effects of</w:t>
      </w:r>
      <w:r w:rsidRPr="00177A65">
        <w:rPr>
          <w:i/>
          <w:iCs/>
        </w:rPr>
        <w:t xml:space="preserve"> pre-pandemic depression symptom severity </w:t>
      </w:r>
      <w:r w:rsidR="00612D44" w:rsidRPr="00177A65">
        <w:rPr>
          <w:i/>
          <w:iCs/>
        </w:rPr>
        <w:t xml:space="preserve">on </w:t>
      </w:r>
      <w:r w:rsidRPr="00177A65">
        <w:rPr>
          <w:i/>
          <w:iCs/>
        </w:rPr>
        <w:t>depressive symptom trajectories:</w:t>
      </w:r>
      <w:r w:rsidRPr="00177A65">
        <w:t xml:space="preserve"> There were significant interactions between time and pre-pandemic symptoms severity on pandemic-related depressive symptoms (</w:t>
      </w:r>
      <w:r w:rsidR="00D6646D" w:rsidRPr="00177A65">
        <w:t xml:space="preserve">F(4,602) = 21.35, </w:t>
      </w:r>
      <w:r w:rsidRPr="00177A65">
        <w:rPr>
          <w:i/>
          <w:iCs/>
        </w:rPr>
        <w:t>p</w:t>
      </w:r>
      <w:r w:rsidRPr="00177A65">
        <w:t xml:space="preserve"> &lt; .001, η</w:t>
      </w:r>
      <w:r w:rsidRPr="00177A65">
        <w:rPr>
          <w:vertAlign w:val="subscript"/>
        </w:rPr>
        <w:t>p</w:t>
      </w:r>
      <w:r w:rsidRPr="00177A65">
        <w:rPr>
          <w:vertAlign w:val="superscript"/>
        </w:rPr>
        <w:t>2</w:t>
      </w:r>
      <w:r w:rsidRPr="00177A65">
        <w:t xml:space="preserve"> = 0.124). Post-hoc analyses revealed notable group differences in trajectories (</w:t>
      </w:r>
      <w:r w:rsidRPr="00CE3FD9">
        <w:rPr>
          <w:highlight w:val="yellow"/>
        </w:rPr>
        <w:t xml:space="preserve">Figure </w:t>
      </w:r>
      <w:r w:rsidR="005279CA" w:rsidRPr="00CE3FD9">
        <w:rPr>
          <w:highlight w:val="yellow"/>
        </w:rPr>
        <w:t>5</w:t>
      </w:r>
      <w:r w:rsidRPr="00CE3FD9">
        <w:rPr>
          <w:highlight w:val="yellow"/>
        </w:rPr>
        <w:t>A</w:t>
      </w:r>
      <w:r w:rsidRPr="00177A65">
        <w:t>, Supp</w:t>
      </w:r>
      <w:r w:rsidR="00C40DB8" w:rsidRPr="00177A65">
        <w:t>lemental</w:t>
      </w:r>
      <w:r w:rsidRPr="00177A65">
        <w:t xml:space="preserve"> Table </w:t>
      </w:r>
      <w:r w:rsidR="00C428BE" w:rsidRPr="00177A65">
        <w:t>4</w:t>
      </w:r>
      <w:r w:rsidRPr="00177A65">
        <w:t xml:space="preserve">). </w:t>
      </w:r>
      <w:r w:rsidR="002C06A4" w:rsidRPr="00177A65">
        <w:t>P</w:t>
      </w:r>
      <w:r w:rsidRPr="00177A65">
        <w:t xml:space="preserve">articipants with </w:t>
      </w:r>
      <w:r w:rsidR="002C06A4" w:rsidRPr="00177A65">
        <w:t xml:space="preserve">minimal </w:t>
      </w:r>
      <w:r w:rsidR="00DD7E2E" w:rsidRPr="00177A65">
        <w:t xml:space="preserve">pre-pandemic </w:t>
      </w:r>
      <w:r w:rsidRPr="00177A65">
        <w:t>depression</w:t>
      </w:r>
      <w:r w:rsidR="004C5836" w:rsidRPr="00177A65">
        <w:t xml:space="preserve"> symptoms</w:t>
      </w:r>
      <w:r w:rsidRPr="00177A65">
        <w:t xml:space="preserve"> </w:t>
      </w:r>
      <w:r w:rsidR="002C06A4" w:rsidRPr="00177A65">
        <w:t xml:space="preserve">reported </w:t>
      </w:r>
      <w:r w:rsidRPr="00177A65">
        <w:t>significant change</w:t>
      </w:r>
      <w:r w:rsidR="002C06A4" w:rsidRPr="00177A65">
        <w:t>s</w:t>
      </w:r>
      <w:r w:rsidRPr="00177A65">
        <w:t xml:space="preserve"> </w:t>
      </w:r>
      <w:r w:rsidR="00F600F5" w:rsidRPr="00177A65">
        <w:t xml:space="preserve">over </w:t>
      </w:r>
      <w:r w:rsidRPr="00177A65">
        <w:t>time (</w:t>
      </w:r>
      <w:r w:rsidR="00D6646D" w:rsidRPr="00177A65">
        <w:t xml:space="preserve">F(2,300) = 41.73, </w:t>
      </w:r>
      <w:r w:rsidR="00D6646D" w:rsidRPr="00177A65">
        <w:rPr>
          <w:i/>
          <w:iCs/>
        </w:rPr>
        <w:t>p</w:t>
      </w:r>
      <w:r w:rsidR="00D6646D" w:rsidRPr="00177A65">
        <w:t xml:space="preserve"> = &lt; .001, η</w:t>
      </w:r>
      <w:r w:rsidR="00D6646D" w:rsidRPr="00177A65">
        <w:rPr>
          <w:vertAlign w:val="subscript"/>
        </w:rPr>
        <w:t>p</w:t>
      </w:r>
      <w:r w:rsidR="00D6646D" w:rsidRPr="00177A65">
        <w:rPr>
          <w:vertAlign w:val="superscript"/>
        </w:rPr>
        <w:t>2</w:t>
      </w:r>
      <w:r w:rsidR="00D6646D" w:rsidRPr="00177A65">
        <w:t xml:space="preserve"> = 0.218</w:t>
      </w:r>
      <w:r w:rsidRPr="00177A65">
        <w:t xml:space="preserve">), </w:t>
      </w:r>
      <w:r w:rsidR="002C06A4" w:rsidRPr="00177A65">
        <w:t xml:space="preserve">symptoms increasing </w:t>
      </w:r>
      <w:r w:rsidRPr="00177A65">
        <w:t xml:space="preserve">during the first lockdown </w:t>
      </w:r>
      <w:r w:rsidR="00BC3547" w:rsidRPr="00177A65">
        <w:t>and</w:t>
      </w:r>
      <w:r w:rsidR="002C06A4" w:rsidRPr="00177A65">
        <w:t xml:space="preserve"> </w:t>
      </w:r>
      <w:r w:rsidRPr="00177A65">
        <w:t>remaining high</w:t>
      </w:r>
      <w:r w:rsidR="004F7C6A" w:rsidRPr="00177A65">
        <w:t>er</w:t>
      </w:r>
      <w:r w:rsidRPr="00177A65">
        <w:t xml:space="preserve"> afterwards (</w:t>
      </w:r>
      <w:r w:rsidR="00D6646D" w:rsidRPr="00177A65">
        <w:t xml:space="preserve">pre-PD &lt; LD1 or LD2,  </w:t>
      </w:r>
      <w:r w:rsidR="00D6646D" w:rsidRPr="00177A65">
        <w:rPr>
          <w:i/>
          <w:iCs/>
        </w:rPr>
        <w:t>p</w:t>
      </w:r>
      <w:r w:rsidR="00D6646D" w:rsidRPr="00177A65">
        <w:t xml:space="preserve"> &lt; .001</w:t>
      </w:r>
      <w:r w:rsidRPr="00177A65">
        <w:t>). In contrast, participants with moderate to severe depression reported the opposite trend (</w:t>
      </w:r>
      <w:r w:rsidR="00D60662" w:rsidRPr="00177A65">
        <w:t xml:space="preserve">F(2,300) = 17.54, </w:t>
      </w:r>
      <w:r w:rsidR="00D60662" w:rsidRPr="00177A65">
        <w:rPr>
          <w:i/>
          <w:iCs/>
        </w:rPr>
        <w:t>p</w:t>
      </w:r>
      <w:r w:rsidR="00D60662" w:rsidRPr="00177A65">
        <w:t xml:space="preserve"> = &lt; .001, η</w:t>
      </w:r>
      <w:r w:rsidR="00D60662" w:rsidRPr="00177A65">
        <w:rPr>
          <w:vertAlign w:val="subscript"/>
        </w:rPr>
        <w:t>p</w:t>
      </w:r>
      <w:r w:rsidR="00D60662" w:rsidRPr="00177A65">
        <w:rPr>
          <w:vertAlign w:val="superscript"/>
        </w:rPr>
        <w:t>2</w:t>
      </w:r>
      <w:r w:rsidR="00D60662" w:rsidRPr="00177A65">
        <w:t xml:space="preserve"> = 0.105</w:t>
      </w:r>
      <w:r w:rsidRPr="00177A65">
        <w:t>),</w:t>
      </w:r>
      <w:r w:rsidR="00D60662" w:rsidRPr="00177A65">
        <w:t xml:space="preserve"> </w:t>
      </w:r>
      <w:r w:rsidR="008E578F" w:rsidRPr="00177A65">
        <w:t>symptoms</w:t>
      </w:r>
      <w:r w:rsidRPr="00177A65">
        <w:t xml:space="preserve"> </w:t>
      </w:r>
      <w:r w:rsidR="00D60662" w:rsidRPr="00177A65">
        <w:t>being lower during the first and</w:t>
      </w:r>
      <w:r w:rsidR="00BC3547" w:rsidRPr="00177A65">
        <w:t xml:space="preserve"> second</w:t>
      </w:r>
      <w:r w:rsidRPr="00177A65">
        <w:t xml:space="preserve"> lockdown</w:t>
      </w:r>
      <w:r w:rsidR="00D60662" w:rsidRPr="00177A65">
        <w:t xml:space="preserve">s (pre-PD &gt; LD1 or LD2,  </w:t>
      </w:r>
      <w:r w:rsidR="00D60662" w:rsidRPr="00177A65">
        <w:rPr>
          <w:i/>
          <w:iCs/>
        </w:rPr>
        <w:t>p</w:t>
      </w:r>
      <w:r w:rsidR="00D60662" w:rsidRPr="00177A65">
        <w:t xml:space="preserve"> &lt; .001)</w:t>
      </w:r>
      <w:r w:rsidRPr="00177A65">
        <w:t>. Participants with mild depression did not report significant symptom changes with time (</w:t>
      </w:r>
      <w:r w:rsidR="00D60662" w:rsidRPr="00177A65">
        <w:t xml:space="preserve">F(2,300) = 1.59, </w:t>
      </w:r>
      <w:r w:rsidR="00D60662" w:rsidRPr="00177A65">
        <w:rPr>
          <w:i/>
          <w:iCs/>
        </w:rPr>
        <w:t>p</w:t>
      </w:r>
      <w:r w:rsidR="00D60662" w:rsidRPr="00177A65">
        <w:t xml:space="preserve"> = 0.21, η</w:t>
      </w:r>
      <w:r w:rsidR="00D60662" w:rsidRPr="00177A65">
        <w:rPr>
          <w:vertAlign w:val="subscript"/>
        </w:rPr>
        <w:t>p</w:t>
      </w:r>
      <w:r w:rsidR="00D60662" w:rsidRPr="00177A65">
        <w:rPr>
          <w:vertAlign w:val="superscript"/>
        </w:rPr>
        <w:t>2</w:t>
      </w:r>
      <w:r w:rsidR="00D60662" w:rsidRPr="00177A65">
        <w:t xml:space="preserve"> = 0.010</w:t>
      </w:r>
      <w:r w:rsidRPr="00177A65">
        <w:t>).</w:t>
      </w:r>
      <w:r w:rsidR="00E557CB" w:rsidRPr="00177A65">
        <w:t xml:space="preserve"> </w:t>
      </w:r>
    </w:p>
    <w:p w14:paraId="65A1F474" w14:textId="7A0C1E0C" w:rsidR="00D45E51" w:rsidRPr="00177A65" w:rsidRDefault="00612D44" w:rsidP="00492E19">
      <w:pPr>
        <w:spacing w:line="480" w:lineRule="auto"/>
        <w:jc w:val="both"/>
      </w:pPr>
      <w:r w:rsidRPr="00177A65">
        <w:rPr>
          <w:i/>
          <w:iCs/>
        </w:rPr>
        <w:t xml:space="preserve">Effects of </w:t>
      </w:r>
      <w:r w:rsidR="00D45E51" w:rsidRPr="00177A65">
        <w:rPr>
          <w:i/>
          <w:iCs/>
        </w:rPr>
        <w:t xml:space="preserve">pre-pandemic risk for alcohol abuse </w:t>
      </w:r>
      <w:r w:rsidR="005059BF" w:rsidRPr="00177A65">
        <w:rPr>
          <w:i/>
          <w:iCs/>
        </w:rPr>
        <w:t xml:space="preserve">on </w:t>
      </w:r>
      <w:r w:rsidR="00D45E51" w:rsidRPr="00177A65">
        <w:rPr>
          <w:i/>
          <w:iCs/>
        </w:rPr>
        <w:t xml:space="preserve">trajectories of alcohol </w:t>
      </w:r>
      <w:r w:rsidR="005059BF" w:rsidRPr="00177A65">
        <w:rPr>
          <w:i/>
          <w:iCs/>
        </w:rPr>
        <w:t>abuse</w:t>
      </w:r>
      <w:r w:rsidR="00D45E51" w:rsidRPr="00177A65">
        <w:rPr>
          <w:i/>
          <w:iCs/>
        </w:rPr>
        <w:t xml:space="preserve">: </w:t>
      </w:r>
      <w:r w:rsidR="00D45E51" w:rsidRPr="00177A65">
        <w:t>There were significant group differences on trajectories of harmful drinking during the pandemic (</w:t>
      </w:r>
      <w:r w:rsidR="00B40C35" w:rsidRPr="00177A65">
        <w:t xml:space="preserve">F(2,606) = 16.26; </w:t>
      </w:r>
      <w:r w:rsidR="00B40C35" w:rsidRPr="00177A65">
        <w:rPr>
          <w:i/>
          <w:iCs/>
        </w:rPr>
        <w:t>p</w:t>
      </w:r>
      <w:r w:rsidR="00B40C35" w:rsidRPr="00177A65">
        <w:t xml:space="preserve"> = &lt; .001, η</w:t>
      </w:r>
      <w:r w:rsidR="00B40C35" w:rsidRPr="00177A65">
        <w:rPr>
          <w:vertAlign w:val="subscript"/>
        </w:rPr>
        <w:t>p</w:t>
      </w:r>
      <w:r w:rsidR="00B40C35" w:rsidRPr="00177A65">
        <w:rPr>
          <w:vertAlign w:val="superscript"/>
        </w:rPr>
        <w:t>2</w:t>
      </w:r>
      <w:r w:rsidR="00B40C35" w:rsidRPr="00177A65">
        <w:t xml:space="preserve"> = 0.051</w:t>
      </w:r>
      <w:r w:rsidR="00D45E51" w:rsidRPr="00177A65">
        <w:t xml:space="preserve">; </w:t>
      </w:r>
      <w:r w:rsidR="00D45E51" w:rsidRPr="00CE3FD9">
        <w:rPr>
          <w:highlight w:val="yellow"/>
        </w:rPr>
        <w:t xml:space="preserve">Figure </w:t>
      </w:r>
      <w:r w:rsidR="005279CA" w:rsidRPr="00CE3FD9">
        <w:rPr>
          <w:highlight w:val="yellow"/>
        </w:rPr>
        <w:t>5</w:t>
      </w:r>
      <w:r w:rsidR="00D45E51" w:rsidRPr="00CE3FD9">
        <w:rPr>
          <w:highlight w:val="yellow"/>
        </w:rPr>
        <w:t>B</w:t>
      </w:r>
      <w:r w:rsidR="00D45E51" w:rsidRPr="00177A65">
        <w:t xml:space="preserve">, </w:t>
      </w:r>
      <w:r w:rsidR="00715CA1" w:rsidRPr="00177A65">
        <w:t xml:space="preserve">Supplemental </w:t>
      </w:r>
      <w:r w:rsidR="00D45E51" w:rsidRPr="00177A65">
        <w:t xml:space="preserve">Table </w:t>
      </w:r>
      <w:r w:rsidR="00C428BE" w:rsidRPr="00177A65">
        <w:t>4</w:t>
      </w:r>
      <w:r w:rsidR="00D45E51" w:rsidRPr="00177A65">
        <w:t>). Participants</w:t>
      </w:r>
      <w:r w:rsidR="008E578F" w:rsidRPr="00177A65">
        <w:t xml:space="preserve"> </w:t>
      </w:r>
      <w:r w:rsidR="00D45E51" w:rsidRPr="00177A65">
        <w:t xml:space="preserve">initially more at risk of harmful drinking (i.e., prior to the pandemic), reported </w:t>
      </w:r>
      <w:r w:rsidR="00492E19" w:rsidRPr="00177A65">
        <w:t>significant</w:t>
      </w:r>
      <w:r w:rsidR="008E578F" w:rsidRPr="00177A65">
        <w:t xml:space="preserve"> decrease</w:t>
      </w:r>
      <w:r w:rsidR="008E578F" w:rsidRPr="00177A65" w:rsidDel="008E578F">
        <w:t xml:space="preserve"> </w:t>
      </w:r>
      <w:r w:rsidR="008E578F" w:rsidRPr="00177A65">
        <w:t>in</w:t>
      </w:r>
      <w:r w:rsidR="00D45E51" w:rsidRPr="00177A65">
        <w:t xml:space="preserve"> alcohol abuse </w:t>
      </w:r>
      <w:r w:rsidR="00492E19" w:rsidRPr="00177A65">
        <w:t xml:space="preserve">at all time points </w:t>
      </w:r>
      <w:r w:rsidR="00D45E51" w:rsidRPr="00177A65">
        <w:t>during the pandemic (</w:t>
      </w:r>
      <w:r w:rsidR="008E578F" w:rsidRPr="00177A65">
        <w:t xml:space="preserve">pre-PD &gt; LD1 &gt; LD2, all, </w:t>
      </w:r>
      <w:r w:rsidR="008E578F" w:rsidRPr="00177A65">
        <w:rPr>
          <w:i/>
          <w:iCs/>
        </w:rPr>
        <w:t>p</w:t>
      </w:r>
      <w:r w:rsidR="008E578F" w:rsidRPr="00177A65">
        <w:t xml:space="preserve"> &lt; .001)</w:t>
      </w:r>
      <w:r w:rsidR="00AD5A8E" w:rsidRPr="00177A65">
        <w:t xml:space="preserve">. </w:t>
      </w:r>
      <w:r w:rsidR="00492E19" w:rsidRPr="00177A65">
        <w:t xml:space="preserve">A decrease </w:t>
      </w:r>
      <w:r w:rsidR="00D45E51" w:rsidRPr="00177A65">
        <w:t xml:space="preserve">was </w:t>
      </w:r>
      <w:r w:rsidR="00492E19" w:rsidRPr="00177A65">
        <w:t xml:space="preserve">also </w:t>
      </w:r>
      <w:r w:rsidR="00D45E51" w:rsidRPr="00177A65">
        <w:t>observed for participants at low risk, wh</w:t>
      </w:r>
      <w:r w:rsidR="00492E19" w:rsidRPr="00177A65">
        <w:t xml:space="preserve">ich became significant during the second lockdown (pre-PD &gt; LD2, </w:t>
      </w:r>
      <w:r w:rsidR="00492E19" w:rsidRPr="00177A65">
        <w:rPr>
          <w:i/>
          <w:iCs/>
        </w:rPr>
        <w:t>p</w:t>
      </w:r>
      <w:r w:rsidR="00492E19" w:rsidRPr="00177A65">
        <w:t xml:space="preserve"> &lt; .001; LD1 &gt; LD2, </w:t>
      </w:r>
      <w:r w:rsidR="00492E19" w:rsidRPr="00177A65">
        <w:rPr>
          <w:i/>
          <w:iCs/>
        </w:rPr>
        <w:t>p</w:t>
      </w:r>
      <w:r w:rsidR="00492E19" w:rsidRPr="00177A65">
        <w:t xml:space="preserve"> &lt; .05)</w:t>
      </w:r>
      <w:r w:rsidR="00D45E51" w:rsidRPr="00177A65">
        <w:t xml:space="preserve">. </w:t>
      </w:r>
    </w:p>
    <w:p w14:paraId="3D36EF25" w14:textId="23322D1A" w:rsidR="004858AD" w:rsidRPr="00177A65" w:rsidRDefault="00612D44" w:rsidP="0037212A">
      <w:pPr>
        <w:spacing w:line="480" w:lineRule="auto"/>
        <w:jc w:val="both"/>
      </w:pPr>
      <w:r w:rsidRPr="00177A65">
        <w:rPr>
          <w:i/>
          <w:iCs/>
        </w:rPr>
        <w:t xml:space="preserve">Effects of </w:t>
      </w:r>
      <w:r w:rsidR="00D45E51" w:rsidRPr="00177A65">
        <w:rPr>
          <w:i/>
          <w:iCs/>
        </w:rPr>
        <w:t xml:space="preserve">pre-pandemic risk for ED </w:t>
      </w:r>
      <w:r w:rsidR="005059BF" w:rsidRPr="00177A65">
        <w:rPr>
          <w:i/>
          <w:iCs/>
        </w:rPr>
        <w:t xml:space="preserve">on </w:t>
      </w:r>
      <w:r w:rsidR="00D45E51" w:rsidRPr="00177A65">
        <w:rPr>
          <w:i/>
          <w:iCs/>
        </w:rPr>
        <w:t>ED symptoms</w:t>
      </w:r>
      <w:r w:rsidR="00540762" w:rsidRPr="00177A65">
        <w:rPr>
          <w:i/>
          <w:iCs/>
        </w:rPr>
        <w:t xml:space="preserve"> and BMI</w:t>
      </w:r>
      <w:r w:rsidR="00D45E51" w:rsidRPr="00177A65">
        <w:rPr>
          <w:i/>
          <w:iCs/>
        </w:rPr>
        <w:t xml:space="preserve"> trajectories</w:t>
      </w:r>
      <w:r w:rsidR="00D45E51" w:rsidRPr="00177A65">
        <w:t xml:space="preserve">: Similarly, significant group differences on trajectories of ED symptoms during the pandemic were observed (F(2, 548) = 18.07; </w:t>
      </w:r>
      <w:r w:rsidR="00D45E51" w:rsidRPr="00177A65">
        <w:rPr>
          <w:i/>
          <w:iCs/>
        </w:rPr>
        <w:t>p</w:t>
      </w:r>
      <w:r w:rsidR="00D45E51" w:rsidRPr="00177A65">
        <w:t xml:space="preserve"> = &lt; .001, η</w:t>
      </w:r>
      <w:r w:rsidR="00D45E51" w:rsidRPr="00177A65">
        <w:rPr>
          <w:vertAlign w:val="subscript"/>
        </w:rPr>
        <w:t>p</w:t>
      </w:r>
      <w:r w:rsidR="00D45E51" w:rsidRPr="00177A65">
        <w:rPr>
          <w:vertAlign w:val="superscript"/>
        </w:rPr>
        <w:t>2</w:t>
      </w:r>
      <w:r w:rsidR="00D45E51" w:rsidRPr="00177A65">
        <w:t xml:space="preserve"> = 0.062; </w:t>
      </w:r>
      <w:r w:rsidR="00D45E51" w:rsidRPr="00CE3FD9">
        <w:rPr>
          <w:highlight w:val="yellow"/>
        </w:rPr>
        <w:t xml:space="preserve">Figure </w:t>
      </w:r>
      <w:r w:rsidR="005279CA" w:rsidRPr="00CE3FD9">
        <w:rPr>
          <w:highlight w:val="yellow"/>
        </w:rPr>
        <w:t>5</w:t>
      </w:r>
      <w:r w:rsidR="00D45E51" w:rsidRPr="00CE3FD9">
        <w:rPr>
          <w:highlight w:val="yellow"/>
        </w:rPr>
        <w:t>C</w:t>
      </w:r>
      <w:r w:rsidR="00D45E51" w:rsidRPr="00177A65">
        <w:t xml:space="preserve">, </w:t>
      </w:r>
      <w:r w:rsidR="00715CA1" w:rsidRPr="00177A65">
        <w:t xml:space="preserve">Supplemental </w:t>
      </w:r>
      <w:r w:rsidR="00D45E51" w:rsidRPr="00177A65">
        <w:t xml:space="preserve">Table </w:t>
      </w:r>
      <w:r w:rsidR="00C428BE" w:rsidRPr="00177A65">
        <w:t>4</w:t>
      </w:r>
      <w:r w:rsidR="00D45E51" w:rsidRPr="00177A65">
        <w:t xml:space="preserve">). </w:t>
      </w:r>
      <w:r w:rsidR="00C40DB8" w:rsidRPr="00177A65">
        <w:t>P</w:t>
      </w:r>
      <w:r w:rsidR="00D45E51" w:rsidRPr="00177A65">
        <w:t xml:space="preserve">articipants initially at </w:t>
      </w:r>
      <w:r w:rsidR="004C5836" w:rsidRPr="00177A65">
        <w:t xml:space="preserve">low </w:t>
      </w:r>
      <w:r w:rsidR="00D45E51" w:rsidRPr="00177A65">
        <w:t>risk for ED,</w:t>
      </w:r>
      <w:r w:rsidR="00C40DB8" w:rsidRPr="00177A65">
        <w:t xml:space="preserve"> reported </w:t>
      </w:r>
      <w:r w:rsidR="000717C5" w:rsidRPr="00177A65">
        <w:t xml:space="preserve">a </w:t>
      </w:r>
      <w:r w:rsidR="00D45E51" w:rsidRPr="00177A65">
        <w:t>increase</w:t>
      </w:r>
      <w:r w:rsidR="00C40DB8" w:rsidRPr="00177A65">
        <w:t xml:space="preserve"> in</w:t>
      </w:r>
      <w:r w:rsidR="00D45E51" w:rsidRPr="00177A65">
        <w:t xml:space="preserve"> </w:t>
      </w:r>
      <w:r w:rsidR="00C40DB8" w:rsidRPr="00177A65">
        <w:t xml:space="preserve">ED symptoms </w:t>
      </w:r>
      <w:r w:rsidR="000717C5" w:rsidRPr="00177A65">
        <w:t xml:space="preserve">specifically </w:t>
      </w:r>
      <w:r w:rsidR="00D45E51" w:rsidRPr="00177A65">
        <w:t xml:space="preserve">during the </w:t>
      </w:r>
      <w:r w:rsidR="005059BF" w:rsidRPr="00177A65">
        <w:t>first lockdown</w:t>
      </w:r>
      <w:r w:rsidR="000717C5" w:rsidRPr="00177A65">
        <w:t xml:space="preserve">, symptoms decreasing during the second lockdown </w:t>
      </w:r>
      <w:r w:rsidR="00D45E51" w:rsidRPr="00177A65">
        <w:t>(</w:t>
      </w:r>
      <w:r w:rsidR="00265FD6" w:rsidRPr="00177A65">
        <w:t xml:space="preserve">pre-PD &lt; LD1, </w:t>
      </w:r>
      <w:r w:rsidR="00265FD6" w:rsidRPr="00177A65">
        <w:rPr>
          <w:i/>
          <w:iCs/>
        </w:rPr>
        <w:t>p</w:t>
      </w:r>
      <w:r w:rsidR="00265FD6" w:rsidRPr="00177A65">
        <w:t xml:space="preserve"> = &lt; .001; </w:t>
      </w:r>
      <w:r w:rsidR="00D45E51" w:rsidRPr="00177A65">
        <w:t>LD</w:t>
      </w:r>
      <w:r w:rsidR="00265FD6" w:rsidRPr="00177A65">
        <w:t>1 &gt;</w:t>
      </w:r>
      <w:r w:rsidR="002E64BC" w:rsidRPr="00177A65">
        <w:t xml:space="preserve"> </w:t>
      </w:r>
      <w:r w:rsidR="007161D3" w:rsidRPr="00177A65">
        <w:t>LD</w:t>
      </w:r>
      <w:r w:rsidR="00265FD6" w:rsidRPr="00177A65">
        <w:t>2</w:t>
      </w:r>
      <w:r w:rsidR="00D45E51" w:rsidRPr="00177A65">
        <w:t xml:space="preserve">, </w:t>
      </w:r>
      <w:r w:rsidR="00D45E51" w:rsidRPr="00177A65">
        <w:rPr>
          <w:i/>
          <w:iCs/>
        </w:rPr>
        <w:t>p</w:t>
      </w:r>
      <w:r w:rsidR="00D45E51" w:rsidRPr="00177A65">
        <w:t xml:space="preserve"> &lt; .01). Conversely, </w:t>
      </w:r>
      <w:r w:rsidR="00265FD6" w:rsidRPr="00177A65">
        <w:t>for participants initially scoring high</w:t>
      </w:r>
      <w:r w:rsidR="00F56B78" w:rsidRPr="00177A65">
        <w:t>er</w:t>
      </w:r>
      <w:r w:rsidR="00265FD6" w:rsidRPr="00177A65">
        <w:t xml:space="preserve"> on ED symptoms (i.e., with probable ED), symptoms significantly decreased during the first lockdown ( </w:t>
      </w:r>
      <w:r w:rsidR="00265FD6" w:rsidRPr="00177A65">
        <w:rPr>
          <w:i/>
          <w:iCs/>
        </w:rPr>
        <w:t>p</w:t>
      </w:r>
      <w:r w:rsidR="00265FD6" w:rsidRPr="00177A65">
        <w:t xml:space="preserve"> &lt; .001</w:t>
      </w:r>
      <w:r w:rsidR="00D45E51" w:rsidRPr="00177A65">
        <w:t xml:space="preserve">), </w:t>
      </w:r>
      <w:r w:rsidR="000717C5" w:rsidRPr="00177A65">
        <w:t>remaining lower during the second lockdown.</w:t>
      </w:r>
      <w:r w:rsidR="007161D3" w:rsidRPr="00177A65">
        <w:t xml:space="preserve"> </w:t>
      </w:r>
      <w:r w:rsidR="003214CE" w:rsidRPr="00177A65">
        <w:t xml:space="preserve">Unsurprisingly, </w:t>
      </w:r>
      <w:r w:rsidR="00AA6B74" w:rsidRPr="00177A65">
        <w:t xml:space="preserve">there were significant group differences in BMI (F(1,195) = 16.03; </w:t>
      </w:r>
      <w:r w:rsidR="00AA6B74" w:rsidRPr="00177A65">
        <w:rPr>
          <w:i/>
          <w:iCs/>
        </w:rPr>
        <w:t>p</w:t>
      </w:r>
      <w:r w:rsidR="00AA6B74" w:rsidRPr="00177A65">
        <w:t xml:space="preserve"> &lt; .001, η</w:t>
      </w:r>
      <w:r w:rsidR="00AA6B74" w:rsidRPr="00177A65">
        <w:rPr>
          <w:vertAlign w:val="subscript"/>
        </w:rPr>
        <w:t>p</w:t>
      </w:r>
      <w:r w:rsidR="00AA6B74" w:rsidRPr="00177A65">
        <w:rPr>
          <w:vertAlign w:val="superscript"/>
        </w:rPr>
        <w:t>2</w:t>
      </w:r>
      <w:r w:rsidR="00AA6B74" w:rsidRPr="00177A65">
        <w:t xml:space="preserve"> = 0.076), </w:t>
      </w:r>
      <w:r w:rsidR="00231F77" w:rsidRPr="00177A65">
        <w:t>participants</w:t>
      </w:r>
      <w:r w:rsidR="00AA6B74" w:rsidRPr="00177A65">
        <w:t xml:space="preserve"> </w:t>
      </w:r>
      <w:r w:rsidR="00231F77" w:rsidRPr="00177A65">
        <w:t>with probable</w:t>
      </w:r>
      <w:r w:rsidR="00AA6B74" w:rsidRPr="00177A65">
        <w:t xml:space="preserve"> ED having </w:t>
      </w:r>
      <w:r w:rsidR="00010641" w:rsidRPr="00177A65">
        <w:t xml:space="preserve">a </w:t>
      </w:r>
      <w:r w:rsidR="00AA6B74" w:rsidRPr="00177A65">
        <w:t>BMI in the overweight range</w:t>
      </w:r>
      <w:r w:rsidR="00231F77" w:rsidRPr="00177A65">
        <w:t xml:space="preserve">, and those at low risk </w:t>
      </w:r>
      <w:r w:rsidR="00AA6B74" w:rsidRPr="00177A65">
        <w:t xml:space="preserve"> </w:t>
      </w:r>
      <w:r w:rsidR="00231F77" w:rsidRPr="00177A65">
        <w:t xml:space="preserve">in the normal range </w:t>
      </w:r>
      <w:r w:rsidR="00AA6B74" w:rsidRPr="00177A65">
        <w:t>(</w:t>
      </w:r>
      <w:r w:rsidR="00AA6B74" w:rsidRPr="00CE3FD9">
        <w:rPr>
          <w:highlight w:val="yellow"/>
        </w:rPr>
        <w:t xml:space="preserve">Figure </w:t>
      </w:r>
      <w:r w:rsidR="00260389" w:rsidRPr="00CE3FD9">
        <w:rPr>
          <w:highlight w:val="yellow"/>
        </w:rPr>
        <w:t>5</w:t>
      </w:r>
      <w:r w:rsidR="00AA6B74" w:rsidRPr="00CE3FD9">
        <w:rPr>
          <w:highlight w:val="yellow"/>
        </w:rPr>
        <w:t>D</w:t>
      </w:r>
      <w:r w:rsidR="00AA6B74" w:rsidRPr="00177A65">
        <w:t>).</w:t>
      </w:r>
      <w:r w:rsidR="00231F77" w:rsidRPr="00177A65">
        <w:t xml:space="preserve"> N</w:t>
      </w:r>
      <w:r w:rsidR="00F56B78" w:rsidRPr="00177A65">
        <w:t xml:space="preserve">o significant group differences on BMI trajectories during the pandemic were observed (F(2,392) = 0.43; </w:t>
      </w:r>
      <w:r w:rsidR="00F56B78" w:rsidRPr="00177A65">
        <w:rPr>
          <w:i/>
          <w:iCs/>
        </w:rPr>
        <w:t>p</w:t>
      </w:r>
      <w:r w:rsidR="00F56B78" w:rsidRPr="00177A65">
        <w:t xml:space="preserve"> = .65, η</w:t>
      </w:r>
      <w:r w:rsidR="00F56B78" w:rsidRPr="00177A65">
        <w:rPr>
          <w:vertAlign w:val="subscript"/>
        </w:rPr>
        <w:t>p</w:t>
      </w:r>
      <w:r w:rsidR="00F56B78" w:rsidRPr="00177A65">
        <w:rPr>
          <w:vertAlign w:val="superscript"/>
        </w:rPr>
        <w:t>2</w:t>
      </w:r>
      <w:r w:rsidR="00F56B78" w:rsidRPr="00177A65">
        <w:t xml:space="preserve"> = 0.002), </w:t>
      </w:r>
      <w:r w:rsidR="00231F77" w:rsidRPr="00177A65">
        <w:t xml:space="preserve">however, </w:t>
      </w:r>
      <w:r w:rsidR="005B6C15" w:rsidRPr="00177A65">
        <w:t xml:space="preserve">a </w:t>
      </w:r>
      <w:r w:rsidR="00F56B78" w:rsidRPr="00177A65">
        <w:t>nominally significant increase in BMI w</w:t>
      </w:r>
      <w:r w:rsidR="005B6C15" w:rsidRPr="00177A65">
        <w:t>as</w:t>
      </w:r>
      <w:r w:rsidR="00F56B78" w:rsidRPr="00177A65">
        <w:t xml:space="preserve"> observed in the </w:t>
      </w:r>
      <w:r w:rsidR="002D01A8" w:rsidRPr="00177A65">
        <w:t xml:space="preserve">participants at </w:t>
      </w:r>
      <w:r w:rsidR="00F56B78" w:rsidRPr="00177A65">
        <w:t xml:space="preserve">low risk </w:t>
      </w:r>
      <w:r w:rsidR="002D01A8" w:rsidRPr="00177A65">
        <w:t>for ED</w:t>
      </w:r>
      <w:r w:rsidR="00F56B78" w:rsidRPr="00177A65">
        <w:t xml:space="preserve"> (pre-PD &lt; LD2, </w:t>
      </w:r>
      <w:r w:rsidR="00F56B78" w:rsidRPr="00177A65">
        <w:rPr>
          <w:i/>
          <w:iCs/>
        </w:rPr>
        <w:t>p</w:t>
      </w:r>
      <w:r w:rsidR="00F56B78" w:rsidRPr="00177A65">
        <w:t xml:space="preserve"> &lt;.05), not in th</w:t>
      </w:r>
      <w:r w:rsidR="002D01A8" w:rsidRPr="00177A65">
        <w:t>ose with</w:t>
      </w:r>
      <w:r w:rsidR="00F56B78" w:rsidRPr="00177A65">
        <w:t xml:space="preserve"> higher </w:t>
      </w:r>
      <w:r w:rsidR="002D01A8" w:rsidRPr="00177A65">
        <w:t xml:space="preserve">ED </w:t>
      </w:r>
      <w:r w:rsidR="00F56B78" w:rsidRPr="00177A65">
        <w:t xml:space="preserve">risk </w:t>
      </w:r>
      <w:r w:rsidR="005B6C15" w:rsidRPr="00177A65">
        <w:t>(</w:t>
      </w:r>
      <w:r w:rsidR="005B6C15" w:rsidRPr="00CE3FD9">
        <w:rPr>
          <w:highlight w:val="yellow"/>
        </w:rPr>
        <w:t xml:space="preserve">Figure </w:t>
      </w:r>
      <w:r w:rsidR="005279CA" w:rsidRPr="00CE3FD9">
        <w:rPr>
          <w:highlight w:val="yellow"/>
        </w:rPr>
        <w:t>5</w:t>
      </w:r>
      <w:r w:rsidR="005B6C15" w:rsidRPr="00CE3FD9">
        <w:rPr>
          <w:highlight w:val="yellow"/>
        </w:rPr>
        <w:t>D</w:t>
      </w:r>
      <w:r w:rsidR="005B6C15" w:rsidRPr="00177A65">
        <w:t>)</w:t>
      </w:r>
      <w:r w:rsidR="00F56B78" w:rsidRPr="00177A65">
        <w:t>.</w:t>
      </w:r>
      <w:bookmarkEnd w:id="1"/>
      <w:bookmarkEnd w:id="2"/>
    </w:p>
    <w:p w14:paraId="2A719F58" w14:textId="56F8FBCF" w:rsidR="00C428BE" w:rsidRDefault="00C428BE" w:rsidP="0037212A">
      <w:pPr>
        <w:spacing w:line="480" w:lineRule="auto"/>
        <w:jc w:val="both"/>
      </w:pPr>
      <w:r w:rsidRPr="00177A65">
        <w:rPr>
          <w:i/>
          <w:iCs/>
        </w:rPr>
        <w:t xml:space="preserve">Effects of pre-pandemic </w:t>
      </w:r>
      <w:r w:rsidR="00562E59" w:rsidRPr="00177A65">
        <w:rPr>
          <w:i/>
          <w:iCs/>
        </w:rPr>
        <w:t>BMI</w:t>
      </w:r>
      <w:r w:rsidRPr="00177A65">
        <w:rPr>
          <w:i/>
          <w:iCs/>
        </w:rPr>
        <w:t xml:space="preserve"> </w:t>
      </w:r>
      <w:r w:rsidR="005059BF" w:rsidRPr="00177A65">
        <w:rPr>
          <w:i/>
          <w:iCs/>
        </w:rPr>
        <w:t>on</w:t>
      </w:r>
      <w:r w:rsidR="005B6C15" w:rsidRPr="00177A65">
        <w:rPr>
          <w:i/>
          <w:iCs/>
        </w:rPr>
        <w:t xml:space="preserve"> BMI and</w:t>
      </w:r>
      <w:r w:rsidR="005059BF" w:rsidRPr="00177A65">
        <w:rPr>
          <w:i/>
          <w:iCs/>
        </w:rPr>
        <w:t xml:space="preserve"> </w:t>
      </w:r>
      <w:r w:rsidR="00767245" w:rsidRPr="00177A65">
        <w:rPr>
          <w:i/>
          <w:iCs/>
        </w:rPr>
        <w:t xml:space="preserve">ED </w:t>
      </w:r>
      <w:r w:rsidRPr="00177A65">
        <w:rPr>
          <w:i/>
          <w:iCs/>
        </w:rPr>
        <w:t xml:space="preserve">symptoms </w:t>
      </w:r>
      <w:r w:rsidR="005B6C15" w:rsidRPr="00177A65">
        <w:rPr>
          <w:i/>
          <w:iCs/>
        </w:rPr>
        <w:t>trajectories</w:t>
      </w:r>
      <w:r w:rsidRPr="00177A65">
        <w:t>:</w:t>
      </w:r>
      <w:r w:rsidR="00562E59" w:rsidRPr="00177A65">
        <w:t xml:space="preserve"> </w:t>
      </w:r>
      <w:r w:rsidR="00231F77" w:rsidRPr="00177A65">
        <w:t>Although n</w:t>
      </w:r>
      <w:r w:rsidR="005B6C15" w:rsidRPr="00177A65">
        <w:t>o s</w:t>
      </w:r>
      <w:r w:rsidR="00562E59" w:rsidRPr="00177A65">
        <w:t>ignificant group differences on BMI trajectories were observed</w:t>
      </w:r>
      <w:r w:rsidR="00010641" w:rsidRPr="00177A65">
        <w:t xml:space="preserve"> when comparing participants initially underweight/normal weight (BMI&lt;25) and overweight/obese (BMI&gt;25) </w:t>
      </w:r>
      <w:r w:rsidR="00562E59" w:rsidRPr="00177A65">
        <w:t>(F(2,</w:t>
      </w:r>
      <w:r w:rsidR="005B6C15" w:rsidRPr="00177A65">
        <w:t>426</w:t>
      </w:r>
      <w:r w:rsidR="00562E59" w:rsidRPr="00177A65">
        <w:t xml:space="preserve">) = </w:t>
      </w:r>
      <w:r w:rsidR="002D01A8" w:rsidRPr="00177A65">
        <w:t>2</w:t>
      </w:r>
      <w:r w:rsidR="00562E59" w:rsidRPr="00177A65">
        <w:t>.</w:t>
      </w:r>
      <w:r w:rsidR="002D01A8" w:rsidRPr="00177A65">
        <w:t>09</w:t>
      </w:r>
      <w:r w:rsidR="00562E59" w:rsidRPr="00177A65">
        <w:t xml:space="preserve">; </w:t>
      </w:r>
      <w:r w:rsidR="002D01A8" w:rsidRPr="00177A65">
        <w:rPr>
          <w:i/>
          <w:iCs/>
        </w:rPr>
        <w:t>p</w:t>
      </w:r>
      <w:r w:rsidR="002D01A8" w:rsidRPr="00177A65">
        <w:t xml:space="preserve"> = .13, η</w:t>
      </w:r>
      <w:r w:rsidR="002D01A8" w:rsidRPr="00177A65">
        <w:rPr>
          <w:vertAlign w:val="subscript"/>
        </w:rPr>
        <w:t>p</w:t>
      </w:r>
      <w:r w:rsidR="002D01A8" w:rsidRPr="00177A65">
        <w:rPr>
          <w:vertAlign w:val="superscript"/>
        </w:rPr>
        <w:t>2</w:t>
      </w:r>
      <w:r w:rsidR="002D01A8" w:rsidRPr="00177A65">
        <w:t xml:space="preserve"> = 0.010)</w:t>
      </w:r>
      <w:r w:rsidR="005B6C15" w:rsidRPr="00177A65">
        <w:t xml:space="preserve">, </w:t>
      </w:r>
      <w:r w:rsidR="002D01A8" w:rsidRPr="00177A65">
        <w:t>significant increases in BMI w</w:t>
      </w:r>
      <w:r w:rsidR="00231F77" w:rsidRPr="00177A65">
        <w:t>ere</w:t>
      </w:r>
      <w:r w:rsidR="002D01A8" w:rsidRPr="00177A65">
        <w:t xml:space="preserve"> observed in </w:t>
      </w:r>
      <w:r w:rsidR="00010641" w:rsidRPr="00177A65">
        <w:t>the underweight/normal weight group</w:t>
      </w:r>
      <w:r w:rsidR="003214CE" w:rsidRPr="00177A65">
        <w:t xml:space="preserve"> (pre-PD &lt; LD1, </w:t>
      </w:r>
      <w:r w:rsidR="003214CE" w:rsidRPr="00177A65">
        <w:rPr>
          <w:i/>
          <w:iCs/>
        </w:rPr>
        <w:t>p</w:t>
      </w:r>
      <w:r w:rsidR="003214CE" w:rsidRPr="00177A65">
        <w:t xml:space="preserve"> = .005; pre-PD &lt; LD2, </w:t>
      </w:r>
      <w:r w:rsidR="003214CE" w:rsidRPr="00177A65">
        <w:rPr>
          <w:i/>
          <w:iCs/>
        </w:rPr>
        <w:t>p</w:t>
      </w:r>
      <w:r w:rsidR="003214CE" w:rsidRPr="00177A65">
        <w:t xml:space="preserve"> &lt; .001), not in </w:t>
      </w:r>
      <w:r w:rsidR="00010641" w:rsidRPr="00177A65">
        <w:t xml:space="preserve">the overweight/obese group, </w:t>
      </w:r>
      <w:r w:rsidR="003214CE" w:rsidRPr="00177A65">
        <w:t xml:space="preserve">for which </w:t>
      </w:r>
      <w:r w:rsidR="005059BF" w:rsidRPr="00177A65">
        <w:t>BMI</w:t>
      </w:r>
      <w:r w:rsidR="00562E59" w:rsidRPr="00177A65">
        <w:t xml:space="preserve"> remained constant </w:t>
      </w:r>
      <w:r w:rsidR="00C91F08" w:rsidRPr="00177A65">
        <w:t xml:space="preserve">during the pandemic </w:t>
      </w:r>
      <w:r w:rsidR="003214CE" w:rsidRPr="00177A65">
        <w:t>(</w:t>
      </w:r>
      <w:r w:rsidR="003214CE" w:rsidRPr="00CE3FD9">
        <w:rPr>
          <w:highlight w:val="yellow"/>
        </w:rPr>
        <w:t xml:space="preserve">Figure </w:t>
      </w:r>
      <w:r w:rsidR="005279CA" w:rsidRPr="00CE3FD9">
        <w:rPr>
          <w:highlight w:val="yellow"/>
        </w:rPr>
        <w:t>5</w:t>
      </w:r>
      <w:r w:rsidR="003214CE" w:rsidRPr="00CE3FD9">
        <w:rPr>
          <w:highlight w:val="yellow"/>
        </w:rPr>
        <w:t>E</w:t>
      </w:r>
      <w:r w:rsidR="003214CE" w:rsidRPr="00177A65">
        <w:t>, Supplemental Table 4)</w:t>
      </w:r>
      <w:r w:rsidR="00562E59" w:rsidRPr="00177A65">
        <w:t>.</w:t>
      </w:r>
      <w:r w:rsidR="00767245" w:rsidRPr="00177A65">
        <w:t xml:space="preserve"> </w:t>
      </w:r>
      <w:r w:rsidR="00C91F08" w:rsidRPr="00177A65">
        <w:t>Consistent with the analyses above, the</w:t>
      </w:r>
      <w:r w:rsidR="00715CA1" w:rsidRPr="00177A65">
        <w:t xml:space="preserve"> increase in BMI in the </w:t>
      </w:r>
      <w:r w:rsidR="00010641" w:rsidRPr="00177A65">
        <w:t xml:space="preserve">underweight/normal weight </w:t>
      </w:r>
      <w:r w:rsidR="00715CA1" w:rsidRPr="00177A65">
        <w:t xml:space="preserve">group was paralleled by a significant increase in </w:t>
      </w:r>
      <w:r w:rsidR="00767245" w:rsidRPr="00177A65">
        <w:t>ED symptoms</w:t>
      </w:r>
      <w:r w:rsidR="00715CA1" w:rsidRPr="00177A65">
        <w:t xml:space="preserve">, </w:t>
      </w:r>
      <w:r w:rsidR="00C91F08" w:rsidRPr="00177A65">
        <w:t xml:space="preserve">specifically </w:t>
      </w:r>
      <w:r w:rsidR="00715CA1" w:rsidRPr="00177A65">
        <w:t>during the first lockdown</w:t>
      </w:r>
      <w:r w:rsidR="00767245" w:rsidRPr="00177A65">
        <w:t xml:space="preserve"> </w:t>
      </w:r>
      <w:r w:rsidR="00CE4173" w:rsidRPr="00177A65">
        <w:t>(BMI&lt;25</w:t>
      </w:r>
      <w:r w:rsidR="0033583A" w:rsidRPr="00177A65">
        <w:t>; F(2,270) = 5.74</w:t>
      </w:r>
      <w:r w:rsidR="00F011EF" w:rsidRPr="00177A65">
        <w:t xml:space="preserve">, </w:t>
      </w:r>
      <w:r w:rsidR="0033583A" w:rsidRPr="00177A65">
        <w:rPr>
          <w:i/>
          <w:iCs/>
        </w:rPr>
        <w:t>p</w:t>
      </w:r>
      <w:r w:rsidR="0033583A" w:rsidRPr="00177A65">
        <w:t xml:space="preserve"> </w:t>
      </w:r>
      <w:r w:rsidR="00C17DE8" w:rsidRPr="00177A65">
        <w:t>=</w:t>
      </w:r>
      <w:r w:rsidR="0033583A" w:rsidRPr="00177A65">
        <w:t xml:space="preserve"> .0</w:t>
      </w:r>
      <w:r w:rsidR="00C17DE8" w:rsidRPr="00177A65">
        <w:t>04</w:t>
      </w:r>
      <w:r w:rsidR="0033583A" w:rsidRPr="00177A65">
        <w:t>, η</w:t>
      </w:r>
      <w:r w:rsidR="0033583A" w:rsidRPr="00177A65">
        <w:rPr>
          <w:vertAlign w:val="subscript"/>
        </w:rPr>
        <w:t>p</w:t>
      </w:r>
      <w:r w:rsidR="0033583A" w:rsidRPr="00177A65">
        <w:rPr>
          <w:vertAlign w:val="superscript"/>
        </w:rPr>
        <w:t>2</w:t>
      </w:r>
      <w:r w:rsidR="0033583A" w:rsidRPr="00177A65">
        <w:t xml:space="preserve"> = 0.0</w:t>
      </w:r>
      <w:r w:rsidR="00DA6BC4" w:rsidRPr="00177A65">
        <w:t>41</w:t>
      </w:r>
      <w:r w:rsidR="00F011EF" w:rsidRPr="00177A65">
        <w:t xml:space="preserve">; </w:t>
      </w:r>
      <w:r w:rsidR="005E31C1" w:rsidRPr="00177A65">
        <w:t>pre-</w:t>
      </w:r>
      <w:r w:rsidR="00A52070" w:rsidRPr="00177A65">
        <w:t xml:space="preserve">PD &lt; LD1, </w:t>
      </w:r>
      <w:r w:rsidR="00785F5D" w:rsidRPr="00177A65">
        <w:rPr>
          <w:i/>
          <w:iCs/>
        </w:rPr>
        <w:t>p</w:t>
      </w:r>
      <w:r w:rsidR="00785F5D" w:rsidRPr="00177A65">
        <w:t xml:space="preserve"> = .003</w:t>
      </w:r>
      <w:r w:rsidR="00C17DE8" w:rsidRPr="00177A65">
        <w:t xml:space="preserve">; LD1 </w:t>
      </w:r>
      <w:r w:rsidR="00AC7C28" w:rsidRPr="00177A65">
        <w:t>&gt;</w:t>
      </w:r>
      <w:r w:rsidR="00C17DE8" w:rsidRPr="00177A65">
        <w:t xml:space="preserve"> LD2,</w:t>
      </w:r>
      <w:r w:rsidR="00AC7C28" w:rsidRPr="00177A65">
        <w:t xml:space="preserve"> p = .045</w:t>
      </w:r>
      <w:r w:rsidR="00CE4173" w:rsidRPr="00177A65">
        <w:t>)</w:t>
      </w:r>
      <w:r w:rsidR="00AC7C28" w:rsidRPr="00177A65">
        <w:t>.</w:t>
      </w:r>
    </w:p>
    <w:p w14:paraId="45742155" w14:textId="132F839D" w:rsidR="00B25A9A" w:rsidRDefault="00B25A9A" w:rsidP="0037212A">
      <w:pPr>
        <w:spacing w:line="480" w:lineRule="auto"/>
        <w:jc w:val="both"/>
      </w:pPr>
    </w:p>
    <w:p w14:paraId="20D8C753" w14:textId="3B274CBB" w:rsidR="00B25A9A" w:rsidRPr="00326963" w:rsidRDefault="007E3441" w:rsidP="0037212A">
      <w:pPr>
        <w:spacing w:line="480" w:lineRule="auto"/>
        <w:jc w:val="both"/>
      </w:pPr>
      <w:r w:rsidRPr="00CE3FD9">
        <w:rPr>
          <w:color w:val="000000" w:themeColor="text1"/>
          <w:highlight w:val="yellow"/>
        </w:rPr>
        <w:t>When r</w:t>
      </w:r>
      <w:r w:rsidR="00B25A9A" w:rsidRPr="00CE3FD9">
        <w:rPr>
          <w:color w:val="000000" w:themeColor="text1"/>
          <w:highlight w:val="yellow"/>
        </w:rPr>
        <w:t>e-running analyses</w:t>
      </w:r>
      <w:r w:rsidRPr="00CE3FD9">
        <w:rPr>
          <w:color w:val="000000" w:themeColor="text1"/>
          <w:highlight w:val="yellow"/>
        </w:rPr>
        <w:t xml:space="preserve"> </w:t>
      </w:r>
      <w:r w:rsidR="00B25A9A" w:rsidRPr="00CE3FD9">
        <w:rPr>
          <w:color w:val="000000" w:themeColor="text1"/>
          <w:highlight w:val="yellow"/>
        </w:rPr>
        <w:t xml:space="preserve">controlling for other potential confounders, </w:t>
      </w:r>
      <w:r w:rsidRPr="00CE3FD9">
        <w:rPr>
          <w:color w:val="000000" w:themeColor="text1"/>
          <w:highlight w:val="yellow"/>
        </w:rPr>
        <w:t xml:space="preserve">minor differences emerged in post-hoc tests, likely due to increased degrees of freedom and reduced sample size after adding numerous covariates. However, the overall pattern remained - </w:t>
      </w:r>
      <w:r w:rsidR="00AE66B5" w:rsidRPr="00CE3FD9">
        <w:rPr>
          <w:color w:val="000000" w:themeColor="text1"/>
          <w:highlight w:val="yellow"/>
        </w:rPr>
        <w:t xml:space="preserve">participants </w:t>
      </w:r>
      <w:r w:rsidR="00AE66B5" w:rsidRPr="00CE3FD9">
        <w:rPr>
          <w:color w:val="000000" w:themeColor="text1"/>
          <w:highlight w:val="yellow"/>
          <w:lang w:val="en-US"/>
        </w:rPr>
        <w:t xml:space="preserve">with high pre-pandemic symptoms showed improvement during lockdowns, while those with </w:t>
      </w:r>
      <w:r w:rsidR="00AE66B5" w:rsidRPr="00CE3FD9">
        <w:rPr>
          <w:color w:val="000000" w:themeColor="text1"/>
          <w:highlight w:val="yellow"/>
        </w:rPr>
        <w:t>minimal pre-pandemic depression symptoms reported significant increase over time</w:t>
      </w:r>
      <w:r w:rsidR="00B25A9A" w:rsidRPr="00CE3FD9">
        <w:rPr>
          <w:color w:val="000000" w:themeColor="text1"/>
          <w:highlight w:val="yellow"/>
        </w:rPr>
        <w:t>.</w:t>
      </w:r>
    </w:p>
    <w:p w14:paraId="360D0062" w14:textId="184FE887" w:rsidR="00756A0A" w:rsidRPr="00177A65" w:rsidRDefault="00756A0A" w:rsidP="0037212A">
      <w:pPr>
        <w:spacing w:line="480" w:lineRule="auto"/>
        <w:jc w:val="both"/>
      </w:pPr>
      <w:r>
        <w:t xml:space="preserve">--------------------------------------------------figure </w:t>
      </w:r>
      <w:r w:rsidR="00AC1865">
        <w:t>5</w:t>
      </w:r>
      <w:r>
        <w:t>-----------------------------------------------------</w:t>
      </w:r>
    </w:p>
    <w:p w14:paraId="6D544151" w14:textId="77777777" w:rsidR="00C428BE" w:rsidRPr="00177A65" w:rsidRDefault="00C428BE" w:rsidP="0037212A">
      <w:pPr>
        <w:spacing w:line="480" w:lineRule="auto"/>
        <w:jc w:val="both"/>
        <w:rPr>
          <w:rFonts w:eastAsia="Calibri"/>
          <w:lang w:val="en-US"/>
        </w:rPr>
      </w:pPr>
    </w:p>
    <w:p w14:paraId="235DED63" w14:textId="6568B013" w:rsidR="00D3033A" w:rsidRPr="00177A65" w:rsidRDefault="009E3143" w:rsidP="00767245">
      <w:pPr>
        <w:spacing w:after="160" w:line="480" w:lineRule="auto"/>
      </w:pPr>
      <w:r w:rsidRPr="00177A65">
        <w:br w:type="page"/>
      </w:r>
    </w:p>
    <w:p w14:paraId="17B0B0A4" w14:textId="77777777" w:rsidR="00045DA3" w:rsidRPr="00177A65" w:rsidRDefault="00045DA3" w:rsidP="0037212A">
      <w:pPr>
        <w:spacing w:after="160" w:line="480" w:lineRule="auto"/>
        <w:jc w:val="both"/>
        <w:rPr>
          <w:b/>
          <w:bCs/>
        </w:rPr>
      </w:pPr>
      <w:r w:rsidRPr="00177A65">
        <w:rPr>
          <w:b/>
          <w:bCs/>
        </w:rPr>
        <w:t>Discussion</w:t>
      </w:r>
    </w:p>
    <w:p w14:paraId="7ECFD7BF" w14:textId="64BF33CC" w:rsidR="00ED0453" w:rsidRPr="00CE3FD9" w:rsidRDefault="003A66E9" w:rsidP="00ED0453">
      <w:pPr>
        <w:spacing w:line="480" w:lineRule="auto"/>
        <w:jc w:val="both"/>
      </w:pPr>
      <w:r w:rsidRPr="003A66E9">
        <w:rPr>
          <w:rFonts w:eastAsia="Calibri"/>
          <w:highlight w:val="yellow"/>
          <w:lang w:eastAsia="zh-CN"/>
        </w:rPr>
        <w:t xml:space="preserve">This comparative study following </w:t>
      </w:r>
      <w:r w:rsidRPr="00CE3FD9">
        <w:rPr>
          <w:rFonts w:eastAsia="Calibri"/>
          <w:highlight w:val="yellow"/>
          <w:lang w:val="en-US"/>
        </w:rPr>
        <w:t xml:space="preserve">a population and clinical cohorts during the pandemic </w:t>
      </w:r>
      <w:r w:rsidRPr="003A66E9">
        <w:rPr>
          <w:rFonts w:eastAsia="Calibri"/>
          <w:highlight w:val="yellow"/>
          <w:lang w:eastAsia="zh-CN"/>
        </w:rPr>
        <w:t>revealed the differing impact of the pandemic in youths with and without pre-existing mental illness.</w:t>
      </w:r>
      <w:r w:rsidRPr="00CE3FD9">
        <w:rPr>
          <w:rFonts w:eastAsia="Calibri"/>
          <w:highlight w:val="yellow"/>
          <w:lang w:eastAsia="zh-CN"/>
        </w:rPr>
        <w:t xml:space="preserve"> While symptoms of </w:t>
      </w:r>
      <w:r w:rsidRPr="00CE3FD9">
        <w:rPr>
          <w:rFonts w:eastAsia="Calibri"/>
          <w:highlight w:val="yellow"/>
        </w:rPr>
        <w:t xml:space="preserve">depression </w:t>
      </w:r>
      <w:r w:rsidRPr="003A66E9">
        <w:rPr>
          <w:rFonts w:eastAsia="Calibri"/>
          <w:highlight w:val="yellow"/>
        </w:rPr>
        <w:t xml:space="preserve">and ED increased during the pandemic in youths from the population, </w:t>
      </w:r>
      <w:r w:rsidRPr="00CE3FD9">
        <w:rPr>
          <w:rFonts w:eastAsia="Calibri"/>
          <w:highlight w:val="yellow"/>
        </w:rPr>
        <w:t>these</w:t>
      </w:r>
      <w:r w:rsidRPr="00CE3FD9">
        <w:rPr>
          <w:rFonts w:eastAsia="Calibri"/>
          <w:highlight w:val="yellow"/>
          <w:lang w:val="en-US"/>
        </w:rPr>
        <w:t xml:space="preserve"> symptoms remained high and stable in the clinical cohort. Pre-pandemic symptoms severity predicted mental health trajectories in the population cohort. </w:t>
      </w:r>
      <w:r w:rsidRPr="003A66E9">
        <w:rPr>
          <w:rFonts w:eastAsia="Calibri"/>
          <w:highlight w:val="yellow"/>
          <w:lang w:eastAsia="zh-CN"/>
        </w:rPr>
        <w:t>Participants initially at higher risk for</w:t>
      </w:r>
      <w:r w:rsidRPr="003A66E9">
        <w:rPr>
          <w:highlight w:val="yellow"/>
        </w:rPr>
        <w:t xml:space="preserve"> depression, alcohol abuse or ED reported a lasting decrease </w:t>
      </w:r>
      <w:r w:rsidRPr="003A66E9">
        <w:rPr>
          <w:highlight w:val="yellow"/>
          <w:lang w:eastAsia="zh-CN"/>
        </w:rPr>
        <w:t>in</w:t>
      </w:r>
      <w:r w:rsidRPr="003A66E9">
        <w:rPr>
          <w:highlight w:val="yellow"/>
        </w:rPr>
        <w:t xml:space="preserve"> their symptoms over the course of the pandemic.</w:t>
      </w:r>
      <w:r w:rsidRPr="00CE3FD9">
        <w:rPr>
          <w:highlight w:val="yellow"/>
        </w:rPr>
        <w:t xml:space="preserve"> In contrast, </w:t>
      </w:r>
      <w:r w:rsidRPr="003A66E9">
        <w:rPr>
          <w:rFonts w:eastAsia="Calibri"/>
          <w:highlight w:val="yellow"/>
          <w:lang w:eastAsia="zh-CN"/>
        </w:rPr>
        <w:t>being relatively healthy (i.e., lowest scores for</w:t>
      </w:r>
      <w:r w:rsidRPr="003A66E9">
        <w:rPr>
          <w:highlight w:val="yellow"/>
        </w:rPr>
        <w:t xml:space="preserve"> depression or ED) was a significant risk for deterioration in mental health during the pandemic; this was associated with</w:t>
      </w:r>
      <w:r w:rsidRPr="003A66E9">
        <w:rPr>
          <w:rFonts w:eastAsia="Calibri"/>
          <w:highlight w:val="yellow"/>
          <w:lang w:eastAsia="zh-CN"/>
        </w:rPr>
        <w:t xml:space="preserve"> relative increases in depressive symptoms throughout the pandemic and in ED symptoms during the first lockdown, respectively. Being non-overweight or -obese predicted the observed rise in ED symptoms and was associated with weight gain (i.e., BMI increase)</w:t>
      </w:r>
      <w:r w:rsidR="00ED0453" w:rsidRPr="00CE3FD9">
        <w:rPr>
          <w:highlight w:val="yellow"/>
        </w:rPr>
        <w:t>.</w:t>
      </w:r>
      <w:r w:rsidR="00ED0453" w:rsidRPr="00177A65">
        <w:t xml:space="preserve"> </w:t>
      </w:r>
    </w:p>
    <w:p w14:paraId="14655644" w14:textId="77777777" w:rsidR="0058618A" w:rsidRPr="00177A65" w:rsidRDefault="0058618A" w:rsidP="0037212A">
      <w:pPr>
        <w:spacing w:line="480" w:lineRule="auto"/>
        <w:jc w:val="both"/>
        <w:rPr>
          <w:rFonts w:eastAsia="Calibri"/>
          <w:lang w:eastAsia="zh-CN"/>
        </w:rPr>
      </w:pPr>
    </w:p>
    <w:p w14:paraId="6334144E" w14:textId="1FF4558D" w:rsidR="00326963" w:rsidRDefault="00836466" w:rsidP="00D73823">
      <w:pPr>
        <w:spacing w:line="480" w:lineRule="auto"/>
        <w:jc w:val="both"/>
        <w:rPr>
          <w:rFonts w:eastAsia="Calibri"/>
          <w:highlight w:val="yellow"/>
          <w:lang w:eastAsia="zh-CN"/>
        </w:rPr>
      </w:pPr>
      <w:r w:rsidRPr="00177A65">
        <w:rPr>
          <w:rFonts w:eastAsia="Calibri"/>
          <w:lang w:eastAsia="zh-CN"/>
        </w:rPr>
        <w:t>O</w:t>
      </w:r>
      <w:r w:rsidR="007B71BB" w:rsidRPr="00177A65">
        <w:rPr>
          <w:lang w:val="en-US"/>
        </w:rPr>
        <w:t xml:space="preserve">ur findings corroborate </w:t>
      </w:r>
      <w:r w:rsidR="007B71BB" w:rsidRPr="00177A65">
        <w:rPr>
          <w:rFonts w:eastAsia="Calibri"/>
          <w:lang w:eastAsia="zh-CN"/>
        </w:rPr>
        <w:t xml:space="preserve">previous research showing an increase </w:t>
      </w:r>
      <w:r w:rsidR="00CE0C34">
        <w:rPr>
          <w:rFonts w:eastAsia="Calibri" w:hint="eastAsia"/>
          <w:lang w:eastAsia="zh-CN"/>
        </w:rPr>
        <w:t>in</w:t>
      </w:r>
      <w:r w:rsidR="007B71BB" w:rsidRPr="00177A65">
        <w:rPr>
          <w:rFonts w:eastAsia="Calibri"/>
          <w:lang w:eastAsia="zh-CN"/>
        </w:rPr>
        <w:t xml:space="preserve"> depression</w:t>
      </w:r>
      <w:r w:rsidR="00F1610A" w:rsidRPr="00177A65">
        <w:rPr>
          <w:rFonts w:eastAsia="Calibri"/>
          <w:lang w:eastAsia="zh-CN"/>
        </w:rPr>
        <w:t xml:space="preserve"> </w:t>
      </w:r>
      <w:r w:rsidR="007B71BB" w:rsidRPr="00177A65">
        <w:rPr>
          <w:rFonts w:eastAsia="Calibri"/>
          <w:lang w:eastAsia="zh-CN"/>
        </w:rPr>
        <w:t xml:space="preserve">symptoms in </w:t>
      </w:r>
      <w:r w:rsidR="007C794D" w:rsidRPr="00177A65">
        <w:rPr>
          <w:rFonts w:eastAsia="Calibri"/>
        </w:rPr>
        <w:t>a</w:t>
      </w:r>
      <w:r w:rsidR="00F12DF5" w:rsidRPr="00177A65">
        <w:rPr>
          <w:rFonts w:eastAsia="Calibri"/>
        </w:rPr>
        <w:t>ll age groups</w:t>
      </w:r>
      <w:r w:rsidR="00A91BDC">
        <w:rPr>
          <w:rFonts w:eastAsia="Calibri"/>
        </w:rPr>
        <w:t xml:space="preserve"> </w:t>
      </w:r>
      <w:r w:rsidR="007B71BB" w:rsidRPr="00CE3FD9">
        <w:rPr>
          <w:rFonts w:eastAsia="Calibri"/>
          <w:highlight w:val="yellow"/>
          <w:lang w:eastAsia="zh-CN"/>
        </w:rPr>
        <w:fldChar w:fldCharType="begin">
          <w:fldData xml:space="preserve">PEVuZE5vdGU+PENpdGU+PEF1dGhvcj5EPC9BdXRob3I+PFllYXI+MjAyMzwvWWVhcj48UmVjTnVt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</w:fldData>
        </w:fldChar>
      </w:r>
      <w:r w:rsidR="00CE3FD9">
        <w:rPr>
          <w:rFonts w:eastAsia="Calibri"/>
          <w:highlight w:val="yellow"/>
          <w:lang w:eastAsia="zh-CN"/>
        </w:rPr>
        <w:instrText xml:space="preserve"> ADDIN EN.CITE </w:instrText>
      </w:r>
      <w:r w:rsidR="00CE3FD9">
        <w:rPr>
          <w:rFonts w:eastAsia="Calibri"/>
          <w:highlight w:val="yellow"/>
          <w:lang w:eastAsia="zh-CN"/>
        </w:rPr>
        <w:fldChar w:fldCharType="begin">
          <w:fldData xml:space="preserve">PEVuZE5vdGU+PENpdGU+PEF1dGhvcj5EPC9BdXRob3I+PFllYXI+MjAyMzwvWWVhcj48UmVjTnVt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</w:fldData>
        </w:fldChar>
      </w:r>
      <w:r w:rsidR="00CE3FD9">
        <w:rPr>
          <w:rFonts w:eastAsia="Calibri"/>
          <w:highlight w:val="yellow"/>
          <w:lang w:eastAsia="zh-CN"/>
        </w:rPr>
        <w:instrText xml:space="preserve"> ADDIN EN.CITE.DATA </w:instrText>
      </w:r>
      <w:r w:rsidR="00CE3FD9">
        <w:rPr>
          <w:rFonts w:eastAsia="Calibri"/>
          <w:highlight w:val="yellow"/>
          <w:lang w:eastAsia="zh-CN"/>
        </w:rPr>
      </w:r>
      <w:r w:rsidR="00CE3FD9">
        <w:rPr>
          <w:rFonts w:eastAsia="Calibri"/>
          <w:highlight w:val="yellow"/>
          <w:lang w:eastAsia="zh-CN"/>
        </w:rPr>
        <w:fldChar w:fldCharType="end"/>
      </w:r>
      <w:r w:rsidR="007B71BB" w:rsidRPr="00CE3FD9">
        <w:rPr>
          <w:rFonts w:eastAsia="Calibri"/>
          <w:highlight w:val="yellow"/>
          <w:lang w:eastAsia="zh-CN"/>
        </w:rPr>
      </w:r>
      <w:r w:rsidR="007B71BB" w:rsidRPr="00CE3FD9">
        <w:rPr>
          <w:rFonts w:eastAsia="Calibri"/>
          <w:highlight w:val="yellow"/>
          <w:lang w:eastAsia="zh-CN"/>
        </w:rPr>
        <w:fldChar w:fldCharType="separate"/>
      </w:r>
      <w:r w:rsidR="00CE3FD9">
        <w:rPr>
          <w:rFonts w:eastAsia="Calibri"/>
          <w:noProof/>
          <w:highlight w:val="yellow"/>
          <w:lang w:eastAsia="zh-CN"/>
        </w:rPr>
        <w:t>(5, 15, 16, 33)</w:t>
      </w:r>
      <w:r w:rsidR="007B71BB" w:rsidRPr="00CE3FD9">
        <w:rPr>
          <w:rFonts w:eastAsia="Calibri"/>
          <w:highlight w:val="yellow"/>
          <w:lang w:eastAsia="zh-CN"/>
        </w:rPr>
        <w:fldChar w:fldCharType="end"/>
      </w:r>
      <w:r w:rsidR="007B71BB" w:rsidRPr="00177A65">
        <w:rPr>
          <w:rFonts w:eastAsia="Calibri"/>
          <w:lang w:eastAsia="zh-CN"/>
        </w:rPr>
        <w:t xml:space="preserve"> </w:t>
      </w:r>
      <w:r w:rsidR="00187CD0" w:rsidRPr="00177A65">
        <w:rPr>
          <w:rFonts w:eastAsia="Calibri"/>
          <w:lang w:eastAsia="zh-CN"/>
        </w:rPr>
        <w:t xml:space="preserve">from the population </w:t>
      </w:r>
      <w:r w:rsidR="007B71BB" w:rsidRPr="00177A65">
        <w:rPr>
          <w:rFonts w:eastAsia="Calibri"/>
          <w:lang w:eastAsia="zh-CN"/>
        </w:rPr>
        <w:t>during the pandemic</w:t>
      </w:r>
      <w:r w:rsidR="00304073">
        <w:rPr>
          <w:rFonts w:eastAsia="Calibri"/>
          <w:lang w:eastAsia="zh-CN"/>
        </w:rPr>
        <w:t xml:space="preserve">, </w:t>
      </w:r>
      <w:r w:rsidR="00304073" w:rsidRPr="00CE3FD9">
        <w:rPr>
          <w:rFonts w:eastAsia="Calibri"/>
          <w:highlight w:val="yellow"/>
          <w:lang w:eastAsia="zh-CN"/>
        </w:rPr>
        <w:t xml:space="preserve">but particularly in young and more physically active subjects </w:t>
      </w:r>
      <w:r w:rsidR="00FD6CE4">
        <w:rPr>
          <w:rFonts w:eastAsia="Calibri"/>
          <w:highlight w:val="yellow"/>
          <w:lang w:eastAsia="zh-CN"/>
        </w:rPr>
        <w:fldChar w:fldCharType="begin">
          <w:fldData xml:space="preserve">PEVuZE5vdGU+PENpdGU+PEF1dGhvcj5BbWVyaW88L0F1dGhvcj48WWVhcj4yMDIxPC9ZZWFyPjxS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</w:fldData>
        </w:fldChar>
      </w:r>
      <w:r w:rsidR="00FD6CE4">
        <w:rPr>
          <w:rFonts w:eastAsia="Calibri"/>
          <w:highlight w:val="yellow"/>
          <w:lang w:eastAsia="zh-CN"/>
        </w:rPr>
        <w:instrText xml:space="preserve"> ADDIN EN.CITE </w:instrText>
      </w:r>
      <w:r w:rsidR="00FD6CE4">
        <w:rPr>
          <w:rFonts w:eastAsia="Calibri"/>
          <w:highlight w:val="yellow"/>
          <w:lang w:eastAsia="zh-CN"/>
        </w:rPr>
        <w:fldChar w:fldCharType="begin">
          <w:fldData xml:space="preserve">PEVuZE5vdGU+PENpdGU+PEF1dGhvcj5BbWVyaW88L0F1dGhvcj48WWVhcj4yMDIxPC9ZZWFyPjxS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</w:fldData>
        </w:fldChar>
      </w:r>
      <w:r w:rsidR="00FD6CE4">
        <w:rPr>
          <w:rFonts w:eastAsia="Calibri"/>
          <w:highlight w:val="yellow"/>
          <w:lang w:eastAsia="zh-CN"/>
        </w:rPr>
        <w:instrText xml:space="preserve"> ADDIN EN.CITE.DATA </w:instrText>
      </w:r>
      <w:r w:rsidR="00FD6CE4">
        <w:rPr>
          <w:rFonts w:eastAsia="Calibri"/>
          <w:highlight w:val="yellow"/>
          <w:lang w:eastAsia="zh-CN"/>
        </w:rPr>
      </w:r>
      <w:r w:rsidR="00FD6CE4">
        <w:rPr>
          <w:rFonts w:eastAsia="Calibri"/>
          <w:highlight w:val="yellow"/>
          <w:lang w:eastAsia="zh-CN"/>
        </w:rPr>
        <w:fldChar w:fldCharType="end"/>
      </w:r>
      <w:r w:rsidR="00FD6CE4">
        <w:rPr>
          <w:rFonts w:eastAsia="Calibri"/>
          <w:highlight w:val="yellow"/>
          <w:lang w:eastAsia="zh-CN"/>
        </w:rPr>
      </w:r>
      <w:r w:rsidR="00FD6CE4">
        <w:rPr>
          <w:rFonts w:eastAsia="Calibri"/>
          <w:highlight w:val="yellow"/>
          <w:lang w:eastAsia="zh-CN"/>
        </w:rPr>
        <w:fldChar w:fldCharType="separate"/>
      </w:r>
      <w:r w:rsidR="00FD6CE4">
        <w:rPr>
          <w:rFonts w:eastAsia="Calibri"/>
          <w:noProof/>
          <w:highlight w:val="yellow"/>
          <w:lang w:eastAsia="zh-CN"/>
        </w:rPr>
        <w:t>(15)</w:t>
      </w:r>
      <w:r w:rsidR="00FD6CE4">
        <w:rPr>
          <w:rFonts w:eastAsia="Calibri"/>
          <w:highlight w:val="yellow"/>
          <w:lang w:eastAsia="zh-CN"/>
        </w:rPr>
        <w:fldChar w:fldCharType="end"/>
      </w:r>
      <w:r w:rsidR="00304073" w:rsidRPr="00CE3FD9">
        <w:rPr>
          <w:rFonts w:eastAsia="Calibri"/>
          <w:highlight w:val="yellow"/>
          <w:lang w:eastAsia="zh-CN"/>
        </w:rPr>
        <w:t xml:space="preserve">. This observation may reflect greater changes in lifestyle habits in this group, or </w:t>
      </w:r>
      <w:r w:rsidR="003A66E9" w:rsidRPr="00CE3FD9">
        <w:rPr>
          <w:rFonts w:eastAsia="Calibri"/>
          <w:highlight w:val="yellow"/>
          <w:lang w:eastAsia="zh-CN"/>
        </w:rPr>
        <w:t>its</w:t>
      </w:r>
      <w:r w:rsidR="00304073" w:rsidRPr="00CE3FD9">
        <w:rPr>
          <w:rFonts w:eastAsia="Calibri"/>
          <w:highlight w:val="yellow"/>
          <w:lang w:eastAsia="zh-CN"/>
        </w:rPr>
        <w:t xml:space="preserve"> reduce</w:t>
      </w:r>
      <w:r w:rsidR="003A66E9" w:rsidRPr="00CE3FD9">
        <w:rPr>
          <w:rFonts w:eastAsia="Calibri"/>
          <w:highlight w:val="yellow"/>
          <w:lang w:eastAsia="zh-CN"/>
        </w:rPr>
        <w:t>d</w:t>
      </w:r>
      <w:r w:rsidR="00304073" w:rsidRPr="00CE3FD9">
        <w:rPr>
          <w:rFonts w:eastAsia="Calibri"/>
          <w:highlight w:val="yellow"/>
          <w:lang w:eastAsia="zh-CN"/>
        </w:rPr>
        <w:t xml:space="preserve"> tolerance to uncertainty.</w:t>
      </w:r>
      <w:r w:rsidR="00304073" w:rsidRPr="00326963">
        <w:rPr>
          <w:rFonts w:eastAsia="Calibri"/>
          <w:lang w:eastAsia="zh-CN"/>
        </w:rPr>
        <w:t xml:space="preserve"> </w:t>
      </w:r>
      <w:r w:rsidR="00D66107" w:rsidRPr="00177A65">
        <w:rPr>
          <w:rFonts w:eastAsia="Calibri"/>
        </w:rPr>
        <w:t>They</w:t>
      </w:r>
      <w:r w:rsidR="00F64049" w:rsidRPr="00177A65">
        <w:rPr>
          <w:rFonts w:eastAsia="Calibri"/>
        </w:rPr>
        <w:t xml:space="preserve"> </w:t>
      </w:r>
      <w:r w:rsidR="002D034C" w:rsidRPr="00177A65">
        <w:rPr>
          <w:rFonts w:eastAsia="Calibri"/>
        </w:rPr>
        <w:t xml:space="preserve">also </w:t>
      </w:r>
      <w:r w:rsidR="007F3576" w:rsidRPr="00177A65">
        <w:rPr>
          <w:rFonts w:eastAsia="Calibri"/>
          <w:lang w:eastAsia="zh-CN"/>
        </w:rPr>
        <w:t>highlight</w:t>
      </w:r>
      <w:r w:rsidR="00F64049" w:rsidRPr="00177A65">
        <w:rPr>
          <w:rFonts w:eastAsia="Calibri"/>
          <w:lang w:eastAsia="zh-CN"/>
        </w:rPr>
        <w:t xml:space="preserve"> </w:t>
      </w:r>
      <w:r w:rsidR="008673CA" w:rsidRPr="00177A65">
        <w:rPr>
          <w:rFonts w:eastAsia="Calibri"/>
          <w:lang w:eastAsia="zh-CN"/>
        </w:rPr>
        <w:t>the</w:t>
      </w:r>
      <w:r w:rsidR="00F64049" w:rsidRPr="00177A65">
        <w:rPr>
          <w:rFonts w:eastAsia="Calibri"/>
          <w:lang w:eastAsia="zh-CN"/>
        </w:rPr>
        <w:t xml:space="preserve"> </w:t>
      </w:r>
      <w:r w:rsidR="003D1D99" w:rsidRPr="00177A65">
        <w:rPr>
          <w:rFonts w:eastAsia="Calibri"/>
          <w:lang w:eastAsia="zh-CN"/>
        </w:rPr>
        <w:t xml:space="preserve">contrasting effects of the pandemic on </w:t>
      </w:r>
      <w:r w:rsidR="00DD2092" w:rsidRPr="00177A65">
        <w:rPr>
          <w:rFonts w:eastAsia="Calibri"/>
          <w:lang w:eastAsia="zh-CN"/>
        </w:rPr>
        <w:t xml:space="preserve">other </w:t>
      </w:r>
      <w:r w:rsidR="003D1D99" w:rsidRPr="00177A65">
        <w:rPr>
          <w:rFonts w:eastAsia="Calibri"/>
          <w:lang w:eastAsia="zh-CN"/>
        </w:rPr>
        <w:t xml:space="preserve">mental </w:t>
      </w:r>
      <w:r w:rsidR="00A77C41" w:rsidRPr="00177A65">
        <w:rPr>
          <w:rFonts w:eastAsia="Calibri"/>
          <w:lang w:eastAsia="zh-CN"/>
        </w:rPr>
        <w:t>health outcomes</w:t>
      </w:r>
      <w:r w:rsidR="00E82220" w:rsidRPr="00177A65">
        <w:rPr>
          <w:rFonts w:eastAsia="Calibri"/>
          <w:lang w:eastAsia="zh-CN"/>
        </w:rPr>
        <w:t xml:space="preserve"> in </w:t>
      </w:r>
      <w:r w:rsidR="00A15D5A" w:rsidRPr="00177A65">
        <w:rPr>
          <w:rFonts w:eastAsia="Calibri"/>
          <w:lang w:eastAsia="zh-CN"/>
        </w:rPr>
        <w:t>youth</w:t>
      </w:r>
      <w:r w:rsidR="00E14F8C" w:rsidRPr="00177A65">
        <w:rPr>
          <w:rFonts w:eastAsia="Calibri"/>
          <w:lang w:eastAsia="zh-CN"/>
        </w:rPr>
        <w:t>s</w:t>
      </w:r>
      <w:r w:rsidR="004077ED">
        <w:rPr>
          <w:rFonts w:eastAsia="Calibri"/>
          <w:lang w:eastAsia="zh-CN"/>
        </w:rPr>
        <w:t xml:space="preserve">, </w:t>
      </w:r>
      <w:r w:rsidR="007968E4" w:rsidRPr="00177A65">
        <w:rPr>
          <w:rFonts w:eastAsia="Calibri"/>
          <w:lang w:eastAsia="zh-CN"/>
        </w:rPr>
        <w:t xml:space="preserve">long-term </w:t>
      </w:r>
      <w:r w:rsidR="00F64049" w:rsidRPr="00177A65">
        <w:rPr>
          <w:rFonts w:eastAsia="Calibri"/>
          <w:lang w:eastAsia="zh-CN"/>
        </w:rPr>
        <w:t>negative impact on depressi</w:t>
      </w:r>
      <w:r w:rsidR="00C25039" w:rsidRPr="00177A65">
        <w:rPr>
          <w:rFonts w:eastAsia="Calibri"/>
          <w:lang w:eastAsia="zh-CN"/>
        </w:rPr>
        <w:t>ve</w:t>
      </w:r>
      <w:r w:rsidR="00F64049" w:rsidRPr="00177A65">
        <w:rPr>
          <w:rFonts w:eastAsia="Calibri"/>
          <w:lang w:eastAsia="zh-CN"/>
        </w:rPr>
        <w:t xml:space="preserve"> symptoms last</w:t>
      </w:r>
      <w:r w:rsidR="004077ED">
        <w:rPr>
          <w:rFonts w:eastAsia="Calibri"/>
          <w:lang w:eastAsia="zh-CN"/>
        </w:rPr>
        <w:t>ing</w:t>
      </w:r>
      <w:r w:rsidR="00F64049" w:rsidRPr="00177A65">
        <w:rPr>
          <w:rFonts w:eastAsia="Calibri"/>
          <w:lang w:eastAsia="zh-CN"/>
        </w:rPr>
        <w:t xml:space="preserve"> until the second lockdown</w:t>
      </w:r>
      <w:r w:rsidR="00194C5B" w:rsidRPr="00177A65">
        <w:rPr>
          <w:rFonts w:eastAsia="Calibri"/>
          <w:lang w:eastAsia="zh-CN"/>
        </w:rPr>
        <w:t xml:space="preserve">, </w:t>
      </w:r>
      <w:r w:rsidR="004077ED">
        <w:rPr>
          <w:rFonts w:eastAsia="Calibri"/>
          <w:lang w:eastAsia="zh-CN"/>
        </w:rPr>
        <w:t>which contrasted to</w:t>
      </w:r>
      <w:r w:rsidR="001B02D0" w:rsidRPr="00177A65">
        <w:rPr>
          <w:rFonts w:eastAsia="Calibri"/>
          <w:lang w:eastAsia="zh-CN"/>
        </w:rPr>
        <w:t xml:space="preserve"> the</w:t>
      </w:r>
      <w:r w:rsidR="00194C5B" w:rsidRPr="00177A65">
        <w:rPr>
          <w:rFonts w:eastAsia="Calibri"/>
          <w:lang w:eastAsia="zh-CN"/>
        </w:rPr>
        <w:t xml:space="preserve"> </w:t>
      </w:r>
      <w:r w:rsidR="001B02D0" w:rsidRPr="00177A65">
        <w:rPr>
          <w:rFonts w:eastAsia="Calibri"/>
          <w:lang w:eastAsia="zh-CN"/>
        </w:rPr>
        <w:t xml:space="preserve">transient </w:t>
      </w:r>
      <w:r w:rsidR="007B69F7" w:rsidRPr="00177A65">
        <w:rPr>
          <w:rFonts w:eastAsia="Calibri"/>
          <w:lang w:eastAsia="zh-CN"/>
        </w:rPr>
        <w:t>increase in ED symptoms</w:t>
      </w:r>
      <w:r w:rsidR="00A026CF" w:rsidRPr="00177A65">
        <w:rPr>
          <w:rFonts w:eastAsia="Calibri"/>
          <w:lang w:eastAsia="zh-CN"/>
        </w:rPr>
        <w:t xml:space="preserve"> and </w:t>
      </w:r>
      <w:r w:rsidR="002819C2" w:rsidRPr="00177A65">
        <w:rPr>
          <w:rFonts w:eastAsia="Calibri"/>
          <w:lang w:eastAsia="zh-CN"/>
        </w:rPr>
        <w:t xml:space="preserve">continuous </w:t>
      </w:r>
      <w:r w:rsidR="00A026CF" w:rsidRPr="00177A65">
        <w:rPr>
          <w:rFonts w:eastAsia="Calibri"/>
          <w:lang w:eastAsia="zh-CN"/>
        </w:rPr>
        <w:t xml:space="preserve">decrease in </w:t>
      </w:r>
      <w:r w:rsidR="00981601" w:rsidRPr="00177A65">
        <w:rPr>
          <w:rFonts w:eastAsia="Calibri"/>
          <w:lang w:eastAsia="zh-CN"/>
        </w:rPr>
        <w:t>alcohol abuse</w:t>
      </w:r>
      <w:r w:rsidR="002751AD" w:rsidRPr="00177A65">
        <w:rPr>
          <w:rFonts w:eastAsia="Calibri"/>
          <w:lang w:eastAsia="zh-CN"/>
        </w:rPr>
        <w:t>.</w:t>
      </w:r>
      <w:r w:rsidR="00D73823">
        <w:rPr>
          <w:rFonts w:eastAsia="Calibri"/>
          <w:lang w:eastAsia="zh-CN"/>
        </w:rPr>
        <w:t xml:space="preserve"> </w:t>
      </w:r>
    </w:p>
    <w:p w14:paraId="42693FDB" w14:textId="32F316AB" w:rsidR="00B21AEA" w:rsidRPr="00177A65" w:rsidRDefault="00B21AEA" w:rsidP="0037212A">
      <w:pPr>
        <w:spacing w:line="480" w:lineRule="auto"/>
        <w:jc w:val="both"/>
        <w:rPr>
          <w:rFonts w:eastAsia="Calibri"/>
          <w:lang w:eastAsia="zh-CN"/>
        </w:rPr>
      </w:pPr>
    </w:p>
    <w:p w14:paraId="64E37BB4" w14:textId="481BDE47" w:rsidR="008D2FF9" w:rsidRPr="00177A65" w:rsidRDefault="00E008F0" w:rsidP="0037212A">
      <w:pPr>
        <w:spacing w:line="480" w:lineRule="auto"/>
        <w:jc w:val="both"/>
        <w:rPr>
          <w:rFonts w:eastAsia="Calibri"/>
          <w:lang w:eastAsia="zh-CN"/>
        </w:rPr>
      </w:pPr>
      <w:r w:rsidRPr="00177A65">
        <w:rPr>
          <w:rFonts w:eastAsia="Calibri"/>
          <w:lang w:eastAsia="zh-CN"/>
        </w:rPr>
        <w:t>Our findings</w:t>
      </w:r>
      <w:r w:rsidR="00382BE7" w:rsidRPr="00177A65">
        <w:rPr>
          <w:rFonts w:eastAsia="Calibri"/>
          <w:lang w:eastAsia="zh-CN"/>
        </w:rPr>
        <w:t xml:space="preserve"> also</w:t>
      </w:r>
      <w:r w:rsidRPr="00177A65">
        <w:rPr>
          <w:rFonts w:eastAsia="Calibri"/>
          <w:lang w:eastAsia="zh-CN"/>
        </w:rPr>
        <w:t xml:space="preserve"> </w:t>
      </w:r>
      <w:r w:rsidR="00D66107" w:rsidRPr="00177A65">
        <w:rPr>
          <w:rFonts w:eastAsia="Calibri"/>
          <w:lang w:eastAsia="zh-CN"/>
        </w:rPr>
        <w:t xml:space="preserve">shed light </w:t>
      </w:r>
      <w:r w:rsidR="00B033D0" w:rsidRPr="00177A65">
        <w:rPr>
          <w:rFonts w:eastAsia="Calibri"/>
          <w:lang w:eastAsia="zh-CN"/>
        </w:rPr>
        <w:t xml:space="preserve">on </w:t>
      </w:r>
      <w:r w:rsidRPr="00177A65">
        <w:rPr>
          <w:rFonts w:eastAsia="Calibri"/>
          <w:lang w:eastAsia="zh-CN"/>
        </w:rPr>
        <w:t>the contradictory debate concerning pre-existing mental illnesses</w:t>
      </w:r>
      <w:r w:rsidR="00A91BDC" w:rsidRPr="00CE3FD9">
        <w:rPr>
          <w:rFonts w:eastAsia="Calibri"/>
          <w:color w:val="000000" w:themeColor="text1"/>
          <w:lang w:eastAsia="zh-CN"/>
        </w:rPr>
        <w:t xml:space="preserve"> </w:t>
      </w:r>
      <w:r w:rsidRPr="00CE3FD9">
        <w:rPr>
          <w:rFonts w:eastAsia="Calibri"/>
          <w:color w:val="000000" w:themeColor="text1"/>
          <w:highlight w:val="yellow"/>
        </w:rPr>
        <w:fldChar w:fldCharType="begin">
          <w:fldData xml:space="preserve">PEVuZE5vdGU+PENpdGU+PEF1dGhvcj5MZXdpczwvQXV0aG9yPjxZZWFyPjIwMjI8L1llYXI+PFJl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</w:fldData>
        </w:fldChar>
      </w:r>
      <w:r w:rsidR="00CE3FD9">
        <w:rPr>
          <w:rFonts w:eastAsia="Calibri"/>
          <w:color w:val="000000" w:themeColor="text1"/>
          <w:highlight w:val="yellow"/>
        </w:rPr>
        <w:instrText xml:space="preserve"> ADDIN EN.CITE </w:instrText>
      </w:r>
      <w:r w:rsidR="00CE3FD9">
        <w:rPr>
          <w:rFonts w:eastAsia="Calibri"/>
          <w:color w:val="000000" w:themeColor="text1"/>
          <w:highlight w:val="yellow"/>
        </w:rPr>
        <w:fldChar w:fldCharType="begin">
          <w:fldData xml:space="preserve">PEVuZE5vdGU+PENpdGU+PEF1dGhvcj5MZXdpczwvQXV0aG9yPjxZZWFyPjIwMjI8L1llYXI+PFJl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</w:fldData>
        </w:fldChar>
      </w:r>
      <w:r w:rsidR="00CE3FD9">
        <w:rPr>
          <w:rFonts w:eastAsia="Calibri"/>
          <w:color w:val="000000" w:themeColor="text1"/>
          <w:highlight w:val="yellow"/>
        </w:rPr>
        <w:instrText xml:space="preserve"> ADDIN EN.CITE.DATA </w:instrText>
      </w:r>
      <w:r w:rsidR="00CE3FD9">
        <w:rPr>
          <w:rFonts w:eastAsia="Calibri"/>
          <w:color w:val="000000" w:themeColor="text1"/>
          <w:highlight w:val="yellow"/>
        </w:rPr>
      </w:r>
      <w:r w:rsidR="00CE3FD9">
        <w:rPr>
          <w:rFonts w:eastAsia="Calibri"/>
          <w:color w:val="000000" w:themeColor="text1"/>
          <w:highlight w:val="yellow"/>
        </w:rPr>
        <w:fldChar w:fldCharType="end"/>
      </w:r>
      <w:r w:rsidRPr="00CE3FD9">
        <w:rPr>
          <w:rFonts w:eastAsia="Calibri"/>
          <w:color w:val="000000" w:themeColor="text1"/>
          <w:highlight w:val="yellow"/>
        </w:rPr>
      </w:r>
      <w:r w:rsidRPr="00CE3FD9">
        <w:rPr>
          <w:rFonts w:eastAsia="Calibri"/>
          <w:color w:val="000000" w:themeColor="text1"/>
          <w:highlight w:val="yellow"/>
        </w:rPr>
        <w:fldChar w:fldCharType="separate"/>
      </w:r>
      <w:r w:rsidR="00CE3FD9">
        <w:rPr>
          <w:rFonts w:eastAsia="Calibri"/>
          <w:noProof/>
          <w:color w:val="000000" w:themeColor="text1"/>
          <w:highlight w:val="yellow"/>
        </w:rPr>
        <w:t>(7-12, 34)</w:t>
      </w:r>
      <w:r w:rsidRPr="00CE3FD9">
        <w:rPr>
          <w:rFonts w:eastAsia="Calibri"/>
          <w:color w:val="000000" w:themeColor="text1"/>
          <w:highlight w:val="yellow"/>
        </w:rPr>
        <w:fldChar w:fldCharType="end"/>
      </w:r>
      <w:r w:rsidRPr="00177A65">
        <w:rPr>
          <w:rFonts w:eastAsia="Calibri"/>
        </w:rPr>
        <w:t xml:space="preserve">. </w:t>
      </w:r>
      <w:r w:rsidR="007E7ACB" w:rsidRPr="00177A65">
        <w:rPr>
          <w:rFonts w:eastAsia="Calibri"/>
        </w:rPr>
        <w:t>Contrary to previous reports</w:t>
      </w:r>
      <w:r w:rsidR="00E61F17" w:rsidRPr="00177A65">
        <w:rPr>
          <w:rFonts w:eastAsia="Calibri"/>
        </w:rPr>
        <w:t xml:space="preserve"> </w:t>
      </w:r>
      <w:r w:rsidR="00995929" w:rsidRPr="00177A65">
        <w:rPr>
          <w:rFonts w:eastAsia="Calibri"/>
        </w:rPr>
        <w:t xml:space="preserve">of </w:t>
      </w:r>
      <w:r w:rsidR="00754F1A" w:rsidRPr="00177A65">
        <w:rPr>
          <w:rFonts w:eastAsia="Calibri"/>
        </w:rPr>
        <w:t>worsen</w:t>
      </w:r>
      <w:r w:rsidR="00995929" w:rsidRPr="00177A65">
        <w:rPr>
          <w:rFonts w:eastAsia="Calibri"/>
        </w:rPr>
        <w:t>ing</w:t>
      </w:r>
      <w:r w:rsidR="00754F1A" w:rsidRPr="00177A65">
        <w:rPr>
          <w:rFonts w:eastAsia="Calibri"/>
        </w:rPr>
        <w:t xml:space="preserve"> symptoms </w:t>
      </w:r>
      <w:r w:rsidR="003833D4" w:rsidRPr="00177A65">
        <w:rPr>
          <w:rFonts w:eastAsia="Calibri"/>
        </w:rPr>
        <w:t xml:space="preserve">during the pandemic </w:t>
      </w:r>
      <w:r w:rsidR="00995929" w:rsidRPr="00177A65">
        <w:rPr>
          <w:rFonts w:eastAsia="Calibri"/>
        </w:rPr>
        <w:t>in</w:t>
      </w:r>
      <w:r w:rsidR="00754F1A" w:rsidRPr="00177A65">
        <w:rPr>
          <w:rFonts w:eastAsia="Calibri"/>
        </w:rPr>
        <w:t xml:space="preserve"> patients with </w:t>
      </w:r>
      <w:r w:rsidR="00B819F9" w:rsidRPr="00177A65">
        <w:rPr>
          <w:rFonts w:eastAsia="Calibri"/>
        </w:rPr>
        <w:t>a history of mental illness</w:t>
      </w:r>
      <w:r w:rsidR="00A91BDC">
        <w:rPr>
          <w:rFonts w:eastAsia="Calibri"/>
        </w:rPr>
        <w:t xml:space="preserve"> </w:t>
      </w:r>
      <w:r w:rsidR="000E498C" w:rsidRPr="00177A65">
        <w:rPr>
          <w:rFonts w:eastAsia="Calibri"/>
        </w:rPr>
        <w:fldChar w:fldCharType="begin">
          <w:fldData xml:space="preserve">PEVuZE5vdGU+PENpdGU+PEF1dGhvcj5MZXdpczwvQXV0aG9yPjxZZWFyPjIwMjI8L1llYXI+PFJl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=
</w:fldData>
        </w:fldChar>
      </w:r>
      <w:r w:rsidR="007B622C">
        <w:rPr>
          <w:rFonts w:eastAsia="Calibri"/>
        </w:rPr>
        <w:instrText xml:space="preserve"> ADDIN EN.CITE </w:instrText>
      </w:r>
      <w:r w:rsidR="007B622C">
        <w:rPr>
          <w:rFonts w:eastAsia="Calibri"/>
        </w:rPr>
        <w:fldChar w:fldCharType="begin">
          <w:fldData xml:space="preserve">PEVuZE5vdGU+PENpdGU+PEF1dGhvcj5MZXdpczwvQXV0aG9yPjxZZWFyPjIwMjI8L1llYXI+PFJl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=
</w:fldData>
        </w:fldChar>
      </w:r>
      <w:r w:rsidR="007B622C">
        <w:rPr>
          <w:rFonts w:eastAsia="Calibri"/>
        </w:rPr>
        <w:instrText xml:space="preserve"> ADDIN EN.CITE.DATA </w:instrText>
      </w:r>
      <w:r w:rsidR="007B622C">
        <w:rPr>
          <w:rFonts w:eastAsia="Calibri"/>
        </w:rPr>
      </w:r>
      <w:r w:rsidR="007B622C">
        <w:rPr>
          <w:rFonts w:eastAsia="Calibri"/>
        </w:rPr>
        <w:fldChar w:fldCharType="end"/>
      </w:r>
      <w:r w:rsidR="000E498C" w:rsidRPr="00177A65">
        <w:rPr>
          <w:rFonts w:eastAsia="Calibri"/>
        </w:rPr>
      </w:r>
      <w:r w:rsidR="000E498C" w:rsidRPr="00177A65">
        <w:rPr>
          <w:rFonts w:eastAsia="Calibri"/>
        </w:rPr>
        <w:fldChar w:fldCharType="separate"/>
      </w:r>
      <w:r w:rsidR="002371D4">
        <w:rPr>
          <w:rFonts w:eastAsia="Calibri"/>
          <w:noProof/>
        </w:rPr>
        <w:t>(7)</w:t>
      </w:r>
      <w:r w:rsidR="000E498C" w:rsidRPr="00177A65">
        <w:rPr>
          <w:rFonts w:eastAsia="Calibri"/>
        </w:rPr>
        <w:fldChar w:fldCharType="end"/>
      </w:r>
      <w:r w:rsidR="00B819F9" w:rsidRPr="00177A65">
        <w:rPr>
          <w:rFonts w:eastAsia="Calibri"/>
        </w:rPr>
        <w:t xml:space="preserve"> or </w:t>
      </w:r>
      <w:r w:rsidR="00754F1A" w:rsidRPr="00177A65">
        <w:rPr>
          <w:rFonts w:eastAsia="Calibri"/>
        </w:rPr>
        <w:t xml:space="preserve">pre-existing </w:t>
      </w:r>
      <w:r w:rsidR="00FF68FE" w:rsidRPr="00177A65">
        <w:rPr>
          <w:rFonts w:eastAsia="Calibri"/>
        </w:rPr>
        <w:t>disordered eating</w:t>
      </w:r>
      <w:r w:rsidR="00A91BDC">
        <w:rPr>
          <w:rFonts w:eastAsia="Calibri"/>
        </w:rPr>
        <w:t xml:space="preserve"> </w:t>
      </w:r>
      <w:r w:rsidR="00C82603" w:rsidRPr="00177A65">
        <w:rPr>
          <w:rFonts w:eastAsia="Calibri"/>
        </w:rPr>
        <w:fldChar w:fldCharType="begin">
          <w:fldData xml:space="preserve">PEVuZE5vdGU+PENpdGU+PEF1dGhvcj5XYXJuZTwvQXV0aG9yPjxZZWFyPjIwMjE8L1llYXI+PFJl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</w:fldData>
        </w:fldChar>
      </w:r>
      <w:r w:rsidR="007B622C">
        <w:rPr>
          <w:rFonts w:eastAsia="Calibri"/>
        </w:rPr>
        <w:instrText xml:space="preserve"> ADDIN EN.CITE </w:instrText>
      </w:r>
      <w:r w:rsidR="007B622C">
        <w:rPr>
          <w:rFonts w:eastAsia="Calibri"/>
        </w:rPr>
        <w:fldChar w:fldCharType="begin">
          <w:fldData xml:space="preserve">PEVuZE5vdGU+PENpdGU+PEF1dGhvcj5XYXJuZTwvQXV0aG9yPjxZZWFyPjIwMjE8L1llYXI+PFJl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</w:fldData>
        </w:fldChar>
      </w:r>
      <w:r w:rsidR="007B622C">
        <w:rPr>
          <w:rFonts w:eastAsia="Calibri"/>
        </w:rPr>
        <w:instrText xml:space="preserve"> ADDIN EN.CITE.DATA </w:instrText>
      </w:r>
      <w:r w:rsidR="007B622C">
        <w:rPr>
          <w:rFonts w:eastAsia="Calibri"/>
        </w:rPr>
      </w:r>
      <w:r w:rsidR="007B622C">
        <w:rPr>
          <w:rFonts w:eastAsia="Calibri"/>
        </w:rPr>
        <w:fldChar w:fldCharType="end"/>
      </w:r>
      <w:r w:rsidR="00C82603" w:rsidRPr="00177A65">
        <w:rPr>
          <w:rFonts w:eastAsia="Calibri"/>
        </w:rPr>
      </w:r>
      <w:r w:rsidR="00C82603" w:rsidRPr="00177A65">
        <w:rPr>
          <w:rFonts w:eastAsia="Calibri"/>
        </w:rPr>
        <w:fldChar w:fldCharType="separate"/>
      </w:r>
      <w:r w:rsidR="002371D4">
        <w:rPr>
          <w:rFonts w:eastAsia="Calibri"/>
          <w:noProof/>
        </w:rPr>
        <w:t>(8)</w:t>
      </w:r>
      <w:r w:rsidR="00C82603" w:rsidRPr="00177A65">
        <w:rPr>
          <w:rFonts w:eastAsia="Calibri"/>
        </w:rPr>
        <w:fldChar w:fldCharType="end"/>
      </w:r>
      <w:r w:rsidR="007E7ACB" w:rsidRPr="00177A65">
        <w:rPr>
          <w:rFonts w:eastAsia="Calibri"/>
        </w:rPr>
        <w:t xml:space="preserve">, </w:t>
      </w:r>
      <w:r w:rsidR="00803B7E" w:rsidRPr="00177A65">
        <w:rPr>
          <w:rFonts w:eastAsia="Calibri"/>
        </w:rPr>
        <w:t>our finding</w:t>
      </w:r>
      <w:r w:rsidR="00F90C84">
        <w:rPr>
          <w:rFonts w:eastAsia="Calibri"/>
        </w:rPr>
        <w:t>s</w:t>
      </w:r>
      <w:r w:rsidR="00803B7E" w:rsidRPr="00177A65">
        <w:rPr>
          <w:rFonts w:eastAsia="Calibri"/>
        </w:rPr>
        <w:t xml:space="preserve"> indicated that while symptoms remained higher in </w:t>
      </w:r>
      <w:r w:rsidR="005155B3" w:rsidRPr="00177A65">
        <w:rPr>
          <w:rFonts w:eastAsia="Calibri"/>
        </w:rPr>
        <w:t>the clinical sample</w:t>
      </w:r>
      <w:r w:rsidR="00002DA4" w:rsidRPr="00177A65">
        <w:rPr>
          <w:rFonts w:eastAsia="Calibri"/>
        </w:rPr>
        <w:t xml:space="preserve">, </w:t>
      </w:r>
      <w:r w:rsidR="000E0200" w:rsidRPr="00177A65">
        <w:rPr>
          <w:rFonts w:eastAsia="Calibri"/>
        </w:rPr>
        <w:t>they</w:t>
      </w:r>
      <w:r w:rsidR="00002DA4" w:rsidRPr="00177A65">
        <w:rPr>
          <w:rFonts w:eastAsia="Calibri"/>
        </w:rPr>
        <w:t xml:space="preserve"> did not worsen </w:t>
      </w:r>
      <w:r w:rsidR="009D430F" w:rsidRPr="00177A65">
        <w:rPr>
          <w:rFonts w:eastAsia="Calibri"/>
        </w:rPr>
        <w:t>because of</w:t>
      </w:r>
      <w:r w:rsidR="00002DA4" w:rsidRPr="00177A65">
        <w:rPr>
          <w:rFonts w:eastAsia="Calibri"/>
        </w:rPr>
        <w:t xml:space="preserve"> the pandemic</w:t>
      </w:r>
      <w:r w:rsidR="00567177" w:rsidRPr="00177A65">
        <w:rPr>
          <w:rFonts w:eastAsia="Calibri"/>
        </w:rPr>
        <w:t xml:space="preserve">. </w:t>
      </w:r>
      <w:r w:rsidR="0087426E" w:rsidRPr="00177A65">
        <w:rPr>
          <w:rFonts w:eastAsia="Calibri"/>
        </w:rPr>
        <w:t xml:space="preserve">These </w:t>
      </w:r>
      <w:r w:rsidR="00D613AB" w:rsidRPr="00177A65">
        <w:rPr>
          <w:rFonts w:eastAsia="Calibri"/>
        </w:rPr>
        <w:t>discrepancies</w:t>
      </w:r>
      <w:r w:rsidR="0087426E" w:rsidRPr="00177A65">
        <w:rPr>
          <w:rFonts w:eastAsia="Calibri"/>
        </w:rPr>
        <w:t xml:space="preserve"> may be due to the </w:t>
      </w:r>
      <w:r w:rsidR="003E0B21" w:rsidRPr="00177A65">
        <w:rPr>
          <w:rFonts w:eastAsia="Calibri"/>
        </w:rPr>
        <w:t>lack</w:t>
      </w:r>
      <w:r w:rsidR="0087426E" w:rsidRPr="00177A65">
        <w:rPr>
          <w:rFonts w:eastAsia="Calibri"/>
        </w:rPr>
        <w:t xml:space="preserve"> of </w:t>
      </w:r>
      <w:r w:rsidR="003E0B21" w:rsidRPr="00177A65">
        <w:rPr>
          <w:rFonts w:eastAsia="Calibri"/>
        </w:rPr>
        <w:t xml:space="preserve">diagnostic measurement of mental illness </w:t>
      </w:r>
      <w:r w:rsidR="009D430F" w:rsidRPr="00177A65">
        <w:rPr>
          <w:rFonts w:eastAsia="Calibri"/>
        </w:rPr>
        <w:t xml:space="preserve">and </w:t>
      </w:r>
      <w:r w:rsidR="00DB0716" w:rsidRPr="00177A65">
        <w:rPr>
          <w:rFonts w:eastAsia="Calibri"/>
        </w:rPr>
        <w:t xml:space="preserve">the lack of </w:t>
      </w:r>
      <w:r w:rsidR="00B5112B" w:rsidRPr="00177A65">
        <w:rPr>
          <w:rFonts w:eastAsia="Calibri"/>
        </w:rPr>
        <w:t>repeated</w:t>
      </w:r>
      <w:r w:rsidR="00993E7A" w:rsidRPr="00177A65">
        <w:rPr>
          <w:rFonts w:eastAsia="Calibri"/>
        </w:rPr>
        <w:t xml:space="preserve"> assessments to measure</w:t>
      </w:r>
      <w:r w:rsidR="002649D1" w:rsidRPr="00177A65">
        <w:rPr>
          <w:rFonts w:eastAsia="Calibri"/>
        </w:rPr>
        <w:t xml:space="preserve"> </w:t>
      </w:r>
      <w:r w:rsidR="004635EB" w:rsidRPr="00177A65">
        <w:rPr>
          <w:rFonts w:eastAsia="Calibri"/>
        </w:rPr>
        <w:t xml:space="preserve">symptom changes </w:t>
      </w:r>
      <w:r w:rsidR="00BC27F1" w:rsidRPr="00177A65">
        <w:rPr>
          <w:rFonts w:eastAsia="Calibri"/>
        </w:rPr>
        <w:t>during</w:t>
      </w:r>
      <w:r w:rsidR="002649D1" w:rsidRPr="00177A65">
        <w:rPr>
          <w:rFonts w:eastAsia="Calibri"/>
        </w:rPr>
        <w:t xml:space="preserve"> the pandemic</w:t>
      </w:r>
      <w:r w:rsidR="00EA76C1" w:rsidRPr="00177A65">
        <w:rPr>
          <w:rFonts w:eastAsia="Calibri"/>
        </w:rPr>
        <w:t xml:space="preserve"> in these st</w:t>
      </w:r>
      <w:r w:rsidR="00193009" w:rsidRPr="00177A65">
        <w:rPr>
          <w:rFonts w:eastAsia="Calibri"/>
        </w:rPr>
        <w:t>udies</w:t>
      </w:r>
      <w:r w:rsidR="002649D1" w:rsidRPr="00177A65">
        <w:rPr>
          <w:rFonts w:eastAsia="Calibri"/>
        </w:rPr>
        <w:t>.</w:t>
      </w:r>
      <w:r w:rsidR="000B386D" w:rsidRPr="00177A65">
        <w:rPr>
          <w:rFonts w:eastAsia="Calibri"/>
        </w:rPr>
        <w:t xml:space="preserve"> </w:t>
      </w:r>
      <w:r w:rsidR="00075F6F" w:rsidRPr="00177A65">
        <w:rPr>
          <w:rFonts w:eastAsia="Calibri"/>
        </w:rPr>
        <w:t>Rather</w:t>
      </w:r>
      <w:r w:rsidR="000B386D" w:rsidRPr="00177A65">
        <w:rPr>
          <w:rFonts w:eastAsia="Calibri"/>
        </w:rPr>
        <w:t xml:space="preserve">, </w:t>
      </w:r>
      <w:r w:rsidR="000658D3" w:rsidRPr="00177A65">
        <w:rPr>
          <w:rFonts w:eastAsia="Calibri"/>
        </w:rPr>
        <w:t>our observed</w:t>
      </w:r>
      <w:r w:rsidR="000B386D" w:rsidRPr="00177A65">
        <w:rPr>
          <w:rFonts w:eastAsia="Calibri"/>
        </w:rPr>
        <w:t xml:space="preserve"> </w:t>
      </w:r>
      <w:r w:rsidR="0058618A" w:rsidRPr="00177A65">
        <w:rPr>
          <w:rFonts w:eastAsia="Calibri"/>
          <w:lang w:eastAsia="zh-CN"/>
        </w:rPr>
        <w:t xml:space="preserve">differences in </w:t>
      </w:r>
      <w:r w:rsidR="00793196" w:rsidRPr="00177A65">
        <w:rPr>
          <w:rFonts w:eastAsia="Calibri"/>
          <w:lang w:eastAsia="zh-CN"/>
        </w:rPr>
        <w:t xml:space="preserve">mental health </w:t>
      </w:r>
      <w:r w:rsidR="0058618A" w:rsidRPr="00177A65">
        <w:rPr>
          <w:rFonts w:eastAsia="Calibri"/>
          <w:lang w:eastAsia="zh-CN"/>
        </w:rPr>
        <w:t xml:space="preserve">trajectories between </w:t>
      </w:r>
      <w:r w:rsidR="000B386D" w:rsidRPr="00177A65">
        <w:rPr>
          <w:rFonts w:eastAsia="Calibri"/>
          <w:lang w:eastAsia="zh-CN"/>
        </w:rPr>
        <w:t xml:space="preserve">youths from the </w:t>
      </w:r>
      <w:r w:rsidR="0058618A" w:rsidRPr="00177A65">
        <w:rPr>
          <w:rFonts w:eastAsia="Calibri"/>
          <w:lang w:eastAsia="zh-CN"/>
        </w:rPr>
        <w:t xml:space="preserve">general population and </w:t>
      </w:r>
      <w:r w:rsidR="005A722B" w:rsidRPr="00177A65">
        <w:rPr>
          <w:rFonts w:eastAsia="Calibri"/>
          <w:lang w:eastAsia="zh-CN"/>
        </w:rPr>
        <w:t>those with a clinical diagnosis</w:t>
      </w:r>
      <w:r w:rsidR="002A06E2" w:rsidRPr="00177A65">
        <w:rPr>
          <w:rFonts w:eastAsia="Calibri"/>
          <w:lang w:eastAsia="zh-CN"/>
        </w:rPr>
        <w:t xml:space="preserve"> suggested that pre-pandemic symptoms may be a protective factor, and that the general population was more likely to be affected by the lockdowns than patients, </w:t>
      </w:r>
      <w:r w:rsidR="003770BF" w:rsidRPr="00177A65">
        <w:rPr>
          <w:rFonts w:eastAsia="Calibri"/>
          <w:lang w:eastAsia="zh-CN"/>
        </w:rPr>
        <w:t>which our analyses confirmed</w:t>
      </w:r>
      <w:r w:rsidR="0058618A" w:rsidRPr="00177A65">
        <w:rPr>
          <w:rFonts w:eastAsia="Calibri"/>
          <w:lang w:eastAsia="zh-CN"/>
        </w:rPr>
        <w:t xml:space="preserve">. </w:t>
      </w:r>
      <w:r w:rsidR="00E674CA" w:rsidRPr="00177A65">
        <w:rPr>
          <w:rFonts w:eastAsia="Calibri"/>
          <w:lang w:eastAsia="zh-CN"/>
        </w:rPr>
        <w:t xml:space="preserve">These </w:t>
      </w:r>
      <w:r w:rsidR="009B58B8" w:rsidRPr="00177A65">
        <w:rPr>
          <w:rFonts w:eastAsia="Calibri"/>
          <w:lang w:eastAsia="zh-CN"/>
        </w:rPr>
        <w:t>showed</w:t>
      </w:r>
      <w:r w:rsidR="00AD5374" w:rsidRPr="00177A65">
        <w:rPr>
          <w:rFonts w:eastAsia="Calibri"/>
          <w:lang w:eastAsia="zh-CN"/>
        </w:rPr>
        <w:t xml:space="preserve"> that </w:t>
      </w:r>
      <w:r w:rsidR="00743B6F" w:rsidRPr="00177A65">
        <w:rPr>
          <w:rFonts w:eastAsia="Calibri"/>
          <w:lang w:eastAsia="zh-CN"/>
        </w:rPr>
        <w:t xml:space="preserve">the clinical cohort </w:t>
      </w:r>
      <w:r w:rsidR="00CB5E0F" w:rsidRPr="00177A65">
        <w:rPr>
          <w:rFonts w:eastAsia="Calibri"/>
          <w:lang w:eastAsia="zh-CN"/>
        </w:rPr>
        <w:t>seem</w:t>
      </w:r>
      <w:r w:rsidR="0015757E" w:rsidRPr="00177A65">
        <w:rPr>
          <w:rFonts w:eastAsia="Calibri"/>
          <w:lang w:eastAsia="zh-CN"/>
        </w:rPr>
        <w:t xml:space="preserve"> to be resilient in the face of the pandemic</w:t>
      </w:r>
      <w:r w:rsidR="00F222ED" w:rsidRPr="00177A65">
        <w:rPr>
          <w:rFonts w:eastAsia="Calibri"/>
          <w:lang w:eastAsia="zh-CN"/>
        </w:rPr>
        <w:t>,</w:t>
      </w:r>
      <w:r w:rsidR="00C16FB6" w:rsidRPr="00177A65">
        <w:rPr>
          <w:rFonts w:eastAsia="Calibri"/>
          <w:lang w:eastAsia="zh-CN"/>
        </w:rPr>
        <w:t xml:space="preserve"> confirm</w:t>
      </w:r>
      <w:r w:rsidR="00F222ED" w:rsidRPr="00177A65">
        <w:rPr>
          <w:rFonts w:eastAsia="Calibri"/>
          <w:lang w:eastAsia="zh-CN"/>
        </w:rPr>
        <w:t xml:space="preserve">ing </w:t>
      </w:r>
      <w:r w:rsidR="00C16FB6" w:rsidRPr="00177A65">
        <w:rPr>
          <w:rFonts w:eastAsia="Calibri"/>
          <w:lang w:eastAsia="zh-CN"/>
        </w:rPr>
        <w:t>previous reports</w:t>
      </w:r>
      <w:r w:rsidR="00F222ED" w:rsidRPr="00177A65">
        <w:rPr>
          <w:rFonts w:eastAsia="Calibri"/>
          <w:lang w:eastAsia="zh-CN"/>
        </w:rPr>
        <w:t xml:space="preserve"> </w:t>
      </w:r>
      <w:r w:rsidR="005A72BA" w:rsidRPr="00177A65">
        <w:rPr>
          <w:rFonts w:eastAsia="Calibri"/>
          <w:lang w:eastAsia="zh-CN"/>
        </w:rPr>
        <w:t xml:space="preserve">for depression </w:t>
      </w:r>
      <w:r w:rsidR="009E3CA6" w:rsidRPr="00177A65">
        <w:rPr>
          <w:rFonts w:eastAsia="Calibri"/>
          <w:lang w:eastAsia="zh-CN"/>
        </w:rPr>
        <w:t>from the early stages of the pandemic</w:t>
      </w:r>
      <w:r w:rsidR="00A91BDC">
        <w:rPr>
          <w:rFonts w:eastAsia="Calibri"/>
          <w:lang w:eastAsia="zh-CN"/>
        </w:rPr>
        <w:t xml:space="preserve"> </w:t>
      </w:r>
      <w:r w:rsidR="004B4E86" w:rsidRPr="00177A65">
        <w:rPr>
          <w:rFonts w:eastAsia="Calibri"/>
          <w:lang w:eastAsia="zh-CN"/>
        </w:rPr>
        <w:fldChar w:fldCharType="begin">
          <w:fldData xml:space="preserve">PEVuZE5vdGU+PENpdGU+PEF1dGhvcj5QaW5raGFtPC9BdXRob3I+PFllYXI+MjAyMDwvWWVhcj48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</w:fldData>
        </w:fldChar>
      </w:r>
      <w:r w:rsidR="00CE3FD9">
        <w:rPr>
          <w:rFonts w:eastAsia="Calibri"/>
          <w:lang w:eastAsia="zh-CN"/>
        </w:rPr>
        <w:instrText xml:space="preserve"> ADDIN EN.CITE </w:instrText>
      </w:r>
      <w:r w:rsidR="00CE3FD9">
        <w:rPr>
          <w:rFonts w:eastAsia="Calibri"/>
          <w:lang w:eastAsia="zh-CN"/>
        </w:rPr>
        <w:fldChar w:fldCharType="begin">
          <w:fldData xml:space="preserve">PEVuZE5vdGU+PENpdGU+PEF1dGhvcj5QaW5raGFtPC9BdXRob3I+PFllYXI+MjAyMDwvWWVhcj48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</w:fldData>
        </w:fldChar>
      </w:r>
      <w:r w:rsidR="00CE3FD9">
        <w:rPr>
          <w:rFonts w:eastAsia="Calibri"/>
          <w:lang w:eastAsia="zh-CN"/>
        </w:rPr>
        <w:instrText xml:space="preserve"> ADDIN EN.CITE.DATA </w:instrText>
      </w:r>
      <w:r w:rsidR="00CE3FD9">
        <w:rPr>
          <w:rFonts w:eastAsia="Calibri"/>
          <w:lang w:eastAsia="zh-CN"/>
        </w:rPr>
      </w:r>
      <w:r w:rsidR="00CE3FD9">
        <w:rPr>
          <w:rFonts w:eastAsia="Calibri"/>
          <w:lang w:eastAsia="zh-CN"/>
        </w:rPr>
        <w:fldChar w:fldCharType="end"/>
      </w:r>
      <w:r w:rsidR="004B4E86" w:rsidRPr="00177A65">
        <w:rPr>
          <w:rFonts w:eastAsia="Calibri"/>
          <w:lang w:eastAsia="zh-CN"/>
        </w:rPr>
      </w:r>
      <w:r w:rsidR="004B4E86" w:rsidRPr="00177A65">
        <w:rPr>
          <w:rFonts w:eastAsia="Calibri"/>
          <w:lang w:eastAsia="zh-CN"/>
        </w:rPr>
        <w:fldChar w:fldCharType="separate"/>
      </w:r>
      <w:r w:rsidR="00CE3FD9">
        <w:rPr>
          <w:rFonts w:eastAsia="Calibri"/>
          <w:noProof/>
          <w:lang w:eastAsia="zh-CN"/>
        </w:rPr>
        <w:t>(10, 11, 35)</w:t>
      </w:r>
      <w:r w:rsidR="004B4E86" w:rsidRPr="00177A65">
        <w:rPr>
          <w:rFonts w:eastAsia="Calibri"/>
          <w:lang w:eastAsia="zh-CN"/>
        </w:rPr>
        <w:fldChar w:fldCharType="end"/>
      </w:r>
      <w:r w:rsidR="009E3CA6" w:rsidRPr="00177A65">
        <w:rPr>
          <w:rFonts w:eastAsia="Calibri"/>
          <w:lang w:eastAsia="zh-CN"/>
        </w:rPr>
        <w:t xml:space="preserve">, </w:t>
      </w:r>
      <w:r w:rsidR="00391414" w:rsidRPr="00177A65">
        <w:rPr>
          <w:rFonts w:eastAsia="Calibri"/>
          <w:lang w:eastAsia="zh-CN"/>
        </w:rPr>
        <w:t>further</w:t>
      </w:r>
      <w:r w:rsidR="00F222ED" w:rsidRPr="00177A65">
        <w:rPr>
          <w:rFonts w:eastAsia="Calibri"/>
          <w:lang w:eastAsia="zh-CN"/>
        </w:rPr>
        <w:t xml:space="preserve"> </w:t>
      </w:r>
      <w:r w:rsidR="009B58B8" w:rsidRPr="00177A65">
        <w:rPr>
          <w:rFonts w:eastAsia="Calibri"/>
          <w:lang w:eastAsia="zh-CN"/>
        </w:rPr>
        <w:t>indicating</w:t>
      </w:r>
      <w:r w:rsidR="001E3009" w:rsidRPr="00177A65">
        <w:rPr>
          <w:rFonts w:eastAsia="Calibri"/>
          <w:lang w:eastAsia="zh-CN"/>
        </w:rPr>
        <w:t xml:space="preserve"> that this persists as the pandemic progressed.</w:t>
      </w:r>
      <w:r w:rsidR="008E5D23" w:rsidRPr="00177A65">
        <w:rPr>
          <w:rFonts w:eastAsia="Calibri"/>
          <w:lang w:eastAsia="zh-CN"/>
        </w:rPr>
        <w:t xml:space="preserve"> In contrast, </w:t>
      </w:r>
      <w:r w:rsidR="00E9214F" w:rsidRPr="00177A65">
        <w:rPr>
          <w:rFonts w:eastAsia="Calibri"/>
          <w:lang w:eastAsia="zh-CN"/>
        </w:rPr>
        <w:t xml:space="preserve">and in agreement </w:t>
      </w:r>
      <w:r w:rsidR="000B16FF" w:rsidRPr="00177A65">
        <w:rPr>
          <w:rFonts w:eastAsia="Calibri"/>
          <w:lang w:eastAsia="zh-CN"/>
        </w:rPr>
        <w:t xml:space="preserve">with </w:t>
      </w:r>
      <w:r w:rsidR="003D60FE" w:rsidRPr="00177A65">
        <w:rPr>
          <w:rFonts w:eastAsia="Calibri"/>
          <w:lang w:eastAsia="zh-CN"/>
        </w:rPr>
        <w:t xml:space="preserve">previous </w:t>
      </w:r>
      <w:r w:rsidR="006D7EDD" w:rsidRPr="00177A65">
        <w:rPr>
          <w:rFonts w:eastAsia="Calibri"/>
          <w:lang w:eastAsia="zh-CN"/>
        </w:rPr>
        <w:t>assessments of depression</w:t>
      </w:r>
      <w:r w:rsidR="003D60FE" w:rsidRPr="00177A65">
        <w:rPr>
          <w:rFonts w:eastAsia="Calibri"/>
          <w:lang w:eastAsia="zh-CN"/>
        </w:rPr>
        <w:t xml:space="preserve"> in</w:t>
      </w:r>
      <w:r w:rsidR="000B16FF" w:rsidRPr="00177A65">
        <w:rPr>
          <w:rFonts w:eastAsia="Calibri"/>
          <w:lang w:eastAsia="zh-CN"/>
        </w:rPr>
        <w:t xml:space="preserve"> adults</w:t>
      </w:r>
      <w:r w:rsidR="00A91BDC">
        <w:rPr>
          <w:rFonts w:eastAsia="Calibri"/>
          <w:lang w:eastAsia="zh-CN"/>
        </w:rPr>
        <w:t xml:space="preserve"> </w:t>
      </w:r>
      <w:r w:rsidR="009B614D" w:rsidRPr="00177A65">
        <w:rPr>
          <w:rFonts w:eastAsia="Calibri"/>
          <w:lang w:eastAsia="zh-CN"/>
        </w:rPr>
        <w:fldChar w:fldCharType="begin">
          <w:fldData xml:space="preserve">PEVuZE5vdGU+PENpdGU+PEF1dGhvcj5QYW48L0F1dGhvcj48WWVhcj4yMDIxPC9ZZWFyPjxSZWNO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</w:fldData>
        </w:fldChar>
      </w:r>
      <w:r w:rsidR="007B622C">
        <w:rPr>
          <w:rFonts w:eastAsia="Calibri"/>
          <w:lang w:eastAsia="zh-CN"/>
        </w:rPr>
        <w:instrText xml:space="preserve"> ADDIN EN.CITE </w:instrText>
      </w:r>
      <w:r w:rsidR="007B622C">
        <w:rPr>
          <w:rFonts w:eastAsia="Calibri"/>
          <w:lang w:eastAsia="zh-CN"/>
        </w:rPr>
        <w:fldChar w:fldCharType="begin">
          <w:fldData xml:space="preserve">PEVuZE5vdGU+PENpdGU+PEF1dGhvcj5QYW48L0F1dGhvcj48WWVhcj4yMDIxPC9ZZWFyPjxSZWNO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</w:fldData>
        </w:fldChar>
      </w:r>
      <w:r w:rsidR="007B622C">
        <w:rPr>
          <w:rFonts w:eastAsia="Calibri"/>
          <w:lang w:eastAsia="zh-CN"/>
        </w:rPr>
        <w:instrText xml:space="preserve"> ADDIN EN.CITE.DATA </w:instrText>
      </w:r>
      <w:r w:rsidR="007B622C">
        <w:rPr>
          <w:rFonts w:eastAsia="Calibri"/>
          <w:lang w:eastAsia="zh-CN"/>
        </w:rPr>
      </w:r>
      <w:r w:rsidR="007B622C">
        <w:rPr>
          <w:rFonts w:eastAsia="Calibri"/>
          <w:lang w:eastAsia="zh-CN"/>
        </w:rPr>
        <w:fldChar w:fldCharType="end"/>
      </w:r>
      <w:r w:rsidR="009B614D" w:rsidRPr="00177A65">
        <w:rPr>
          <w:rFonts w:eastAsia="Calibri"/>
          <w:lang w:eastAsia="zh-CN"/>
        </w:rPr>
      </w:r>
      <w:r w:rsidR="009B614D" w:rsidRPr="00177A65">
        <w:rPr>
          <w:rFonts w:eastAsia="Calibri"/>
          <w:lang w:eastAsia="zh-CN"/>
        </w:rPr>
        <w:fldChar w:fldCharType="separate"/>
      </w:r>
      <w:r w:rsidR="002371D4">
        <w:rPr>
          <w:rFonts w:eastAsia="Calibri"/>
          <w:noProof/>
          <w:lang w:eastAsia="zh-CN"/>
        </w:rPr>
        <w:t>(9)</w:t>
      </w:r>
      <w:r w:rsidR="009B614D" w:rsidRPr="00177A65">
        <w:rPr>
          <w:rFonts w:eastAsia="Calibri"/>
          <w:lang w:eastAsia="zh-CN"/>
        </w:rPr>
        <w:fldChar w:fldCharType="end"/>
      </w:r>
      <w:r w:rsidR="000B16FF" w:rsidRPr="00177A65">
        <w:rPr>
          <w:rFonts w:eastAsia="Calibri"/>
          <w:lang w:eastAsia="zh-CN"/>
        </w:rPr>
        <w:t xml:space="preserve"> and adolescents</w:t>
      </w:r>
      <w:r w:rsidR="00A91BDC">
        <w:rPr>
          <w:rFonts w:eastAsia="Calibri"/>
          <w:lang w:eastAsia="zh-CN"/>
        </w:rPr>
        <w:t xml:space="preserve"> </w:t>
      </w:r>
      <w:r w:rsidR="00AF71B8" w:rsidRPr="00177A65">
        <w:rPr>
          <w:rFonts w:eastAsia="Calibri"/>
          <w:lang w:eastAsia="zh-CN"/>
        </w:rPr>
        <w:fldChar w:fldCharType="begin">
          <w:fldData xml:space="preserve">PEVuZE5vdGU+PENpdGU+PEF1dGhvcj5TYWRlZ2hpPC9BdXRob3I+PFllYXI+MjAyMjwvWWVhcj48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=
</w:fldData>
        </w:fldChar>
      </w:r>
      <w:r w:rsidR="007B622C">
        <w:rPr>
          <w:rFonts w:eastAsia="Calibri"/>
          <w:lang w:eastAsia="zh-CN"/>
        </w:rPr>
        <w:instrText xml:space="preserve"> ADDIN EN.CITE </w:instrText>
      </w:r>
      <w:r w:rsidR="007B622C">
        <w:rPr>
          <w:rFonts w:eastAsia="Calibri"/>
          <w:lang w:eastAsia="zh-CN"/>
        </w:rPr>
        <w:fldChar w:fldCharType="begin">
          <w:fldData xml:space="preserve">PEVuZE5vdGU+PENpdGU+PEF1dGhvcj5TYWRlZ2hpPC9BdXRob3I+PFllYXI+MjAyMjwvWWVhcj48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=
</w:fldData>
        </w:fldChar>
      </w:r>
      <w:r w:rsidR="007B622C">
        <w:rPr>
          <w:rFonts w:eastAsia="Calibri"/>
          <w:lang w:eastAsia="zh-CN"/>
        </w:rPr>
        <w:instrText xml:space="preserve"> ADDIN EN.CITE.DATA </w:instrText>
      </w:r>
      <w:r w:rsidR="007B622C">
        <w:rPr>
          <w:rFonts w:eastAsia="Calibri"/>
          <w:lang w:eastAsia="zh-CN"/>
        </w:rPr>
      </w:r>
      <w:r w:rsidR="007B622C">
        <w:rPr>
          <w:rFonts w:eastAsia="Calibri"/>
          <w:lang w:eastAsia="zh-CN"/>
        </w:rPr>
        <w:fldChar w:fldCharType="end"/>
      </w:r>
      <w:r w:rsidR="00AF71B8" w:rsidRPr="00177A65">
        <w:rPr>
          <w:rFonts w:eastAsia="Calibri"/>
          <w:lang w:eastAsia="zh-CN"/>
        </w:rPr>
      </w:r>
      <w:r w:rsidR="00AF71B8" w:rsidRPr="00177A65">
        <w:rPr>
          <w:rFonts w:eastAsia="Calibri"/>
          <w:lang w:eastAsia="zh-CN"/>
        </w:rPr>
        <w:fldChar w:fldCharType="separate"/>
      </w:r>
      <w:r w:rsidR="002371D4">
        <w:rPr>
          <w:rFonts w:eastAsia="Calibri"/>
          <w:noProof/>
          <w:lang w:eastAsia="zh-CN"/>
        </w:rPr>
        <w:t>(12)</w:t>
      </w:r>
      <w:r w:rsidR="00AF71B8" w:rsidRPr="00177A65">
        <w:rPr>
          <w:rFonts w:eastAsia="Calibri"/>
          <w:lang w:eastAsia="zh-CN"/>
        </w:rPr>
        <w:fldChar w:fldCharType="end"/>
      </w:r>
      <w:r w:rsidR="000B16FF" w:rsidRPr="00177A65">
        <w:rPr>
          <w:rFonts w:eastAsia="Calibri"/>
          <w:lang w:eastAsia="zh-CN"/>
        </w:rPr>
        <w:t xml:space="preserve">, </w:t>
      </w:r>
      <w:r w:rsidR="00265A42" w:rsidRPr="00177A65">
        <w:rPr>
          <w:rFonts w:eastAsia="Calibri"/>
          <w:lang w:eastAsia="zh-CN"/>
        </w:rPr>
        <w:t xml:space="preserve">youths without </w:t>
      </w:r>
      <w:r w:rsidR="006A3B57" w:rsidRPr="00177A65">
        <w:rPr>
          <w:rFonts w:eastAsia="Calibri"/>
          <w:lang w:eastAsia="zh-CN"/>
        </w:rPr>
        <w:t xml:space="preserve">depressive, or </w:t>
      </w:r>
      <w:r w:rsidR="00743B6F" w:rsidRPr="00177A65">
        <w:rPr>
          <w:rFonts w:eastAsia="Calibri"/>
          <w:lang w:eastAsia="zh-CN"/>
        </w:rPr>
        <w:t>ED</w:t>
      </w:r>
      <w:r w:rsidR="006A3B57" w:rsidRPr="00177A65">
        <w:rPr>
          <w:rFonts w:eastAsia="Calibri"/>
          <w:lang w:eastAsia="zh-CN"/>
        </w:rPr>
        <w:t xml:space="preserve"> </w:t>
      </w:r>
      <w:r w:rsidR="007B3824" w:rsidRPr="00177A65">
        <w:rPr>
          <w:rFonts w:eastAsia="Calibri"/>
          <w:lang w:eastAsia="zh-CN"/>
        </w:rPr>
        <w:t xml:space="preserve">symptoms </w:t>
      </w:r>
      <w:r w:rsidR="006A3B57" w:rsidRPr="00177A65">
        <w:rPr>
          <w:rFonts w:eastAsia="Calibri"/>
          <w:lang w:eastAsia="zh-CN"/>
        </w:rPr>
        <w:t>showed a</w:t>
      </w:r>
      <w:r w:rsidR="00B200D5" w:rsidRPr="00177A65">
        <w:rPr>
          <w:rFonts w:eastAsia="Calibri"/>
          <w:lang w:eastAsia="zh-CN"/>
        </w:rPr>
        <w:t>n</w:t>
      </w:r>
      <w:r w:rsidR="0075549D" w:rsidRPr="00177A65">
        <w:rPr>
          <w:rFonts w:eastAsia="Calibri"/>
          <w:lang w:eastAsia="zh-CN"/>
        </w:rPr>
        <w:t xml:space="preserve"> </w:t>
      </w:r>
      <w:r w:rsidR="006A3B57" w:rsidRPr="00177A65">
        <w:rPr>
          <w:rFonts w:eastAsia="Calibri"/>
          <w:lang w:eastAsia="zh-CN"/>
        </w:rPr>
        <w:t xml:space="preserve">increase in </w:t>
      </w:r>
      <w:r w:rsidR="00B200D5" w:rsidRPr="00177A65">
        <w:rPr>
          <w:rFonts w:eastAsia="Calibri"/>
          <w:lang w:eastAsia="zh-CN"/>
        </w:rPr>
        <w:t xml:space="preserve">these </w:t>
      </w:r>
      <w:r w:rsidR="006A3B57" w:rsidRPr="00177A65">
        <w:rPr>
          <w:rFonts w:eastAsia="Calibri"/>
          <w:lang w:eastAsia="zh-CN"/>
        </w:rPr>
        <w:t xml:space="preserve">symptoms during the pandemic, whereas </w:t>
      </w:r>
      <w:r w:rsidR="004D6AB9" w:rsidRPr="00177A65">
        <w:rPr>
          <w:rFonts w:eastAsia="Calibri"/>
          <w:lang w:eastAsia="zh-CN"/>
        </w:rPr>
        <w:t>those</w:t>
      </w:r>
      <w:r w:rsidR="006A3B57" w:rsidRPr="00177A65">
        <w:rPr>
          <w:rFonts w:eastAsia="Calibri"/>
          <w:lang w:eastAsia="zh-CN"/>
        </w:rPr>
        <w:t xml:space="preserve"> with the </w:t>
      </w:r>
      <w:r w:rsidR="0075549D" w:rsidRPr="00177A65">
        <w:rPr>
          <w:rFonts w:eastAsia="Calibri"/>
          <w:lang w:eastAsia="zh-CN"/>
        </w:rPr>
        <w:t xml:space="preserve">highest </w:t>
      </w:r>
      <w:r w:rsidR="005A722B" w:rsidRPr="00177A65">
        <w:rPr>
          <w:rFonts w:eastAsia="Calibri"/>
          <w:lang w:eastAsia="zh-CN"/>
        </w:rPr>
        <w:t>pre-</w:t>
      </w:r>
      <w:r w:rsidR="00152721" w:rsidRPr="00177A65">
        <w:rPr>
          <w:rFonts w:eastAsia="Calibri"/>
          <w:lang w:eastAsia="zh-CN"/>
        </w:rPr>
        <w:t xml:space="preserve">pandemic </w:t>
      </w:r>
      <w:r w:rsidR="005A722B" w:rsidRPr="00177A65">
        <w:rPr>
          <w:rFonts w:eastAsia="Calibri"/>
          <w:lang w:eastAsia="zh-CN"/>
        </w:rPr>
        <w:t>risk experienced a</w:t>
      </w:r>
      <w:r w:rsidR="003E6FB2" w:rsidRPr="00177A65">
        <w:rPr>
          <w:rFonts w:eastAsia="Calibri"/>
          <w:lang w:eastAsia="zh-CN"/>
        </w:rPr>
        <w:t xml:space="preserve"> decrease</w:t>
      </w:r>
      <w:r w:rsidR="00B32F7C" w:rsidRPr="00177A65">
        <w:rPr>
          <w:rFonts w:eastAsia="Calibri"/>
          <w:lang w:eastAsia="zh-CN"/>
        </w:rPr>
        <w:t>.</w:t>
      </w:r>
      <w:r w:rsidR="00144B32" w:rsidRPr="00177A65">
        <w:rPr>
          <w:rFonts w:eastAsia="Calibri"/>
          <w:lang w:eastAsia="zh-CN"/>
        </w:rPr>
        <w:t xml:space="preserve"> </w:t>
      </w:r>
      <w:r w:rsidR="005A722B" w:rsidRPr="00177A65">
        <w:rPr>
          <w:rFonts w:eastAsia="Calibri"/>
          <w:lang w:eastAsia="zh-CN"/>
        </w:rPr>
        <w:t xml:space="preserve">However, it should be noted that symptoms in the higher risk groups </w:t>
      </w:r>
      <w:r w:rsidR="008D2FF9" w:rsidRPr="00177A65">
        <w:rPr>
          <w:rFonts w:eastAsia="Calibri"/>
          <w:lang w:eastAsia="zh-CN"/>
        </w:rPr>
        <w:t xml:space="preserve">remained </w:t>
      </w:r>
      <w:r w:rsidR="00275435" w:rsidRPr="00177A65">
        <w:rPr>
          <w:rFonts w:eastAsia="Calibri"/>
          <w:lang w:eastAsia="zh-CN"/>
        </w:rPr>
        <w:t xml:space="preserve">still </w:t>
      </w:r>
      <w:r w:rsidR="008D2FF9" w:rsidRPr="00177A65">
        <w:rPr>
          <w:rFonts w:eastAsia="Calibri"/>
          <w:lang w:eastAsia="zh-CN"/>
        </w:rPr>
        <w:t xml:space="preserve">much </w:t>
      </w:r>
      <w:r w:rsidR="00E810EC" w:rsidRPr="00177A65">
        <w:rPr>
          <w:rFonts w:eastAsia="Calibri"/>
          <w:lang w:eastAsia="zh-CN"/>
        </w:rPr>
        <w:t>higher</w:t>
      </w:r>
      <w:r w:rsidR="008D2FF9" w:rsidRPr="00177A65">
        <w:rPr>
          <w:rFonts w:eastAsia="Calibri"/>
          <w:lang w:eastAsia="zh-CN"/>
        </w:rPr>
        <w:t xml:space="preserve"> than those of </w:t>
      </w:r>
      <w:r w:rsidR="008F27E1" w:rsidRPr="00177A65">
        <w:rPr>
          <w:rFonts w:eastAsia="Calibri"/>
          <w:lang w:eastAsia="zh-CN"/>
        </w:rPr>
        <w:t>individuals</w:t>
      </w:r>
      <w:r w:rsidR="008D2FF9" w:rsidRPr="00177A65">
        <w:rPr>
          <w:rFonts w:eastAsia="Calibri"/>
          <w:lang w:eastAsia="zh-CN"/>
        </w:rPr>
        <w:t xml:space="preserve"> with</w:t>
      </w:r>
      <w:r w:rsidR="008F27E1" w:rsidRPr="00177A65">
        <w:rPr>
          <w:rFonts w:eastAsia="Calibri"/>
          <w:lang w:eastAsia="zh-CN"/>
        </w:rPr>
        <w:t>out prior</w:t>
      </w:r>
      <w:r w:rsidR="008D2FF9" w:rsidRPr="00177A65">
        <w:rPr>
          <w:rFonts w:eastAsia="Calibri"/>
          <w:lang w:eastAsia="zh-CN"/>
        </w:rPr>
        <w:t xml:space="preserve"> </w:t>
      </w:r>
      <w:r w:rsidR="008F27E1" w:rsidRPr="00177A65">
        <w:rPr>
          <w:rFonts w:eastAsia="Calibri"/>
          <w:lang w:eastAsia="zh-CN"/>
        </w:rPr>
        <w:t>symptoms</w:t>
      </w:r>
      <w:r w:rsidR="003C3942" w:rsidRPr="00E81212">
        <w:rPr>
          <w:rFonts w:eastAsia="Calibri"/>
          <w:lang w:eastAsia="zh-CN"/>
        </w:rPr>
        <w:t>,</w:t>
      </w:r>
      <w:r w:rsidR="003C3942" w:rsidRPr="00E81212">
        <w:rPr>
          <w:rFonts w:eastAsia="Calibri"/>
          <w:highlight w:val="yellow"/>
          <w:lang w:eastAsia="zh-CN"/>
        </w:rPr>
        <w:t xml:space="preserve"> and that patients are more that vulnerable to some stressful situations due to the pandemic</w:t>
      </w:r>
      <w:r w:rsidR="009F4D67" w:rsidRPr="00E81212">
        <w:rPr>
          <w:rFonts w:eastAsia="Calibri"/>
          <w:highlight w:val="yellow"/>
          <w:lang w:eastAsia="zh-CN"/>
        </w:rPr>
        <w:t xml:space="preserve"> </w:t>
      </w:r>
      <w:r w:rsidR="009F4D67" w:rsidRPr="00E81212">
        <w:rPr>
          <w:rFonts w:eastAsia="Calibri"/>
          <w:highlight w:val="yellow"/>
          <w:lang w:eastAsia="zh-CN"/>
        </w:rPr>
        <w:fldChar w:fldCharType="begin">
          <w:fldData xml:space="preserve">PEVuZE5vdGU+PENpdGU+PEF1dGhvcj5BbWJyb3NldHRpPC9BdXRob3I+PFllYXI+MjAyMTwvWWVh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</w:fldData>
        </w:fldChar>
      </w:r>
      <w:r w:rsidR="009F4D67" w:rsidRPr="00E81212">
        <w:rPr>
          <w:rFonts w:eastAsia="Calibri"/>
          <w:highlight w:val="yellow"/>
          <w:lang w:eastAsia="zh-CN"/>
        </w:rPr>
        <w:instrText xml:space="preserve"> ADDIN EN.CITE </w:instrText>
      </w:r>
      <w:r w:rsidR="009F4D67" w:rsidRPr="00E81212">
        <w:rPr>
          <w:rFonts w:eastAsia="Calibri"/>
          <w:highlight w:val="yellow"/>
          <w:lang w:eastAsia="zh-CN"/>
        </w:rPr>
        <w:fldChar w:fldCharType="begin">
          <w:fldData xml:space="preserve">PEVuZE5vdGU+PENpdGU+PEF1dGhvcj5BbWJyb3NldHRpPC9BdXRob3I+PFllYXI+MjAyMTwvWWVh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</w:fldData>
        </w:fldChar>
      </w:r>
      <w:r w:rsidR="009F4D67" w:rsidRPr="00E81212">
        <w:rPr>
          <w:rFonts w:eastAsia="Calibri"/>
          <w:highlight w:val="yellow"/>
          <w:lang w:eastAsia="zh-CN"/>
        </w:rPr>
        <w:instrText xml:space="preserve"> ADDIN EN.CITE.DATA </w:instrText>
      </w:r>
      <w:r w:rsidR="009F4D67" w:rsidRPr="00E81212">
        <w:rPr>
          <w:rFonts w:eastAsia="Calibri"/>
          <w:highlight w:val="yellow"/>
          <w:lang w:eastAsia="zh-CN"/>
        </w:rPr>
      </w:r>
      <w:r w:rsidR="009F4D67" w:rsidRPr="00E81212">
        <w:rPr>
          <w:rFonts w:eastAsia="Calibri"/>
          <w:highlight w:val="yellow"/>
          <w:lang w:eastAsia="zh-CN"/>
        </w:rPr>
        <w:fldChar w:fldCharType="end"/>
      </w:r>
      <w:r w:rsidR="009F4D67" w:rsidRPr="00E81212">
        <w:rPr>
          <w:rFonts w:eastAsia="Calibri"/>
          <w:highlight w:val="yellow"/>
          <w:lang w:eastAsia="zh-CN"/>
        </w:rPr>
      </w:r>
      <w:r w:rsidR="009F4D67" w:rsidRPr="00E81212">
        <w:rPr>
          <w:rFonts w:eastAsia="Calibri"/>
          <w:highlight w:val="yellow"/>
          <w:lang w:eastAsia="zh-CN"/>
        </w:rPr>
        <w:fldChar w:fldCharType="separate"/>
      </w:r>
      <w:r w:rsidR="009F4D67" w:rsidRPr="00E81212">
        <w:rPr>
          <w:rFonts w:eastAsia="Calibri"/>
          <w:noProof/>
          <w:highlight w:val="yellow"/>
          <w:lang w:eastAsia="zh-CN"/>
        </w:rPr>
        <w:t>(34)</w:t>
      </w:r>
      <w:r w:rsidR="009F4D67" w:rsidRPr="00E81212">
        <w:rPr>
          <w:rFonts w:eastAsia="Calibri"/>
          <w:highlight w:val="yellow"/>
          <w:lang w:eastAsia="zh-CN"/>
        </w:rPr>
        <w:fldChar w:fldCharType="end"/>
      </w:r>
      <w:r w:rsidR="008F27E1" w:rsidRPr="00E81212">
        <w:rPr>
          <w:rFonts w:eastAsia="Calibri"/>
          <w:highlight w:val="yellow"/>
          <w:lang w:eastAsia="zh-CN"/>
        </w:rPr>
        <w:t>.</w:t>
      </w:r>
    </w:p>
    <w:p w14:paraId="562A01DE" w14:textId="77777777" w:rsidR="0058618A" w:rsidRPr="00177A65" w:rsidRDefault="0058618A" w:rsidP="0037212A">
      <w:pPr>
        <w:spacing w:line="480" w:lineRule="auto"/>
        <w:jc w:val="both"/>
        <w:rPr>
          <w:rFonts w:eastAsia="Calibri"/>
        </w:rPr>
      </w:pPr>
    </w:p>
    <w:p w14:paraId="41891E6E" w14:textId="3EDBD7C4" w:rsidR="000217B9" w:rsidRPr="00177A65" w:rsidRDefault="00FA2C39" w:rsidP="0037212A">
      <w:pPr>
        <w:spacing w:line="480" w:lineRule="auto"/>
        <w:jc w:val="both"/>
      </w:pPr>
      <w:r w:rsidRPr="00177A65">
        <w:rPr>
          <w:rFonts w:eastAsia="Calibri"/>
          <w:lang w:eastAsia="zh-CN"/>
        </w:rPr>
        <w:t xml:space="preserve">In contrast </w:t>
      </w:r>
      <w:r w:rsidR="00E950CB" w:rsidRPr="00177A65">
        <w:rPr>
          <w:rFonts w:eastAsia="Calibri"/>
          <w:lang w:eastAsia="zh-CN"/>
        </w:rPr>
        <w:t xml:space="preserve">to depression and </w:t>
      </w:r>
      <w:r w:rsidR="00275435" w:rsidRPr="00177A65">
        <w:rPr>
          <w:rFonts w:eastAsia="Calibri"/>
          <w:lang w:eastAsia="zh-CN"/>
        </w:rPr>
        <w:t>EDs</w:t>
      </w:r>
      <w:r w:rsidR="00E950CB" w:rsidRPr="00177A65">
        <w:rPr>
          <w:rFonts w:eastAsia="Calibri"/>
          <w:lang w:eastAsia="zh-CN"/>
        </w:rPr>
        <w:t xml:space="preserve">, </w:t>
      </w:r>
      <w:r w:rsidR="00C53DCE" w:rsidRPr="00177A65">
        <w:rPr>
          <w:rFonts w:eastAsia="Calibri"/>
          <w:lang w:eastAsia="zh-CN"/>
        </w:rPr>
        <w:t xml:space="preserve">we observed </w:t>
      </w:r>
      <w:r w:rsidR="00F92FDE" w:rsidRPr="00177A65">
        <w:rPr>
          <w:rFonts w:eastAsia="Calibri"/>
          <w:lang w:eastAsia="zh-CN"/>
        </w:rPr>
        <w:t xml:space="preserve">a decline </w:t>
      </w:r>
      <w:r w:rsidR="00891B80" w:rsidRPr="00177A65">
        <w:rPr>
          <w:rFonts w:eastAsia="Calibri"/>
          <w:lang w:eastAsia="zh-CN"/>
        </w:rPr>
        <w:t>in</w:t>
      </w:r>
      <w:r w:rsidR="00F92FDE" w:rsidRPr="00177A65">
        <w:rPr>
          <w:rFonts w:eastAsia="Calibri"/>
          <w:lang w:eastAsia="zh-CN"/>
        </w:rPr>
        <w:t xml:space="preserve"> </w:t>
      </w:r>
      <w:r w:rsidR="00DB47F7" w:rsidRPr="00177A65">
        <w:rPr>
          <w:rFonts w:eastAsia="Calibri"/>
          <w:lang w:eastAsia="zh-CN"/>
        </w:rPr>
        <w:t>alcohol and substance abuse</w:t>
      </w:r>
      <w:r w:rsidR="00F92FDE" w:rsidRPr="00177A65">
        <w:rPr>
          <w:rFonts w:eastAsia="Calibri"/>
          <w:lang w:eastAsia="zh-CN"/>
        </w:rPr>
        <w:t xml:space="preserve"> during the pandemic</w:t>
      </w:r>
      <w:r w:rsidR="00DB47F7" w:rsidRPr="00177A65">
        <w:rPr>
          <w:rFonts w:eastAsia="Calibri"/>
          <w:lang w:eastAsia="zh-CN"/>
        </w:rPr>
        <w:t xml:space="preserve">, </w:t>
      </w:r>
      <w:r w:rsidR="00F92FDE" w:rsidRPr="00177A65">
        <w:t>which</w:t>
      </w:r>
      <w:r w:rsidR="00DB47F7" w:rsidRPr="00177A65">
        <w:t xml:space="preserve"> </w:t>
      </w:r>
      <w:r w:rsidR="00DB47F7" w:rsidRPr="00177A65">
        <w:rPr>
          <w:rFonts w:eastAsia="Calibri"/>
          <w:lang w:eastAsia="zh-CN"/>
        </w:rPr>
        <w:t>support</w:t>
      </w:r>
      <w:r w:rsidRPr="00177A65">
        <w:rPr>
          <w:rFonts w:eastAsia="Calibri"/>
          <w:lang w:eastAsia="zh-CN"/>
        </w:rPr>
        <w:t>s</w:t>
      </w:r>
      <w:r w:rsidR="00DB47F7" w:rsidRPr="00177A65">
        <w:rPr>
          <w:rFonts w:eastAsia="Calibri"/>
          <w:lang w:eastAsia="zh-CN"/>
        </w:rPr>
        <w:t xml:space="preserve"> existing evidence</w:t>
      </w:r>
      <w:r w:rsidR="00A91BDC">
        <w:rPr>
          <w:rFonts w:eastAsia="Calibri"/>
          <w:lang w:eastAsia="zh-CN"/>
        </w:rPr>
        <w:t xml:space="preserve"> </w:t>
      </w:r>
      <w:r w:rsidR="00DB47F7" w:rsidRPr="00177A65">
        <w:rPr>
          <w:rFonts w:eastAsia="Calibri"/>
          <w:lang w:eastAsia="zh-CN"/>
        </w:rPr>
        <w:fldChar w:fldCharType="begin">
          <w:fldData xml:space="preserve">PEVuZE5vdGU+PENpdGU+PEF1dGhvcj5MYXltYW48L0F1dGhvcj48WWVhcj4yMDIyPC9ZZWFyPjxS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</w:fldData>
        </w:fldChar>
      </w:r>
      <w:r w:rsidR="00CE3FD9">
        <w:rPr>
          <w:rFonts w:eastAsia="Calibri"/>
          <w:lang w:eastAsia="zh-CN"/>
        </w:rPr>
        <w:instrText xml:space="preserve"> ADDIN EN.CITE </w:instrText>
      </w:r>
      <w:r w:rsidR="00CE3FD9">
        <w:rPr>
          <w:rFonts w:eastAsia="Calibri"/>
          <w:lang w:eastAsia="zh-CN"/>
        </w:rPr>
        <w:fldChar w:fldCharType="begin">
          <w:fldData xml:space="preserve">PEVuZE5vdGU+PENpdGU+PEF1dGhvcj5MYXltYW48L0F1dGhvcj48WWVhcj4yMDIyPC9ZZWFyPjxS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</w:fldData>
        </w:fldChar>
      </w:r>
      <w:r w:rsidR="00CE3FD9">
        <w:rPr>
          <w:rFonts w:eastAsia="Calibri"/>
          <w:lang w:eastAsia="zh-CN"/>
        </w:rPr>
        <w:instrText xml:space="preserve"> ADDIN EN.CITE.DATA </w:instrText>
      </w:r>
      <w:r w:rsidR="00CE3FD9">
        <w:rPr>
          <w:rFonts w:eastAsia="Calibri"/>
          <w:lang w:eastAsia="zh-CN"/>
        </w:rPr>
      </w:r>
      <w:r w:rsidR="00CE3FD9">
        <w:rPr>
          <w:rFonts w:eastAsia="Calibri"/>
          <w:lang w:eastAsia="zh-CN"/>
        </w:rPr>
        <w:fldChar w:fldCharType="end"/>
      </w:r>
      <w:r w:rsidR="00DB47F7" w:rsidRPr="00177A65">
        <w:rPr>
          <w:rFonts w:eastAsia="Calibri"/>
          <w:lang w:eastAsia="zh-CN"/>
        </w:rPr>
      </w:r>
      <w:r w:rsidR="00DB47F7" w:rsidRPr="00177A65">
        <w:rPr>
          <w:rFonts w:eastAsia="Calibri"/>
          <w:lang w:eastAsia="zh-CN"/>
        </w:rPr>
        <w:fldChar w:fldCharType="separate"/>
      </w:r>
      <w:r w:rsidR="00CE3FD9">
        <w:rPr>
          <w:rFonts w:eastAsia="Calibri"/>
          <w:noProof/>
          <w:lang w:eastAsia="zh-CN"/>
        </w:rPr>
        <w:t>(22, 36)</w:t>
      </w:r>
      <w:r w:rsidR="00DB47F7" w:rsidRPr="00177A65">
        <w:rPr>
          <w:rFonts w:eastAsia="Calibri"/>
          <w:lang w:eastAsia="zh-CN"/>
        </w:rPr>
        <w:fldChar w:fldCharType="end"/>
      </w:r>
      <w:r w:rsidR="00DB47F7" w:rsidRPr="00177A65">
        <w:rPr>
          <w:rFonts w:eastAsia="Calibri"/>
          <w:lang w:eastAsia="zh-CN"/>
        </w:rPr>
        <w:t xml:space="preserve">. </w:t>
      </w:r>
      <w:r w:rsidR="00DB47F7" w:rsidRPr="00177A65">
        <w:t>Th</w:t>
      </w:r>
      <w:r w:rsidR="006A67A0" w:rsidRPr="00177A65">
        <w:t>is</w:t>
      </w:r>
      <w:r w:rsidR="00DB47F7" w:rsidRPr="00177A65">
        <w:t xml:space="preserve"> decline during lockdown periods</w:t>
      </w:r>
      <w:r w:rsidR="006A67A0" w:rsidRPr="00177A65">
        <w:t xml:space="preserve"> </w:t>
      </w:r>
      <w:r w:rsidR="00A715D8" w:rsidRPr="00177A65">
        <w:t>was similar in</w:t>
      </w:r>
      <w:r w:rsidR="000072BA" w:rsidRPr="00177A65">
        <w:t xml:space="preserve"> youth</w:t>
      </w:r>
      <w:r w:rsidR="00275435" w:rsidRPr="00177A65">
        <w:t>s</w:t>
      </w:r>
      <w:r w:rsidR="000072BA" w:rsidRPr="00177A65">
        <w:t xml:space="preserve"> </w:t>
      </w:r>
      <w:r w:rsidR="00275435" w:rsidRPr="00177A65">
        <w:t xml:space="preserve">with and without mental health </w:t>
      </w:r>
      <w:r w:rsidR="00D80E3F">
        <w:rPr>
          <w:rFonts w:hint="eastAsia"/>
          <w:lang w:eastAsia="zh-CN"/>
        </w:rPr>
        <w:t>diagnoses</w:t>
      </w:r>
      <w:r w:rsidR="000072BA" w:rsidRPr="00177A65">
        <w:t>.</w:t>
      </w:r>
      <w:r w:rsidR="00A715D8" w:rsidRPr="00177A65">
        <w:t xml:space="preserve"> </w:t>
      </w:r>
      <w:r w:rsidR="00AA1897" w:rsidRPr="00177A65">
        <w:t>A</w:t>
      </w:r>
      <w:r w:rsidR="00642B6F" w:rsidRPr="00177A65">
        <w:t>mong the general population</w:t>
      </w:r>
      <w:r w:rsidR="00AA1897" w:rsidRPr="00177A65">
        <w:t>,</w:t>
      </w:r>
      <w:r w:rsidR="00642B6F" w:rsidRPr="00177A65">
        <w:t xml:space="preserve"> </w:t>
      </w:r>
      <w:r w:rsidR="002F1DEB" w:rsidRPr="00177A65">
        <w:t xml:space="preserve">this decline was </w:t>
      </w:r>
      <w:r w:rsidR="007147D5" w:rsidRPr="00177A65">
        <w:t>attributed</w:t>
      </w:r>
      <w:r w:rsidR="0030356D" w:rsidRPr="00177A65">
        <w:t xml:space="preserve"> </w:t>
      </w:r>
      <w:r w:rsidR="00275435" w:rsidRPr="00177A65">
        <w:t xml:space="preserve">to both </w:t>
      </w:r>
      <w:r w:rsidR="00944B6F" w:rsidRPr="00177A65">
        <w:t xml:space="preserve">youths at high risk </w:t>
      </w:r>
      <w:r w:rsidR="00275435" w:rsidRPr="00177A65">
        <w:t xml:space="preserve">and low risk </w:t>
      </w:r>
      <w:r w:rsidR="00944B6F" w:rsidRPr="00177A65">
        <w:t>for alcohol abuse</w:t>
      </w:r>
      <w:r w:rsidR="00275435" w:rsidRPr="00177A65">
        <w:rPr>
          <w:rFonts w:eastAsia="Calibri"/>
          <w:lang w:eastAsia="zh-CN"/>
        </w:rPr>
        <w:t>, which may reflect closures of shops, bars, and pubs</w:t>
      </w:r>
      <w:r w:rsidR="00AF5BA1" w:rsidRPr="00177A65">
        <w:rPr>
          <w:rFonts w:eastAsia="Calibri"/>
          <w:lang w:eastAsia="zh-CN"/>
        </w:rPr>
        <w:t xml:space="preserve"> during lockdown.</w:t>
      </w:r>
      <w:r w:rsidR="00275435" w:rsidRPr="00177A65">
        <w:rPr>
          <w:rFonts w:eastAsia="Calibri"/>
          <w:lang w:eastAsia="zh-CN"/>
        </w:rPr>
        <w:t xml:space="preserve"> </w:t>
      </w:r>
    </w:p>
    <w:p w14:paraId="632B8307" w14:textId="497422D1" w:rsidR="000217B9" w:rsidRPr="00177A65" w:rsidRDefault="000217B9" w:rsidP="0037212A">
      <w:pPr>
        <w:spacing w:line="480" w:lineRule="auto"/>
        <w:jc w:val="both"/>
      </w:pPr>
    </w:p>
    <w:p w14:paraId="24969740" w14:textId="4804F0E7" w:rsidR="003621F4" w:rsidRDefault="00A6110F" w:rsidP="0037212A">
      <w:pPr>
        <w:spacing w:line="480" w:lineRule="auto"/>
        <w:jc w:val="both"/>
        <w:rPr>
          <w:rFonts w:eastAsia="Calibri"/>
          <w:lang w:eastAsia="zh-CN"/>
        </w:rPr>
      </w:pPr>
      <w:r w:rsidRPr="00177A65">
        <w:rPr>
          <w:rFonts w:eastAsia="Calibri"/>
          <w:lang w:eastAsia="zh-CN"/>
        </w:rPr>
        <w:t>Youths fr</w:t>
      </w:r>
      <w:r w:rsidR="002563C7" w:rsidRPr="00177A65">
        <w:rPr>
          <w:rFonts w:eastAsia="Calibri"/>
          <w:lang w:eastAsia="zh-CN"/>
        </w:rPr>
        <w:t>o</w:t>
      </w:r>
      <w:r w:rsidRPr="00177A65">
        <w:rPr>
          <w:rFonts w:eastAsia="Calibri"/>
          <w:lang w:eastAsia="zh-CN"/>
        </w:rPr>
        <w:t>m the general p</w:t>
      </w:r>
      <w:r w:rsidR="005866F3" w:rsidRPr="00177A65">
        <w:rPr>
          <w:rFonts w:eastAsia="Calibri"/>
          <w:lang w:eastAsia="zh-CN"/>
        </w:rPr>
        <w:t>opulation and patients differ</w:t>
      </w:r>
      <w:r w:rsidRPr="00177A65">
        <w:rPr>
          <w:rFonts w:eastAsia="Calibri"/>
          <w:lang w:eastAsia="zh-CN"/>
        </w:rPr>
        <w:t>ed</w:t>
      </w:r>
      <w:r w:rsidR="005866F3" w:rsidRPr="00177A65">
        <w:rPr>
          <w:rFonts w:eastAsia="Calibri"/>
          <w:lang w:eastAsia="zh-CN"/>
        </w:rPr>
        <w:t xml:space="preserve"> in the intensity of their </w:t>
      </w:r>
      <w:r w:rsidR="00007BD2">
        <w:rPr>
          <w:rFonts w:eastAsia="Calibri"/>
          <w:lang w:eastAsia="zh-CN"/>
        </w:rPr>
        <w:t>behavioural</w:t>
      </w:r>
      <w:r w:rsidR="005866F3" w:rsidRPr="00177A65">
        <w:rPr>
          <w:rFonts w:eastAsia="Calibri"/>
          <w:lang w:eastAsia="zh-CN"/>
        </w:rPr>
        <w:t xml:space="preserve"> or emotional responses</w:t>
      </w:r>
      <w:r w:rsidR="00167A65" w:rsidRPr="00177A65">
        <w:rPr>
          <w:rFonts w:eastAsia="Calibri"/>
          <w:lang w:eastAsia="zh-CN"/>
        </w:rPr>
        <w:t xml:space="preserve"> </w:t>
      </w:r>
      <w:r w:rsidR="002563C7" w:rsidRPr="00177A65">
        <w:rPr>
          <w:rFonts w:eastAsia="Calibri"/>
          <w:lang w:eastAsia="zh-CN"/>
        </w:rPr>
        <w:t>to</w:t>
      </w:r>
      <w:r w:rsidR="00167A65" w:rsidRPr="00177A65">
        <w:rPr>
          <w:rFonts w:eastAsia="Calibri"/>
          <w:lang w:eastAsia="zh-CN"/>
        </w:rPr>
        <w:t xml:space="preserve"> the pandemic</w:t>
      </w:r>
      <w:r w:rsidR="005866F3" w:rsidRPr="00177A65">
        <w:rPr>
          <w:rFonts w:eastAsia="Calibri"/>
          <w:lang w:eastAsia="zh-CN"/>
        </w:rPr>
        <w:t xml:space="preserve">, but not </w:t>
      </w:r>
      <w:r w:rsidR="001C2931" w:rsidRPr="00177A65">
        <w:rPr>
          <w:rFonts w:eastAsia="Calibri"/>
          <w:lang w:eastAsia="zh-CN"/>
        </w:rPr>
        <w:t>by their trajectories</w:t>
      </w:r>
      <w:r w:rsidR="005866F3" w:rsidRPr="00177A65">
        <w:rPr>
          <w:rFonts w:eastAsia="Calibri"/>
          <w:lang w:eastAsia="zh-CN"/>
        </w:rPr>
        <w:t>.</w:t>
      </w:r>
      <w:r w:rsidR="007E471A" w:rsidRPr="00177A65">
        <w:rPr>
          <w:rFonts w:eastAsia="Calibri"/>
          <w:lang w:eastAsia="zh-CN"/>
        </w:rPr>
        <w:t xml:space="preserve"> </w:t>
      </w:r>
      <w:r w:rsidR="006D55B7" w:rsidRPr="00177A65">
        <w:rPr>
          <w:rFonts w:eastAsia="Calibri"/>
          <w:lang w:eastAsia="zh-CN"/>
        </w:rPr>
        <w:t xml:space="preserve">That </w:t>
      </w:r>
      <w:r w:rsidR="00A15D5A" w:rsidRPr="00177A65">
        <w:rPr>
          <w:rFonts w:eastAsia="Calibri"/>
          <w:lang w:eastAsia="zh-CN"/>
        </w:rPr>
        <w:t>youth</w:t>
      </w:r>
      <w:r w:rsidR="006D55B7" w:rsidRPr="00177A65">
        <w:rPr>
          <w:rFonts w:eastAsia="Calibri"/>
          <w:lang w:eastAsia="zh-CN"/>
        </w:rPr>
        <w:t xml:space="preserve"> are not equally at risk of the </w:t>
      </w:r>
      <w:r w:rsidR="006D55B7" w:rsidRPr="00177A65">
        <w:rPr>
          <w:lang w:val="en-US"/>
        </w:rPr>
        <w:t xml:space="preserve">psychosocial stress </w:t>
      </w:r>
      <w:r w:rsidR="00D74046" w:rsidRPr="00177A65">
        <w:rPr>
          <w:lang w:val="en-US" w:eastAsia="zh-CN"/>
        </w:rPr>
        <w:t>brought</w:t>
      </w:r>
      <w:r w:rsidR="006D55B7" w:rsidRPr="00177A65">
        <w:rPr>
          <w:lang w:val="en-US"/>
        </w:rPr>
        <w:t xml:space="preserve"> about by COVID-19 was to be expected, </w:t>
      </w:r>
      <w:r w:rsidR="006D55B7" w:rsidRPr="00177A65">
        <w:rPr>
          <w:rFonts w:eastAsia="Calibri"/>
          <w:lang w:eastAsia="zh-CN"/>
        </w:rPr>
        <w:t xml:space="preserve">however, </w:t>
      </w:r>
      <w:r w:rsidR="006D55B7" w:rsidRPr="00177A65">
        <w:rPr>
          <w:rFonts w:eastAsia="Calibri"/>
        </w:rPr>
        <w:t>c</w:t>
      </w:r>
      <w:r w:rsidR="006D55B7" w:rsidRPr="00177A65">
        <w:rPr>
          <w:rFonts w:eastAsia="Calibri"/>
          <w:lang w:eastAsia="zh-CN"/>
        </w:rPr>
        <w:t>o</w:t>
      </w:r>
      <w:r w:rsidR="00FA2C39" w:rsidRPr="00177A65">
        <w:rPr>
          <w:rFonts w:eastAsia="Calibri"/>
          <w:lang w:eastAsia="zh-CN"/>
        </w:rPr>
        <w:t>u</w:t>
      </w:r>
      <w:r w:rsidR="006D55B7" w:rsidRPr="00177A65">
        <w:rPr>
          <w:rFonts w:eastAsia="Calibri"/>
          <w:lang w:eastAsia="zh-CN"/>
        </w:rPr>
        <w:t>nt</w:t>
      </w:r>
      <w:r w:rsidR="00FA2C39" w:rsidRPr="00177A65">
        <w:rPr>
          <w:rFonts w:eastAsia="Calibri"/>
          <w:lang w:eastAsia="zh-CN"/>
        </w:rPr>
        <w:t>e</w:t>
      </w:r>
      <w:r w:rsidR="006D55B7" w:rsidRPr="00177A65">
        <w:rPr>
          <w:rFonts w:eastAsia="Calibri"/>
          <w:lang w:eastAsia="zh-CN"/>
        </w:rPr>
        <w:t xml:space="preserve">r-intuitively our findings indicate that healthier individuals tend to be the most vulnerable to the </w:t>
      </w:r>
      <w:r w:rsidR="00D40560" w:rsidRPr="00177A65">
        <w:rPr>
          <w:rFonts w:eastAsia="Calibri"/>
          <w:lang w:eastAsia="zh-CN"/>
        </w:rPr>
        <w:t xml:space="preserve">negative effects of the </w:t>
      </w:r>
      <w:r w:rsidR="006D55B7" w:rsidRPr="00177A65">
        <w:rPr>
          <w:rFonts w:eastAsia="Calibri"/>
          <w:lang w:eastAsia="zh-CN"/>
        </w:rPr>
        <w:t>pandemi</w:t>
      </w:r>
      <w:r w:rsidR="00D40560" w:rsidRPr="00177A65">
        <w:rPr>
          <w:rFonts w:eastAsia="Calibri"/>
          <w:lang w:eastAsia="zh-CN"/>
        </w:rPr>
        <w:t>c</w:t>
      </w:r>
      <w:r w:rsidR="006D55B7" w:rsidRPr="00177A65">
        <w:rPr>
          <w:rFonts w:eastAsia="Calibri"/>
          <w:lang w:eastAsia="zh-CN"/>
        </w:rPr>
        <w:t xml:space="preserve"> on mental health</w:t>
      </w:r>
      <w:r w:rsidR="00B06D15" w:rsidRPr="00177A65">
        <w:rPr>
          <w:rFonts w:eastAsia="Calibri"/>
          <w:lang w:eastAsia="zh-CN"/>
        </w:rPr>
        <w:t xml:space="preserve">, </w:t>
      </w:r>
      <w:r w:rsidR="00082DAE" w:rsidRPr="00177A65">
        <w:rPr>
          <w:rFonts w:eastAsia="Calibri"/>
          <w:lang w:eastAsia="zh-CN"/>
        </w:rPr>
        <w:t>not those with a higher burden.</w:t>
      </w:r>
      <w:r w:rsidR="00A25454" w:rsidRPr="00177A65">
        <w:rPr>
          <w:rFonts w:eastAsia="Calibri"/>
          <w:lang w:eastAsia="zh-CN"/>
        </w:rPr>
        <w:t xml:space="preserve"> </w:t>
      </w:r>
      <w:r w:rsidR="006D55B7" w:rsidRPr="00177A65">
        <w:rPr>
          <w:rFonts w:eastAsia="Calibri"/>
          <w:lang w:eastAsia="zh-CN"/>
        </w:rPr>
        <w:t xml:space="preserve">Possible explanations for this are that </w:t>
      </w:r>
      <w:r w:rsidR="00A82A49" w:rsidRPr="00177A65">
        <w:rPr>
          <w:rFonts w:eastAsia="Calibri"/>
          <w:lang w:eastAsia="zh-CN"/>
        </w:rPr>
        <w:t xml:space="preserve">heightened fears and worries during periods of </w:t>
      </w:r>
      <w:r w:rsidR="00003607" w:rsidRPr="00177A65">
        <w:rPr>
          <w:rFonts w:eastAsia="Calibri"/>
          <w:lang w:eastAsia="zh-CN"/>
        </w:rPr>
        <w:t>confinements</w:t>
      </w:r>
      <w:r w:rsidR="00A82A49" w:rsidRPr="00177A65">
        <w:rPr>
          <w:rFonts w:eastAsia="Calibri"/>
          <w:lang w:eastAsia="zh-CN"/>
        </w:rPr>
        <w:t>, as highlighted in this study,</w:t>
      </w:r>
      <w:r w:rsidR="00A82A49" w:rsidRPr="00177A65">
        <w:rPr>
          <w:rFonts w:eastAsia="Calibri"/>
        </w:rPr>
        <w:t xml:space="preserve"> and increased social isolation may have contributed to deterioration of mental health</w:t>
      </w:r>
      <w:r w:rsidR="00D9736A" w:rsidRPr="00177A65">
        <w:rPr>
          <w:rFonts w:eastAsia="Calibri"/>
        </w:rPr>
        <w:t xml:space="preserve"> in healthier </w:t>
      </w:r>
      <w:r w:rsidR="003E467D" w:rsidRPr="00177A65">
        <w:rPr>
          <w:rFonts w:eastAsia="Calibri"/>
        </w:rPr>
        <w:t>individuals</w:t>
      </w:r>
      <w:r w:rsidR="00A82A49" w:rsidRPr="00177A65">
        <w:rPr>
          <w:rFonts w:eastAsia="Calibri"/>
        </w:rPr>
        <w:t>.</w:t>
      </w:r>
      <w:r w:rsidR="003E467D" w:rsidRPr="00177A65">
        <w:rPr>
          <w:rFonts w:eastAsia="Calibri"/>
        </w:rPr>
        <w:t xml:space="preserve"> In contrast, </w:t>
      </w:r>
      <w:r w:rsidR="002D39B9" w:rsidRPr="00177A65">
        <w:rPr>
          <w:rFonts w:eastAsia="Calibri"/>
          <w:lang w:eastAsia="zh-CN"/>
        </w:rPr>
        <w:t>those</w:t>
      </w:r>
      <w:r w:rsidR="006D55B7" w:rsidRPr="00177A65">
        <w:rPr>
          <w:rFonts w:eastAsia="Calibri"/>
          <w:lang w:eastAsia="zh-CN"/>
        </w:rPr>
        <w:t xml:space="preserve"> with depression </w:t>
      </w:r>
      <w:r w:rsidR="002D39B9" w:rsidRPr="00177A65">
        <w:rPr>
          <w:rFonts w:eastAsia="Calibri"/>
          <w:lang w:eastAsia="zh-CN"/>
        </w:rPr>
        <w:t xml:space="preserve">and eating disorders </w:t>
      </w:r>
      <w:r w:rsidR="006D55B7" w:rsidRPr="00177A65">
        <w:rPr>
          <w:rFonts w:eastAsia="Calibri"/>
          <w:lang w:eastAsia="zh-CN"/>
        </w:rPr>
        <w:t xml:space="preserve">might have felt relief with reduced exposure to </w:t>
      </w:r>
      <w:r w:rsidR="00290F54" w:rsidRPr="00177A65">
        <w:rPr>
          <w:rFonts w:eastAsia="Calibri"/>
          <w:lang w:eastAsia="zh-CN"/>
        </w:rPr>
        <w:t xml:space="preserve">psychosocial </w:t>
      </w:r>
      <w:r w:rsidR="006D55B7" w:rsidRPr="00177A65">
        <w:rPr>
          <w:rFonts w:eastAsia="Calibri"/>
          <w:lang w:eastAsia="zh-CN"/>
        </w:rPr>
        <w:t>stress</w:t>
      </w:r>
      <w:r w:rsidR="00290F54" w:rsidRPr="00177A65">
        <w:rPr>
          <w:rFonts w:eastAsia="Calibri"/>
          <w:lang w:eastAsia="zh-CN"/>
        </w:rPr>
        <w:t>ors</w:t>
      </w:r>
      <w:r w:rsidR="006D55B7" w:rsidRPr="00177A65">
        <w:rPr>
          <w:rFonts w:eastAsia="Calibri"/>
          <w:lang w:eastAsia="zh-CN"/>
        </w:rPr>
        <w:t xml:space="preserve"> (e</w:t>
      </w:r>
      <w:r w:rsidR="00567B60" w:rsidRPr="00177A65">
        <w:rPr>
          <w:rFonts w:eastAsia="Calibri"/>
          <w:lang w:eastAsia="zh-CN"/>
        </w:rPr>
        <w:t>.</w:t>
      </w:r>
      <w:r w:rsidR="006D55B7" w:rsidRPr="00177A65">
        <w:rPr>
          <w:rFonts w:eastAsia="Calibri"/>
          <w:lang w:eastAsia="zh-CN"/>
        </w:rPr>
        <w:t>g</w:t>
      </w:r>
      <w:r w:rsidR="00567B60" w:rsidRPr="00177A65">
        <w:rPr>
          <w:rFonts w:eastAsia="Calibri"/>
          <w:lang w:eastAsia="zh-CN"/>
        </w:rPr>
        <w:t>.</w:t>
      </w:r>
      <w:r w:rsidR="006D55B7" w:rsidRPr="00177A65">
        <w:rPr>
          <w:rFonts w:eastAsia="Calibri"/>
          <w:lang w:eastAsia="zh-CN"/>
        </w:rPr>
        <w:t xml:space="preserve">, </w:t>
      </w:r>
      <w:r w:rsidR="00E109A9" w:rsidRPr="00177A65">
        <w:rPr>
          <w:rFonts w:eastAsia="Calibri"/>
          <w:lang w:eastAsia="zh-CN"/>
        </w:rPr>
        <w:t>social</w:t>
      </w:r>
      <w:r w:rsidR="00A81F91" w:rsidRPr="00177A65">
        <w:rPr>
          <w:rFonts w:eastAsia="Calibri"/>
          <w:lang w:eastAsia="zh-CN"/>
        </w:rPr>
        <w:t xml:space="preserve"> </w:t>
      </w:r>
      <w:r w:rsidR="00D742C8" w:rsidRPr="00177A65">
        <w:rPr>
          <w:rFonts w:eastAsia="Calibri"/>
          <w:lang w:eastAsia="zh-CN"/>
        </w:rPr>
        <w:t>interactions</w:t>
      </w:r>
      <w:r w:rsidR="006D55B7" w:rsidRPr="00177A65">
        <w:rPr>
          <w:rFonts w:eastAsia="Calibri"/>
          <w:lang w:eastAsia="zh-CN"/>
        </w:rPr>
        <w:t>). Also, the</w:t>
      </w:r>
      <w:r w:rsidR="006D6C25" w:rsidRPr="00177A65">
        <w:rPr>
          <w:rFonts w:eastAsia="Calibri"/>
          <w:lang w:eastAsia="zh-CN"/>
        </w:rPr>
        <w:t>y may have fe</w:t>
      </w:r>
      <w:r w:rsidR="005A6E0C" w:rsidRPr="00177A65">
        <w:rPr>
          <w:rFonts w:eastAsia="Calibri"/>
          <w:lang w:eastAsia="zh-CN"/>
        </w:rPr>
        <w:t xml:space="preserve">lt less isolated </w:t>
      </w:r>
      <w:r w:rsidR="00FA2C39" w:rsidRPr="00177A65">
        <w:rPr>
          <w:rFonts w:eastAsia="Calibri"/>
          <w:lang w:eastAsia="zh-CN"/>
        </w:rPr>
        <w:t xml:space="preserve">given </w:t>
      </w:r>
      <w:r w:rsidR="005A6E0C" w:rsidRPr="00177A65">
        <w:rPr>
          <w:rFonts w:eastAsia="Calibri"/>
          <w:lang w:eastAsia="zh-CN"/>
        </w:rPr>
        <w:t>the</w:t>
      </w:r>
      <w:r w:rsidR="006D55B7" w:rsidRPr="00177A65">
        <w:rPr>
          <w:rFonts w:eastAsia="Calibri"/>
          <w:lang w:eastAsia="zh-CN"/>
        </w:rPr>
        <w:t xml:space="preserve"> </w:t>
      </w:r>
      <w:r w:rsidR="0088000F" w:rsidRPr="00177A65">
        <w:rPr>
          <w:rFonts w:eastAsia="Calibri"/>
          <w:lang w:eastAsia="zh-CN"/>
        </w:rPr>
        <w:t>global</w:t>
      </w:r>
      <w:r w:rsidR="006D55B7" w:rsidRPr="00177A65">
        <w:rPr>
          <w:rFonts w:eastAsia="Calibri"/>
          <w:lang w:eastAsia="zh-CN"/>
        </w:rPr>
        <w:t xml:space="preserve"> increase in </w:t>
      </w:r>
      <w:r w:rsidR="00C5386A" w:rsidRPr="00177A65">
        <w:rPr>
          <w:rFonts w:eastAsia="Calibri"/>
          <w:lang w:eastAsia="zh-CN"/>
        </w:rPr>
        <w:t xml:space="preserve">fears and </w:t>
      </w:r>
      <w:r w:rsidR="006D55B7" w:rsidRPr="00177A65">
        <w:rPr>
          <w:rFonts w:eastAsia="Calibri"/>
          <w:lang w:eastAsia="zh-CN"/>
        </w:rPr>
        <w:t>worr</w:t>
      </w:r>
      <w:r w:rsidR="00C5386A" w:rsidRPr="00177A65">
        <w:rPr>
          <w:rFonts w:eastAsia="Calibri"/>
          <w:lang w:eastAsia="zh-CN"/>
        </w:rPr>
        <w:t>ies</w:t>
      </w:r>
      <w:r w:rsidR="006D55B7" w:rsidRPr="00177A65">
        <w:rPr>
          <w:rFonts w:eastAsia="Calibri"/>
          <w:lang w:eastAsia="zh-CN"/>
        </w:rPr>
        <w:t>.</w:t>
      </w:r>
      <w:r w:rsidR="00C63E35" w:rsidRPr="00177A65">
        <w:rPr>
          <w:rFonts w:eastAsia="Calibri"/>
          <w:lang w:eastAsia="zh-CN"/>
        </w:rPr>
        <w:t xml:space="preserve"> As for alcohol and substance use</w:t>
      </w:r>
      <w:r w:rsidR="00C52EC5" w:rsidRPr="00177A65">
        <w:rPr>
          <w:rFonts w:eastAsia="Calibri"/>
          <w:lang w:eastAsia="zh-CN"/>
        </w:rPr>
        <w:t xml:space="preserve">, </w:t>
      </w:r>
      <w:r w:rsidR="00AF5BA1" w:rsidRPr="00177A65">
        <w:rPr>
          <w:rFonts w:eastAsia="Calibri"/>
          <w:lang w:eastAsia="zh-CN"/>
        </w:rPr>
        <w:t xml:space="preserve">as noted above, </w:t>
      </w:r>
      <w:r w:rsidR="00C52EC5" w:rsidRPr="00177A65">
        <w:rPr>
          <w:rFonts w:eastAsia="Calibri"/>
          <w:lang w:eastAsia="zh-CN"/>
        </w:rPr>
        <w:t>their general reduction</w:t>
      </w:r>
      <w:r w:rsidR="007F3A78" w:rsidRPr="00177A65">
        <w:rPr>
          <w:rFonts w:eastAsia="Calibri"/>
          <w:lang w:eastAsia="zh-CN"/>
        </w:rPr>
        <w:t xml:space="preserve"> </w:t>
      </w:r>
      <w:r w:rsidR="00DB47F7" w:rsidRPr="00177A65">
        <w:rPr>
          <w:rFonts w:eastAsia="Calibri"/>
          <w:lang w:eastAsia="zh-CN"/>
        </w:rPr>
        <w:t xml:space="preserve">may reflect restriction policies </w:t>
      </w:r>
      <w:r w:rsidR="00214E25" w:rsidRPr="00177A65">
        <w:rPr>
          <w:rFonts w:eastAsia="Calibri"/>
          <w:lang w:eastAsia="zh-CN"/>
        </w:rPr>
        <w:t>such</w:t>
      </w:r>
      <w:r w:rsidR="00DB47F7" w:rsidRPr="00177A65">
        <w:rPr>
          <w:rFonts w:eastAsia="Calibri"/>
          <w:lang w:eastAsia="zh-CN"/>
        </w:rPr>
        <w:t xml:space="preserve"> as closures of shops, </w:t>
      </w:r>
      <w:r w:rsidR="00931A8B" w:rsidRPr="00177A65">
        <w:rPr>
          <w:rFonts w:eastAsia="Calibri"/>
          <w:lang w:eastAsia="zh-CN"/>
        </w:rPr>
        <w:t>bars,</w:t>
      </w:r>
      <w:r w:rsidR="00DB47F7" w:rsidRPr="00177A65">
        <w:rPr>
          <w:rFonts w:eastAsia="Calibri"/>
          <w:lang w:eastAsia="zh-CN"/>
        </w:rPr>
        <w:t xml:space="preserve"> and pubs</w:t>
      </w:r>
      <w:r w:rsidR="00B1118B" w:rsidRPr="00177A65">
        <w:rPr>
          <w:rFonts w:eastAsia="Calibri"/>
          <w:lang w:eastAsia="zh-CN"/>
        </w:rPr>
        <w:t>, which</w:t>
      </w:r>
      <w:r w:rsidR="00DB47F7" w:rsidRPr="00177A65">
        <w:rPr>
          <w:rFonts w:eastAsia="Calibri"/>
          <w:lang w:eastAsia="zh-CN"/>
        </w:rPr>
        <w:t xml:space="preserve"> would have limited </w:t>
      </w:r>
      <w:r w:rsidR="00A15D5A" w:rsidRPr="00177A65">
        <w:rPr>
          <w:rFonts w:eastAsia="Calibri"/>
          <w:lang w:eastAsia="zh-CN"/>
        </w:rPr>
        <w:t>youth</w:t>
      </w:r>
      <w:r w:rsidR="00DB47F7" w:rsidRPr="00177A65">
        <w:rPr>
          <w:rFonts w:eastAsia="Calibri"/>
          <w:lang w:eastAsia="zh-CN"/>
        </w:rPr>
        <w:t>'s access to those substances</w:t>
      </w:r>
      <w:r w:rsidR="00260D6E" w:rsidRPr="00177A65">
        <w:rPr>
          <w:rFonts w:eastAsia="Calibri"/>
          <w:lang w:eastAsia="zh-CN"/>
        </w:rPr>
        <w:t xml:space="preserve">, as evidenced by </w:t>
      </w:r>
      <w:r w:rsidR="00672B7B" w:rsidRPr="00177A65">
        <w:rPr>
          <w:rFonts w:eastAsia="Calibri"/>
          <w:lang w:eastAsia="zh-CN"/>
        </w:rPr>
        <w:t>a return to</w:t>
      </w:r>
      <w:r w:rsidR="00C14577" w:rsidRPr="00177A65">
        <w:rPr>
          <w:rFonts w:eastAsia="Calibri"/>
          <w:lang w:eastAsia="zh-CN"/>
        </w:rPr>
        <w:t xml:space="preserve"> pre-pandemic </w:t>
      </w:r>
      <w:r w:rsidR="00C279EC" w:rsidRPr="00177A65">
        <w:rPr>
          <w:rFonts w:eastAsia="Calibri"/>
          <w:lang w:eastAsia="zh-CN"/>
        </w:rPr>
        <w:t xml:space="preserve">levels after </w:t>
      </w:r>
      <w:r w:rsidR="005C4988" w:rsidRPr="00177A65">
        <w:rPr>
          <w:rFonts w:eastAsia="Calibri"/>
          <w:lang w:eastAsia="zh-CN"/>
        </w:rPr>
        <w:t xml:space="preserve">confinement measures </w:t>
      </w:r>
      <w:r w:rsidR="00C279EC" w:rsidRPr="00177A65">
        <w:rPr>
          <w:rFonts w:eastAsia="Calibri"/>
          <w:lang w:eastAsia="zh-CN"/>
        </w:rPr>
        <w:t>were lifted</w:t>
      </w:r>
      <w:r w:rsidR="00DB47F7" w:rsidRPr="00177A65">
        <w:rPr>
          <w:rFonts w:eastAsia="Calibri"/>
          <w:lang w:eastAsia="zh-CN"/>
        </w:rPr>
        <w:t xml:space="preserve">. </w:t>
      </w:r>
      <w:r w:rsidR="00564F34" w:rsidRPr="00177A65">
        <w:rPr>
          <w:rFonts w:eastAsia="Calibri"/>
          <w:lang w:eastAsia="zh-CN"/>
        </w:rPr>
        <w:t xml:space="preserve">Also, </w:t>
      </w:r>
      <w:r w:rsidR="0058618A" w:rsidRPr="00177A65">
        <w:rPr>
          <w:rFonts w:eastAsia="Calibri"/>
          <w:lang w:eastAsia="zh-CN"/>
        </w:rPr>
        <w:t xml:space="preserve">the more time youths spend at home with their families, the less likely they </w:t>
      </w:r>
      <w:r w:rsidR="00564F34" w:rsidRPr="00177A65">
        <w:rPr>
          <w:rFonts w:eastAsia="Calibri"/>
          <w:lang w:eastAsia="zh-CN"/>
        </w:rPr>
        <w:t xml:space="preserve">were </w:t>
      </w:r>
      <w:r w:rsidR="0058618A" w:rsidRPr="00177A65">
        <w:rPr>
          <w:rFonts w:eastAsia="Calibri"/>
          <w:lang w:eastAsia="zh-CN"/>
        </w:rPr>
        <w:t>to gain access to the</w:t>
      </w:r>
      <w:r w:rsidR="00564F34" w:rsidRPr="00177A65">
        <w:rPr>
          <w:rFonts w:eastAsia="Calibri"/>
          <w:lang w:eastAsia="zh-CN"/>
        </w:rPr>
        <w:t>se</w:t>
      </w:r>
      <w:r w:rsidR="0058618A" w:rsidRPr="00177A65">
        <w:rPr>
          <w:rFonts w:eastAsia="Calibri"/>
          <w:lang w:eastAsia="zh-CN"/>
        </w:rPr>
        <w:t xml:space="preserve"> substance</w:t>
      </w:r>
      <w:r w:rsidR="00564F34" w:rsidRPr="00177A65">
        <w:rPr>
          <w:rFonts w:eastAsia="Calibri"/>
          <w:lang w:eastAsia="zh-CN"/>
        </w:rPr>
        <w:t>s</w:t>
      </w:r>
      <w:r w:rsidR="0058618A" w:rsidRPr="00177A65">
        <w:rPr>
          <w:rFonts w:eastAsia="Calibri"/>
          <w:lang w:eastAsia="zh-CN"/>
        </w:rPr>
        <w:t>.</w:t>
      </w:r>
    </w:p>
    <w:p w14:paraId="414CD297" w14:textId="77777777" w:rsidR="00625841" w:rsidRPr="00177A65" w:rsidRDefault="00625841" w:rsidP="0037212A">
      <w:pPr>
        <w:spacing w:line="480" w:lineRule="auto"/>
        <w:jc w:val="both"/>
        <w:rPr>
          <w:rFonts w:eastAsia="Calibri"/>
          <w:lang w:eastAsia="zh-CN"/>
        </w:rPr>
      </w:pPr>
    </w:p>
    <w:p w14:paraId="19BB1581" w14:textId="2D4FD3C3" w:rsidR="0058618A" w:rsidRPr="002371D4" w:rsidRDefault="00DC3EB8" w:rsidP="002371D4">
      <w:pPr>
        <w:spacing w:line="480" w:lineRule="auto"/>
        <w:jc w:val="both"/>
        <w:rPr>
          <w:rFonts w:eastAsia="Calibri"/>
          <w:b/>
          <w:bCs/>
          <w:lang w:eastAsia="zh-CN"/>
        </w:rPr>
      </w:pPr>
      <w:r w:rsidRPr="00177A65">
        <w:rPr>
          <w:rFonts w:eastAsia="Calibri"/>
          <w:b/>
          <w:bCs/>
          <w:lang w:eastAsia="zh-CN"/>
        </w:rPr>
        <w:t xml:space="preserve">Strengths and limitations </w:t>
      </w:r>
    </w:p>
    <w:p w14:paraId="44C13D80" w14:textId="2BF1AB5A" w:rsidR="00C560C1" w:rsidRDefault="00302DDE" w:rsidP="002371D4">
      <w:pPr>
        <w:spacing w:line="480" w:lineRule="auto"/>
        <w:jc w:val="both"/>
        <w:rPr>
          <w:rFonts w:eastAsia="Calibri"/>
          <w:lang w:eastAsia="zh-CN"/>
        </w:rPr>
      </w:pPr>
      <w:r w:rsidRPr="00177A65">
        <w:rPr>
          <w:rFonts w:eastAsia="Calibri"/>
          <w:lang w:eastAsia="zh-CN"/>
        </w:rPr>
        <w:t>S</w:t>
      </w:r>
      <w:r w:rsidR="0058618A" w:rsidRPr="00177A65">
        <w:rPr>
          <w:rFonts w:eastAsia="Calibri"/>
          <w:lang w:eastAsia="zh-CN"/>
        </w:rPr>
        <w:t>trengt</w:t>
      </w:r>
      <w:r w:rsidRPr="00177A65">
        <w:rPr>
          <w:rFonts w:eastAsia="Calibri"/>
          <w:lang w:eastAsia="zh-CN"/>
        </w:rPr>
        <w:t>hs of our s</w:t>
      </w:r>
      <w:r w:rsidR="00414E8A" w:rsidRPr="00177A65">
        <w:rPr>
          <w:rFonts w:eastAsia="Calibri"/>
          <w:lang w:eastAsia="zh-CN"/>
        </w:rPr>
        <w:t>tudy</w:t>
      </w:r>
      <w:r w:rsidR="0058618A" w:rsidRPr="00177A65">
        <w:rPr>
          <w:rFonts w:eastAsia="Calibri"/>
          <w:lang w:eastAsia="zh-CN"/>
        </w:rPr>
        <w:t xml:space="preserve"> includ</w:t>
      </w:r>
      <w:r w:rsidR="00414E8A" w:rsidRPr="00177A65">
        <w:rPr>
          <w:rFonts w:eastAsia="Calibri"/>
          <w:lang w:eastAsia="zh-CN"/>
        </w:rPr>
        <w:t>e</w:t>
      </w:r>
      <w:r w:rsidR="0058618A" w:rsidRPr="00177A65">
        <w:rPr>
          <w:rFonts w:eastAsia="Calibri"/>
          <w:lang w:eastAsia="zh-CN"/>
        </w:rPr>
        <w:t xml:space="preserve"> the use of longitudinal data collected over </w:t>
      </w:r>
      <w:r w:rsidR="00E7342B" w:rsidRPr="00177A65">
        <w:rPr>
          <w:rFonts w:eastAsia="Calibri"/>
          <w:lang w:eastAsia="zh-CN"/>
        </w:rPr>
        <w:t xml:space="preserve">up </w:t>
      </w:r>
      <w:r w:rsidR="0058618A" w:rsidRPr="00177A65">
        <w:rPr>
          <w:rFonts w:eastAsia="Calibri"/>
          <w:lang w:eastAsia="zh-CN"/>
        </w:rPr>
        <w:t xml:space="preserve">to 3 years prior to </w:t>
      </w:r>
      <w:r w:rsidR="00A5157C" w:rsidRPr="00177A65">
        <w:rPr>
          <w:rFonts w:eastAsia="Calibri"/>
          <w:lang w:eastAsia="zh-CN"/>
        </w:rPr>
        <w:t>the pandemic</w:t>
      </w:r>
      <w:r w:rsidR="0058618A" w:rsidRPr="00177A65">
        <w:rPr>
          <w:rFonts w:eastAsia="Calibri"/>
          <w:lang w:eastAsia="zh-CN"/>
        </w:rPr>
        <w:t xml:space="preserve"> and </w:t>
      </w:r>
      <w:r w:rsidR="00FA2C39" w:rsidRPr="00177A65">
        <w:rPr>
          <w:rFonts w:eastAsia="Calibri"/>
          <w:lang w:eastAsia="zh-CN"/>
        </w:rPr>
        <w:t>further</w:t>
      </w:r>
      <w:r w:rsidR="00BC3843" w:rsidRPr="00177A65">
        <w:rPr>
          <w:rFonts w:eastAsia="Calibri"/>
          <w:lang w:eastAsia="zh-CN"/>
        </w:rPr>
        <w:t xml:space="preserve"> assess</w:t>
      </w:r>
      <w:r w:rsidR="00B67D0C" w:rsidRPr="00177A65">
        <w:rPr>
          <w:rFonts w:eastAsia="Calibri"/>
          <w:lang w:eastAsia="zh-CN"/>
        </w:rPr>
        <w:t>ments covering the</w:t>
      </w:r>
      <w:r w:rsidR="00414E8A" w:rsidRPr="00177A65">
        <w:rPr>
          <w:rFonts w:eastAsia="Calibri"/>
          <w:lang w:eastAsia="zh-CN"/>
        </w:rPr>
        <w:t xml:space="preserve"> </w:t>
      </w:r>
      <w:r w:rsidR="0058618A" w:rsidRPr="00177A65">
        <w:rPr>
          <w:rFonts w:eastAsia="Calibri"/>
          <w:lang w:eastAsia="zh-CN"/>
        </w:rPr>
        <w:t>two lockdowns, which allow</w:t>
      </w:r>
      <w:r w:rsidR="00420681" w:rsidRPr="00177A65">
        <w:rPr>
          <w:rFonts w:eastAsia="Calibri"/>
          <w:lang w:eastAsia="zh-CN"/>
        </w:rPr>
        <w:t>ed</w:t>
      </w:r>
      <w:r w:rsidR="0058618A" w:rsidRPr="00177A65">
        <w:rPr>
          <w:rFonts w:eastAsia="Calibri"/>
          <w:lang w:eastAsia="zh-CN"/>
        </w:rPr>
        <w:t xml:space="preserve"> for a more comprehensive understanding of</w:t>
      </w:r>
      <w:r w:rsidR="00600F28" w:rsidRPr="00177A65">
        <w:rPr>
          <w:rFonts w:eastAsia="Calibri"/>
          <w:lang w:eastAsia="zh-CN"/>
        </w:rPr>
        <w:t xml:space="preserve"> the impact of the pandemic</w:t>
      </w:r>
      <w:r w:rsidR="0058618A" w:rsidRPr="00177A65">
        <w:rPr>
          <w:rFonts w:eastAsia="Calibri"/>
          <w:lang w:eastAsia="zh-CN"/>
        </w:rPr>
        <w:t>.</w:t>
      </w:r>
      <w:r w:rsidR="00E52332" w:rsidRPr="00177A65">
        <w:rPr>
          <w:rFonts w:eastAsia="Calibri"/>
          <w:lang w:eastAsia="zh-CN"/>
        </w:rPr>
        <w:t xml:space="preserve"> A clear strength </w:t>
      </w:r>
      <w:r w:rsidR="00F814FC" w:rsidRPr="00177A65">
        <w:rPr>
          <w:rFonts w:eastAsia="Calibri"/>
          <w:lang w:eastAsia="zh-CN"/>
        </w:rPr>
        <w:t>is also the combination of data</w:t>
      </w:r>
      <w:r w:rsidR="00B559FF" w:rsidRPr="00177A65">
        <w:rPr>
          <w:rFonts w:eastAsia="Calibri"/>
          <w:lang w:eastAsia="zh-CN"/>
        </w:rPr>
        <w:t xml:space="preserve"> from </w:t>
      </w:r>
      <w:r w:rsidR="00A15D5A" w:rsidRPr="00177A65">
        <w:rPr>
          <w:rFonts w:eastAsia="Calibri"/>
          <w:lang w:eastAsia="zh-CN"/>
        </w:rPr>
        <w:t>youth</w:t>
      </w:r>
      <w:r w:rsidR="00B559FF" w:rsidRPr="00177A65">
        <w:rPr>
          <w:rFonts w:eastAsia="Calibri"/>
          <w:lang w:eastAsia="zh-CN"/>
        </w:rPr>
        <w:t xml:space="preserve"> from the population as well as patients with pre-existing </w:t>
      </w:r>
      <w:r w:rsidR="00EB3547" w:rsidRPr="00177A65">
        <w:rPr>
          <w:rFonts w:eastAsia="Calibri"/>
          <w:lang w:eastAsia="zh-CN"/>
        </w:rPr>
        <w:t>mental illness,</w:t>
      </w:r>
      <w:r w:rsidR="00B559FF" w:rsidRPr="00177A65">
        <w:rPr>
          <w:rFonts w:eastAsia="Calibri"/>
          <w:lang w:eastAsia="zh-CN"/>
        </w:rPr>
        <w:t xml:space="preserve"> </w:t>
      </w:r>
      <w:r w:rsidR="00EE400F" w:rsidRPr="00177A65">
        <w:rPr>
          <w:rFonts w:eastAsia="Calibri"/>
          <w:lang w:eastAsia="zh-CN"/>
        </w:rPr>
        <w:t>both groups</w:t>
      </w:r>
      <w:r w:rsidR="00B559FF" w:rsidRPr="00177A65">
        <w:rPr>
          <w:rFonts w:eastAsia="Calibri"/>
          <w:lang w:eastAsia="zh-CN"/>
        </w:rPr>
        <w:t xml:space="preserve"> assessed under the same study protocol</w:t>
      </w:r>
      <w:r w:rsidR="00857BFD" w:rsidRPr="00177A65">
        <w:rPr>
          <w:rFonts w:eastAsia="Calibri"/>
          <w:lang w:eastAsia="zh-CN"/>
        </w:rPr>
        <w:t>. This</w:t>
      </w:r>
      <w:r w:rsidR="007E011D" w:rsidRPr="00177A65">
        <w:rPr>
          <w:rFonts w:eastAsia="Calibri"/>
          <w:lang w:eastAsia="zh-CN"/>
        </w:rPr>
        <w:t xml:space="preserve"> </w:t>
      </w:r>
      <w:r w:rsidR="002726A0" w:rsidRPr="00177A65">
        <w:rPr>
          <w:rFonts w:eastAsia="Calibri"/>
          <w:lang w:eastAsia="zh-CN"/>
        </w:rPr>
        <w:t>enabled the investigation of</w:t>
      </w:r>
      <w:r w:rsidR="00600F28" w:rsidRPr="00177A65">
        <w:rPr>
          <w:rFonts w:eastAsia="Calibri"/>
          <w:lang w:eastAsia="zh-CN"/>
        </w:rPr>
        <w:t xml:space="preserve"> </w:t>
      </w:r>
      <w:r w:rsidR="00621ABE" w:rsidRPr="00177A65">
        <w:rPr>
          <w:rFonts w:eastAsia="Calibri"/>
          <w:lang w:eastAsia="zh-CN"/>
        </w:rPr>
        <w:t>vulnerability and</w:t>
      </w:r>
      <w:r w:rsidR="00600F28" w:rsidRPr="00177A65">
        <w:rPr>
          <w:rFonts w:eastAsia="Calibri"/>
          <w:lang w:eastAsia="zh-CN"/>
        </w:rPr>
        <w:t xml:space="preserve"> resilience</w:t>
      </w:r>
      <w:r w:rsidR="00900DF7" w:rsidRPr="00177A65">
        <w:rPr>
          <w:rFonts w:eastAsia="Calibri"/>
          <w:lang w:eastAsia="zh-CN"/>
        </w:rPr>
        <w:t xml:space="preserve"> </w:t>
      </w:r>
      <w:r w:rsidR="00420D93" w:rsidRPr="00177A65">
        <w:rPr>
          <w:rFonts w:eastAsia="Calibri"/>
          <w:lang w:eastAsia="zh-CN"/>
        </w:rPr>
        <w:t>and improved our</w:t>
      </w:r>
      <w:r w:rsidR="0058618A" w:rsidRPr="00177A65">
        <w:rPr>
          <w:rFonts w:eastAsia="Calibri"/>
          <w:lang w:eastAsia="zh-CN"/>
        </w:rPr>
        <w:t xml:space="preserve"> understanding of how </w:t>
      </w:r>
      <w:r w:rsidR="001B7566" w:rsidRPr="00177A65">
        <w:rPr>
          <w:rFonts w:eastAsia="Calibri"/>
          <w:lang w:eastAsia="zh-CN"/>
        </w:rPr>
        <w:t xml:space="preserve">distinct groups of </w:t>
      </w:r>
      <w:r w:rsidR="0058618A" w:rsidRPr="00177A65">
        <w:rPr>
          <w:rFonts w:eastAsia="Calibri"/>
          <w:lang w:eastAsia="zh-CN"/>
        </w:rPr>
        <w:t>people</w:t>
      </w:r>
      <w:r w:rsidR="00EE400F" w:rsidRPr="00177A65">
        <w:rPr>
          <w:rFonts w:eastAsia="Calibri"/>
          <w:lang w:eastAsia="zh-CN"/>
        </w:rPr>
        <w:t xml:space="preserve"> may</w:t>
      </w:r>
      <w:r w:rsidR="0058618A" w:rsidRPr="00177A65">
        <w:rPr>
          <w:rFonts w:eastAsia="Calibri"/>
          <w:lang w:eastAsia="zh-CN"/>
        </w:rPr>
        <w:t xml:space="preserve"> respond to challenging circumstances. </w:t>
      </w:r>
      <w:r w:rsidR="00F90C84" w:rsidRPr="00CE3FD9">
        <w:rPr>
          <w:rFonts w:eastAsia="Calibri"/>
          <w:highlight w:val="yellow"/>
          <w:lang w:eastAsia="zh-CN"/>
        </w:rPr>
        <w:t>Some limitations</w:t>
      </w:r>
      <w:r w:rsidR="00F90C84">
        <w:rPr>
          <w:rFonts w:eastAsia="Calibri"/>
          <w:lang w:eastAsia="zh-CN"/>
        </w:rPr>
        <w:t xml:space="preserve"> </w:t>
      </w:r>
      <w:r w:rsidR="00EB04FC" w:rsidRPr="00CE3FD9">
        <w:rPr>
          <w:rFonts w:eastAsia="Calibri"/>
          <w:highlight w:val="yellow"/>
          <w:lang w:eastAsia="zh-CN"/>
        </w:rPr>
        <w:t>should however be acknowledged</w:t>
      </w:r>
      <w:r w:rsidR="00F90C84">
        <w:rPr>
          <w:rFonts w:eastAsia="Calibri"/>
          <w:highlight w:val="yellow"/>
          <w:lang w:eastAsia="zh-CN"/>
        </w:rPr>
        <w:t>.</w:t>
      </w:r>
      <w:r w:rsidR="00EB04FC" w:rsidRPr="00CE3FD9">
        <w:rPr>
          <w:rFonts w:eastAsia="Calibri"/>
          <w:highlight w:val="yellow"/>
          <w:lang w:eastAsia="zh-CN"/>
        </w:rPr>
        <w:t xml:space="preserve"> </w:t>
      </w:r>
      <w:r w:rsidR="00F90C84">
        <w:rPr>
          <w:rFonts w:eastAsia="Calibri"/>
          <w:highlight w:val="yellow"/>
          <w:lang w:eastAsia="zh-CN"/>
        </w:rPr>
        <w:t>First,</w:t>
      </w:r>
      <w:r w:rsidR="00F90C84" w:rsidRPr="00CE3FD9">
        <w:rPr>
          <w:rFonts w:eastAsia="Calibri"/>
          <w:highlight w:val="yellow"/>
          <w:lang w:eastAsia="zh-CN"/>
        </w:rPr>
        <w:t xml:space="preserve"> </w:t>
      </w:r>
      <w:r w:rsidR="00E82446" w:rsidRPr="00CE3FD9">
        <w:rPr>
          <w:rFonts w:eastAsia="Calibri"/>
          <w:highlight w:val="yellow"/>
          <w:lang w:eastAsia="zh-CN"/>
        </w:rPr>
        <w:t>our study</w:t>
      </w:r>
      <w:r w:rsidR="00E64FEF" w:rsidRPr="00CE3FD9">
        <w:rPr>
          <w:rFonts w:eastAsia="Calibri"/>
          <w:highlight w:val="yellow"/>
          <w:lang w:eastAsia="zh-CN"/>
        </w:rPr>
        <w:t xml:space="preserve"> had a relatively low response rate </w:t>
      </w:r>
      <w:r w:rsidR="000879B9">
        <w:rPr>
          <w:rFonts w:eastAsia="Calibri"/>
          <w:highlight w:val="yellow"/>
          <w:lang w:eastAsia="zh-CN"/>
        </w:rPr>
        <w:t xml:space="preserve">and high attrition </w:t>
      </w:r>
      <w:r w:rsidR="00E64FEF" w:rsidRPr="00CE3FD9">
        <w:rPr>
          <w:rFonts w:eastAsia="Calibri"/>
          <w:highlight w:val="yellow"/>
          <w:lang w:eastAsia="zh-CN"/>
        </w:rPr>
        <w:t>during the data collection phase</w:t>
      </w:r>
      <w:r w:rsidR="00F90C84">
        <w:rPr>
          <w:rFonts w:eastAsia="Calibri"/>
          <w:highlight w:val="yellow"/>
          <w:lang w:eastAsia="zh-CN"/>
        </w:rPr>
        <w:t>.</w:t>
      </w:r>
      <w:r w:rsidR="005A3697" w:rsidRPr="00CE3FD9">
        <w:rPr>
          <w:rFonts w:eastAsia="Calibri"/>
          <w:highlight w:val="yellow"/>
          <w:lang w:eastAsia="zh-CN"/>
        </w:rPr>
        <w:t xml:space="preserve"> </w:t>
      </w:r>
      <w:r w:rsidR="00F90C84">
        <w:rPr>
          <w:rFonts w:eastAsia="Calibri"/>
          <w:highlight w:val="yellow"/>
          <w:lang w:eastAsia="zh-CN"/>
        </w:rPr>
        <w:t>It</w:t>
      </w:r>
      <w:r w:rsidR="005A3697" w:rsidRPr="00CE3FD9">
        <w:rPr>
          <w:rFonts w:eastAsia="Calibri"/>
          <w:highlight w:val="yellow"/>
          <w:lang w:eastAsia="zh-CN"/>
        </w:rPr>
        <w:t xml:space="preserve"> did not include under-represented groups, such as participants from ethnic minorities that </w:t>
      </w:r>
      <w:r w:rsidR="005227EE">
        <w:rPr>
          <w:rFonts w:eastAsia="Calibri"/>
          <w:highlight w:val="yellow"/>
          <w:lang w:eastAsia="zh-CN"/>
        </w:rPr>
        <w:t xml:space="preserve">may </w:t>
      </w:r>
      <w:r w:rsidR="005A3697" w:rsidRPr="00CE3FD9">
        <w:rPr>
          <w:rFonts w:eastAsia="Calibri"/>
          <w:highlight w:val="yellow"/>
          <w:lang w:eastAsia="zh-CN"/>
        </w:rPr>
        <w:t>have been disproportionately affected by the pandemic</w:t>
      </w:r>
      <w:r w:rsidR="00E64FEF" w:rsidRPr="00CE3FD9">
        <w:rPr>
          <w:rFonts w:eastAsia="Calibri"/>
          <w:highlight w:val="yellow"/>
          <w:lang w:eastAsia="zh-CN"/>
        </w:rPr>
        <w:t>.</w:t>
      </w:r>
      <w:r w:rsidR="005A3697" w:rsidRPr="00CE3FD9">
        <w:rPr>
          <w:rFonts w:eastAsia="Calibri"/>
          <w:highlight w:val="yellow"/>
          <w:lang w:eastAsia="zh-CN"/>
        </w:rPr>
        <w:t xml:space="preserve"> Additionally, </w:t>
      </w:r>
      <w:r w:rsidR="005A3697" w:rsidRPr="005A3697">
        <w:rPr>
          <w:rFonts w:eastAsia="Calibri"/>
          <w:highlight w:val="yellow"/>
          <w:lang w:eastAsia="zh-CN"/>
        </w:rPr>
        <w:t>our clinical sample was relatively small, with the majority being females.</w:t>
      </w:r>
      <w:r w:rsidR="005A3697" w:rsidRPr="00CE3FD9">
        <w:rPr>
          <w:rFonts w:eastAsia="Calibri"/>
          <w:highlight w:val="yellow"/>
          <w:lang w:eastAsia="zh-CN"/>
        </w:rPr>
        <w:t xml:space="preserve"> </w:t>
      </w:r>
      <w:r w:rsidR="000879B9">
        <w:rPr>
          <w:rFonts w:eastAsia="Calibri"/>
          <w:highlight w:val="yellow"/>
          <w:lang w:eastAsia="zh-CN"/>
        </w:rPr>
        <w:t>All of th</w:t>
      </w:r>
      <w:r w:rsidR="005227EE">
        <w:rPr>
          <w:rFonts w:eastAsia="Calibri"/>
          <w:highlight w:val="yellow"/>
          <w:lang w:eastAsia="zh-CN"/>
        </w:rPr>
        <w:t>is</w:t>
      </w:r>
      <w:r w:rsidR="000879B9">
        <w:rPr>
          <w:rFonts w:eastAsia="Calibri"/>
          <w:highlight w:val="yellow"/>
          <w:lang w:eastAsia="zh-CN"/>
        </w:rPr>
        <w:t xml:space="preserve"> may limit </w:t>
      </w:r>
      <w:r w:rsidR="005A3697" w:rsidRPr="00CE3FD9">
        <w:rPr>
          <w:rFonts w:eastAsia="Calibri"/>
          <w:highlight w:val="yellow"/>
          <w:lang w:eastAsia="zh-CN"/>
        </w:rPr>
        <w:t>t</w:t>
      </w:r>
      <w:r w:rsidR="00E0337B" w:rsidRPr="00CE3FD9">
        <w:rPr>
          <w:rFonts w:eastAsia="Calibri"/>
          <w:highlight w:val="yellow"/>
          <w:lang w:eastAsia="zh-CN"/>
        </w:rPr>
        <w:t>he</w:t>
      </w:r>
      <w:r w:rsidR="004411A0" w:rsidRPr="00CE3FD9">
        <w:rPr>
          <w:rFonts w:eastAsia="Calibri"/>
          <w:highlight w:val="yellow"/>
          <w:lang w:eastAsia="zh-CN"/>
        </w:rPr>
        <w:t xml:space="preserve"> </w:t>
      </w:r>
      <w:r w:rsidR="00633D9A" w:rsidRPr="00CE3FD9">
        <w:rPr>
          <w:rFonts w:eastAsia="Calibri"/>
          <w:highlight w:val="yellow"/>
          <w:lang w:eastAsia="zh-CN"/>
        </w:rPr>
        <w:t>generalisability</w:t>
      </w:r>
      <w:r w:rsidR="004411A0" w:rsidRPr="00CE3FD9">
        <w:rPr>
          <w:rFonts w:eastAsia="Calibri"/>
          <w:highlight w:val="yellow"/>
          <w:lang w:eastAsia="zh-CN"/>
        </w:rPr>
        <w:t xml:space="preserve"> </w:t>
      </w:r>
      <w:r w:rsidR="00633D9A" w:rsidRPr="00CE3FD9">
        <w:rPr>
          <w:rFonts w:eastAsia="Calibri"/>
          <w:highlight w:val="yellow"/>
          <w:lang w:eastAsia="zh-CN"/>
        </w:rPr>
        <w:t>of our findings.</w:t>
      </w:r>
      <w:r w:rsidR="00E64FEF" w:rsidRPr="00CE3FD9">
        <w:rPr>
          <w:rFonts w:eastAsia="Calibri"/>
          <w:highlight w:val="yellow"/>
          <w:lang w:eastAsia="zh-CN"/>
        </w:rPr>
        <w:t xml:space="preserve"> </w:t>
      </w:r>
      <w:r w:rsidR="00F90C84">
        <w:rPr>
          <w:rFonts w:eastAsia="Calibri"/>
          <w:highlight w:val="yellow"/>
          <w:lang w:eastAsia="zh-CN"/>
        </w:rPr>
        <w:t>In addition, a</w:t>
      </w:r>
      <w:r w:rsidR="004A650D" w:rsidRPr="00CE3FD9">
        <w:rPr>
          <w:rFonts w:eastAsia="Calibri"/>
          <w:highlight w:val="yellow"/>
          <w:lang w:eastAsia="zh-CN"/>
        </w:rPr>
        <w:t>lthough our study used</w:t>
      </w:r>
      <w:r w:rsidR="00872381" w:rsidRPr="00CE3FD9">
        <w:rPr>
          <w:rFonts w:eastAsia="Calibri"/>
          <w:highlight w:val="yellow"/>
          <w:lang w:eastAsia="zh-CN"/>
        </w:rPr>
        <w:t xml:space="preserve"> validated instruments</w:t>
      </w:r>
      <w:r w:rsidR="004A650D" w:rsidRPr="00CE3FD9">
        <w:rPr>
          <w:rFonts w:eastAsia="Calibri"/>
          <w:highlight w:val="yellow"/>
          <w:lang w:eastAsia="zh-CN"/>
        </w:rPr>
        <w:t xml:space="preserve"> </w:t>
      </w:r>
      <w:r w:rsidR="00872381" w:rsidRPr="00CE3FD9">
        <w:rPr>
          <w:rFonts w:eastAsia="Calibri"/>
          <w:highlight w:val="yellow"/>
          <w:lang w:eastAsia="zh-CN"/>
        </w:rPr>
        <w:t>(</w:t>
      </w:r>
      <w:r w:rsidR="004A650D" w:rsidRPr="00CE3FD9">
        <w:rPr>
          <w:rFonts w:eastAsia="Calibri"/>
          <w:highlight w:val="yellow"/>
          <w:lang w:eastAsia="zh-CN"/>
        </w:rPr>
        <w:t>PHQ-9, AUDIT and EDEQ</w:t>
      </w:r>
      <w:r w:rsidR="00872381" w:rsidRPr="00CE3FD9">
        <w:rPr>
          <w:rFonts w:eastAsia="Calibri"/>
          <w:highlight w:val="yellow"/>
          <w:lang w:eastAsia="zh-CN"/>
        </w:rPr>
        <w:t>)</w:t>
      </w:r>
      <w:r w:rsidR="004A650D" w:rsidRPr="00CE3FD9">
        <w:rPr>
          <w:rFonts w:eastAsia="Calibri"/>
          <w:highlight w:val="yellow"/>
          <w:lang w:eastAsia="zh-CN"/>
        </w:rPr>
        <w:t xml:space="preserve"> to measure </w:t>
      </w:r>
      <w:r w:rsidR="00872381" w:rsidRPr="00CE3FD9">
        <w:rPr>
          <w:rFonts w:eastAsia="Calibri"/>
          <w:highlight w:val="yellow"/>
          <w:lang w:eastAsia="zh-CN"/>
        </w:rPr>
        <w:t>psychiatric symptoms</w:t>
      </w:r>
      <w:r w:rsidR="004A650D" w:rsidRPr="00CE3FD9">
        <w:rPr>
          <w:rFonts w:eastAsia="Calibri"/>
          <w:highlight w:val="yellow"/>
          <w:lang w:eastAsia="zh-CN"/>
        </w:rPr>
        <w:t>, they are not diagnostic tools but only measure a greater risk of the presence of clinical illness.</w:t>
      </w:r>
      <w:r w:rsidR="004A650D">
        <w:rPr>
          <w:rFonts w:eastAsia="Calibri"/>
          <w:lang w:eastAsia="zh-CN"/>
        </w:rPr>
        <w:t xml:space="preserve"> </w:t>
      </w:r>
      <w:r w:rsidR="00F90C84">
        <w:rPr>
          <w:rFonts w:eastAsia="Calibri"/>
          <w:lang w:eastAsia="zh-CN"/>
        </w:rPr>
        <w:t>Finally</w:t>
      </w:r>
      <w:r w:rsidR="00E0337B" w:rsidRPr="00177A65">
        <w:rPr>
          <w:rFonts w:eastAsia="Calibri"/>
          <w:lang w:eastAsia="zh-CN"/>
        </w:rPr>
        <w:t xml:space="preserve">, </w:t>
      </w:r>
      <w:r w:rsidR="00541165" w:rsidRPr="00177A65">
        <w:rPr>
          <w:rFonts w:eastAsia="Calibri"/>
          <w:lang w:eastAsia="zh-CN"/>
        </w:rPr>
        <w:t xml:space="preserve">psychiatric </w:t>
      </w:r>
      <w:r w:rsidR="00E36B01" w:rsidRPr="00177A65">
        <w:rPr>
          <w:rFonts w:eastAsia="Calibri"/>
          <w:lang w:eastAsia="zh-CN"/>
        </w:rPr>
        <w:t>assess</w:t>
      </w:r>
      <w:r w:rsidR="00541165" w:rsidRPr="00177A65">
        <w:rPr>
          <w:rFonts w:eastAsia="Calibri"/>
          <w:lang w:eastAsia="zh-CN"/>
        </w:rPr>
        <w:t xml:space="preserve">ments were </w:t>
      </w:r>
      <w:r w:rsidRPr="00177A65">
        <w:rPr>
          <w:rFonts w:eastAsia="Calibri"/>
          <w:lang w:eastAsia="zh-CN"/>
        </w:rPr>
        <w:t xml:space="preserve">only </w:t>
      </w:r>
      <w:r w:rsidR="00F9317B" w:rsidRPr="00177A65">
        <w:rPr>
          <w:rFonts w:eastAsia="Calibri"/>
          <w:lang w:eastAsia="zh-CN"/>
        </w:rPr>
        <w:t>conducted</w:t>
      </w:r>
      <w:r w:rsidRPr="00177A65">
        <w:rPr>
          <w:rFonts w:eastAsia="Calibri"/>
          <w:lang w:eastAsia="zh-CN"/>
        </w:rPr>
        <w:t xml:space="preserve"> during </w:t>
      </w:r>
      <w:r w:rsidR="00F9317B" w:rsidRPr="00177A65">
        <w:rPr>
          <w:rFonts w:eastAsia="Calibri"/>
          <w:lang w:eastAsia="zh-CN"/>
        </w:rPr>
        <w:t>periods of confinements</w:t>
      </w:r>
      <w:r w:rsidRPr="00177A65">
        <w:rPr>
          <w:rFonts w:eastAsia="Calibri"/>
          <w:lang w:eastAsia="zh-CN"/>
        </w:rPr>
        <w:t>, which</w:t>
      </w:r>
      <w:r w:rsidR="00AF3BEF" w:rsidRPr="00177A65">
        <w:rPr>
          <w:rFonts w:eastAsia="Calibri"/>
          <w:lang w:eastAsia="zh-CN"/>
        </w:rPr>
        <w:t xml:space="preserve"> </w:t>
      </w:r>
      <w:r w:rsidR="00294F4E" w:rsidRPr="00177A65">
        <w:rPr>
          <w:rFonts w:eastAsia="Calibri"/>
          <w:lang w:eastAsia="zh-CN"/>
        </w:rPr>
        <w:t>preclude</w:t>
      </w:r>
      <w:r w:rsidR="006E45BF" w:rsidRPr="00177A65">
        <w:rPr>
          <w:rFonts w:eastAsia="Calibri"/>
          <w:lang w:eastAsia="zh-CN"/>
        </w:rPr>
        <w:t>d investigation of mental he</w:t>
      </w:r>
      <w:r w:rsidR="00AF3BEF" w:rsidRPr="00177A65">
        <w:rPr>
          <w:rFonts w:eastAsia="Calibri"/>
          <w:lang w:eastAsia="zh-CN"/>
        </w:rPr>
        <w:t>alth changes</w:t>
      </w:r>
      <w:r w:rsidR="00294F4E" w:rsidRPr="00177A65">
        <w:rPr>
          <w:rFonts w:eastAsia="Calibri"/>
          <w:lang w:eastAsia="zh-CN"/>
        </w:rPr>
        <w:t xml:space="preserve"> </w:t>
      </w:r>
      <w:r w:rsidR="00A84CF0" w:rsidRPr="00177A65">
        <w:rPr>
          <w:rFonts w:eastAsia="Calibri"/>
          <w:lang w:eastAsia="zh-CN"/>
        </w:rPr>
        <w:t>once restrictions were lifted</w:t>
      </w:r>
      <w:r w:rsidRPr="00177A65">
        <w:rPr>
          <w:rFonts w:eastAsia="Calibri"/>
          <w:lang w:eastAsia="zh-CN"/>
        </w:rPr>
        <w:t xml:space="preserve">. </w:t>
      </w:r>
    </w:p>
    <w:p w14:paraId="375446CE" w14:textId="77777777" w:rsidR="00C560C1" w:rsidRDefault="00C560C1" w:rsidP="002371D4">
      <w:pPr>
        <w:spacing w:line="480" w:lineRule="auto"/>
        <w:jc w:val="both"/>
        <w:rPr>
          <w:rFonts w:eastAsia="Calibri"/>
          <w:lang w:eastAsia="zh-CN"/>
        </w:rPr>
      </w:pPr>
    </w:p>
    <w:p w14:paraId="4B58D9B4" w14:textId="0D481F97" w:rsidR="009B0435" w:rsidRDefault="00C560C1" w:rsidP="002371D4">
      <w:pPr>
        <w:spacing w:line="480" w:lineRule="auto"/>
        <w:jc w:val="both"/>
        <w:rPr>
          <w:rFonts w:eastAsia="Calibri"/>
          <w:lang w:eastAsia="zh-CN"/>
        </w:rPr>
      </w:pPr>
      <w:r w:rsidRPr="00CE3FD9">
        <w:rPr>
          <w:highlight w:val="yellow"/>
          <w:lang w:val="en-US"/>
        </w:rPr>
        <w:t xml:space="preserve">In summary, </w:t>
      </w:r>
      <w:r w:rsidR="00F90C84" w:rsidRPr="00CE3FD9">
        <w:rPr>
          <w:highlight w:val="yellow"/>
          <w:lang w:val="en-US"/>
        </w:rPr>
        <w:t xml:space="preserve">our study revealed the opposite impact of the pandemic on mental health in youths with and without mental illness. The improvements in </w:t>
      </w:r>
      <w:r w:rsidR="00F90C84" w:rsidRPr="00F90C84">
        <w:rPr>
          <w:highlight w:val="yellow"/>
        </w:rPr>
        <w:t xml:space="preserve">depression, alcohol abuse or ED </w:t>
      </w:r>
      <w:r w:rsidR="00F90C84" w:rsidRPr="00CE3FD9">
        <w:rPr>
          <w:highlight w:val="yellow"/>
        </w:rPr>
        <w:t xml:space="preserve">symptoms </w:t>
      </w:r>
      <w:r w:rsidR="00F90C84" w:rsidRPr="00F90C84">
        <w:rPr>
          <w:highlight w:val="yellow"/>
        </w:rPr>
        <w:t>over the course of the pandemic</w:t>
      </w:r>
      <w:r w:rsidR="00F90C84" w:rsidRPr="00CE3FD9">
        <w:rPr>
          <w:highlight w:val="yellow"/>
          <w:lang w:val="en-US"/>
        </w:rPr>
        <w:t xml:space="preserve"> observed youths carrying a higher pre-pandemic risk for these disorders suggest that the pandemic and lockdown measures have decreased the mental health burden specifically in this population group. In contrast, the increase in depressive and ED symptoms in youths with low prior risk suggest the detrimental effects of such measures on healthier youths. </w:t>
      </w:r>
      <w:r w:rsidR="00F90C84" w:rsidRPr="00CE3FD9">
        <w:rPr>
          <w:rFonts w:eastAsia="Calibri"/>
          <w:highlight w:val="yellow"/>
          <w:lang w:eastAsia="zh-CN"/>
        </w:rPr>
        <w:t xml:space="preserve">If confirmed by future studies in a more representative sample, </w:t>
      </w:r>
      <w:r w:rsidR="00F90C84" w:rsidRPr="00CE3FD9">
        <w:rPr>
          <w:highlight w:val="yellow"/>
          <w:lang w:val="en-US"/>
        </w:rPr>
        <w:t xml:space="preserve">our findings could support personalized mental health interventions </w:t>
      </w:r>
      <w:r w:rsidR="00F90C84" w:rsidRPr="00CE3FD9">
        <w:rPr>
          <w:rFonts w:eastAsia="Calibri"/>
          <w:highlight w:val="yellow"/>
          <w:lang w:eastAsia="zh-CN"/>
        </w:rPr>
        <w:t>to help young people better cope with the challenges of psychosocial stress and reduce the associated health care burden.</w:t>
      </w:r>
      <w:r w:rsidR="009B0435">
        <w:rPr>
          <w:rFonts w:eastAsia="Calibri"/>
          <w:lang w:eastAsia="zh-CN"/>
        </w:rPr>
        <w:br w:type="page"/>
      </w:r>
    </w:p>
    <w:p w14:paraId="3F5C42A6" w14:textId="77777777" w:rsidR="009B0435" w:rsidRPr="00E9484C" w:rsidRDefault="009B0435" w:rsidP="009B0435">
      <w:pPr>
        <w:spacing w:line="480" w:lineRule="auto"/>
        <w:jc w:val="both"/>
        <w:rPr>
          <w:b/>
          <w:bCs/>
        </w:rPr>
      </w:pPr>
      <w:r>
        <w:rPr>
          <w:b/>
          <w:bCs/>
        </w:rPr>
        <w:t>Declaration</w:t>
      </w:r>
      <w:r w:rsidRPr="00E9484C">
        <w:rPr>
          <w:b/>
          <w:bCs/>
        </w:rPr>
        <w:t xml:space="preserve"> of </w:t>
      </w:r>
      <w:r>
        <w:rPr>
          <w:b/>
          <w:bCs/>
        </w:rPr>
        <w:t>i</w:t>
      </w:r>
      <w:r w:rsidRPr="00E9484C">
        <w:rPr>
          <w:b/>
          <w:bCs/>
        </w:rPr>
        <w:t>nterests</w:t>
      </w:r>
    </w:p>
    <w:p w14:paraId="5175BFE8" w14:textId="77777777" w:rsidR="009B0435" w:rsidRDefault="009B0435" w:rsidP="009B0435">
      <w:pPr>
        <w:shd w:val="clear" w:color="auto" w:fill="FFFFFF"/>
        <w:spacing w:line="480" w:lineRule="auto"/>
        <w:jc w:val="both"/>
        <w:textAlignment w:val="baseline"/>
        <w:rPr>
          <w:color w:val="000000" w:themeColor="text1"/>
        </w:rPr>
      </w:pPr>
      <w:r w:rsidRPr="00E9484C">
        <w:rPr>
          <w:color w:val="000000" w:themeColor="text1"/>
        </w:rPr>
        <w:t>Tobias Banaschewski served in an advisory or consultancy role for eye level, Infectopharm, Lundbeck, Medice, Neurim Pharmaceuticals, Oberberg GmbH, Roche, and Takeda. He received conference support or speaker’s fee by Janssen, Medice and Takeda, and royalities from Hogrefe, Kohlhammer, CIP Medien, Oxford University Press; the present work is unrelated to these relationships. Dr. Barker received honoraria from General Electric Healthcare for teaching on scanner programming courses. Dr. Poustka served in an advisory or consultancy role for Roche and Viforpharm and received speaker’s fee by Shire. She received royalties from Hogrefe, Kohlhammer and Schattauer. The present work is unrelated to the above grants and relationships. The other authors report no biomedical financial interests or potential conflicts of interest.</w:t>
      </w:r>
    </w:p>
    <w:p w14:paraId="2D500CD0" w14:textId="77777777" w:rsidR="009B0435" w:rsidRPr="004873D7" w:rsidRDefault="009B0435" w:rsidP="009B0435">
      <w:pPr>
        <w:spacing w:line="480" w:lineRule="auto"/>
        <w:jc w:val="both"/>
      </w:pPr>
    </w:p>
    <w:p w14:paraId="73083FC2" w14:textId="77777777" w:rsidR="009B0435" w:rsidRPr="00E9484C" w:rsidRDefault="009B0435" w:rsidP="009B0435">
      <w:pPr>
        <w:spacing w:line="480" w:lineRule="auto"/>
        <w:rPr>
          <w:b/>
          <w:bCs/>
        </w:rPr>
      </w:pPr>
      <w:r>
        <w:rPr>
          <w:b/>
          <w:bCs/>
        </w:rPr>
        <w:t>Funding</w:t>
      </w:r>
    </w:p>
    <w:p w14:paraId="1E82D829" w14:textId="77777777" w:rsidR="009B0435" w:rsidRPr="00E9484C" w:rsidRDefault="009B0435" w:rsidP="009B0435">
      <w:pPr>
        <w:shd w:val="clear" w:color="auto" w:fill="FFFFFF"/>
        <w:spacing w:line="480" w:lineRule="auto"/>
        <w:jc w:val="both"/>
        <w:textAlignment w:val="baseline"/>
        <w:rPr>
          <w:color w:val="000000" w:themeColor="text1"/>
        </w:rPr>
      </w:pPr>
      <w:r w:rsidRPr="00E9484C">
        <w:rPr>
          <w:color w:val="000000" w:themeColor="text1"/>
        </w:rPr>
        <w:t>This work received support from the following sources: the Medical Research Council and Medical Research Foundation (‘ESTRA’- Neurobiological underpinning of eating disorders: integrative biopsychosocial longitudinal analyses in adolescents: grant MR/R00465X/; ‘ESTRA’ - Establishing causal relationships between biopsychosocial predictors and correlates of eating disorders and their mediation by neural pathways: grants MR/S020306/1), the European Union-funded FP6 Integrated Project IMAGEN (LSHM-CT- 2007-037286), the Horizon 2020 funded ERC Advanced Grant ‘STRATIFY’ (Brain network based stratification of reinforcement-related disorders) (695313), the Medical Research Council (grant MR/W002418/1: ‘Eating Disorders: Delineating illness and recovery trajectories to inform personalized prevention and early intervention in young people (EDIFY)’, the National Institute for Health and Care Research (NIHR) Maudsley Biomedical Research Centre (BRC). This work was co-funded by UK Research and Innovation (UKRI) under the UK government’s Horizon Europe funding guarantee (10041392 and 10038599) as part of the Horizon Europe HORIZON-HLTH-2021-STAYHLTH-01 under European Union grant agreement number 101057429 (environMENTAL). Zuo Zhang is supported by a fellowship from the Medical Research Foundation (MRF-058-0014-F-ZHAN-C0866).</w:t>
      </w:r>
    </w:p>
    <w:p w14:paraId="1CAB58EA" w14:textId="43BDC526" w:rsidR="009B0435" w:rsidRDefault="009B0435" w:rsidP="009B0435">
      <w:pPr>
        <w:shd w:val="clear" w:color="auto" w:fill="FFFFFF"/>
        <w:spacing w:line="480" w:lineRule="auto"/>
        <w:jc w:val="both"/>
        <w:textAlignment w:val="baseline"/>
        <w:rPr>
          <w:color w:val="000000" w:themeColor="text1"/>
        </w:rPr>
      </w:pPr>
      <w:r w:rsidRPr="00E9484C">
        <w:rPr>
          <w:color w:val="000000" w:themeColor="text1"/>
        </w:rPr>
        <w:t>Further support was provided by grants from: the National Institutes of Health (NIH) (Consortium grant 5U54EB020403-05-‘ENIGMA’) and National Institute on Aging (NIA) 1R56AG058854-02-‘ENIGMA World Aging Center’), the Human Brain Project (HBP SGA 2, 785907, and HBP SGA 3, 945539), the Medical Research Council Grant 'c-VEDA’ (Consortium on Vulnerability to Externalizing Disorders and Addictions) (MR/N000390/1), the NIH (R01DA049238, A decentralized macro and micro gene-by-environment interaction analysis of substance use behavior and its brain biomarkers), the Bundesministeriumfür Bildung und Forschung (BMBF grants 01GS08152; 01EV0711; Forschungsnetz AERIAL 01EE1406A, 01EE1406B; Forschungsnetz IMAC-Mind 01GL1745B), the Deutsche Forschungsgemeinschaft (DFG grants SM 80/7-2, SFB 940, TRR 265, NE 1383/14-1), NSFC grant 82150710554, the ANR (ANR-12-SAMA-0004, AAPG2019 - GeBra), the Eranet Neuron (AF12-NEUR0008-01 - WM2NA; and ANR-18-NEUR00002-01 - ADORe), the Fondation de France (00081242), the Fondation pour la Recherche Médicale (DPA20140629802), the Mission Interministérielle de Lutte-contre-les-Drogues-et-les-Conduites-Addictives (MILDECA), the Assistance-Publique-Hôpitaux-de-Paris and INSERM (interface grant), Paris Sud University IDEX 2012, the Fondation de l’Avenir (grant AP-RM-17-013), the Fédération pour la Recherche sur le Cerveau; the National Institutes of Health, Science Foundation Ireland (16/ERCD/3797), U.S.A. (Axon, Testosterone and Mental Health during Adolescence; RO1 MH085772-01A1</w:t>
      </w:r>
      <w:r w:rsidRPr="003967C1">
        <w:rPr>
          <w:color w:val="000000" w:themeColor="text1"/>
        </w:rPr>
        <w:t>).</w:t>
      </w:r>
    </w:p>
    <w:p w14:paraId="747ECF70" w14:textId="77777777" w:rsidR="009B0435" w:rsidRDefault="009B0435" w:rsidP="009B0435">
      <w:pPr>
        <w:shd w:val="clear" w:color="auto" w:fill="FFFFFF"/>
        <w:spacing w:line="480" w:lineRule="auto"/>
        <w:jc w:val="both"/>
        <w:textAlignment w:val="baseline"/>
        <w:rPr>
          <w:color w:val="000000" w:themeColor="text1"/>
        </w:rPr>
      </w:pPr>
    </w:p>
    <w:p w14:paraId="2355C00E" w14:textId="77777777" w:rsidR="00366B8C" w:rsidRDefault="00366B8C" w:rsidP="009B0435">
      <w:pPr>
        <w:spacing w:line="480" w:lineRule="auto"/>
        <w:jc w:val="both"/>
        <w:rPr>
          <w:b/>
          <w:bCs/>
          <w:lang w:eastAsia="zh-CN"/>
        </w:rPr>
      </w:pPr>
      <w:r>
        <w:rPr>
          <w:b/>
          <w:bCs/>
        </w:rPr>
        <w:t>A</w:t>
      </w:r>
      <w:r>
        <w:rPr>
          <w:rFonts w:hint="eastAsia"/>
          <w:b/>
          <w:bCs/>
          <w:lang w:eastAsia="zh-CN"/>
        </w:rPr>
        <w:t>ck</w:t>
      </w:r>
      <w:r>
        <w:rPr>
          <w:b/>
          <w:bCs/>
          <w:lang w:eastAsia="zh-CN"/>
        </w:rPr>
        <w:t>nowledgements</w:t>
      </w:r>
    </w:p>
    <w:p w14:paraId="6F45BD53" w14:textId="5D66F842" w:rsidR="00366B8C" w:rsidRDefault="00366B8C" w:rsidP="00366B8C">
      <w:pPr>
        <w:spacing w:line="480" w:lineRule="auto"/>
      </w:pPr>
      <w:r w:rsidRPr="00366B8C">
        <w:t>For the purposes of open access, the author has applied a Creative Commons Attribution (CC BY) licence to any Accepted Author Manuscript version arising from this submission.</w:t>
      </w:r>
    </w:p>
    <w:p w14:paraId="4A8950F2" w14:textId="77777777" w:rsidR="00366B8C" w:rsidRPr="00366B8C" w:rsidRDefault="00366B8C" w:rsidP="00366B8C">
      <w:pPr>
        <w:spacing w:line="480" w:lineRule="auto"/>
      </w:pPr>
    </w:p>
    <w:p w14:paraId="3FE8F200" w14:textId="2BB58F43" w:rsidR="009B0435" w:rsidRDefault="009B0435" w:rsidP="009B0435">
      <w:pPr>
        <w:spacing w:line="480" w:lineRule="auto"/>
        <w:jc w:val="both"/>
        <w:rPr>
          <w:b/>
          <w:bCs/>
        </w:rPr>
      </w:pPr>
      <w:r w:rsidRPr="004873D7">
        <w:rPr>
          <w:b/>
          <w:bCs/>
        </w:rPr>
        <w:t xml:space="preserve">Author </w:t>
      </w:r>
      <w:r>
        <w:rPr>
          <w:b/>
          <w:bCs/>
        </w:rPr>
        <w:t>c</w:t>
      </w:r>
      <w:r w:rsidRPr="004873D7">
        <w:rPr>
          <w:b/>
          <w:bCs/>
        </w:rPr>
        <w:t>ontribution</w:t>
      </w:r>
      <w:r>
        <w:rPr>
          <w:rFonts w:hint="eastAsia"/>
          <w:b/>
          <w:bCs/>
        </w:rPr>
        <w:t>s</w:t>
      </w:r>
    </w:p>
    <w:p w14:paraId="281F0DBA" w14:textId="34FC1528" w:rsidR="00297307" w:rsidRDefault="002C68A2" w:rsidP="009B0435">
      <w:pPr>
        <w:spacing w:line="480" w:lineRule="auto"/>
        <w:jc w:val="both"/>
      </w:pPr>
      <w:r w:rsidRPr="00735D10">
        <w:t>S.D</w:t>
      </w:r>
      <w:r w:rsidR="006C5689" w:rsidRPr="00735D10">
        <w:t>.</w:t>
      </w:r>
      <w:r w:rsidR="006C6928" w:rsidRPr="002371D4">
        <w:t xml:space="preserve"> </w:t>
      </w:r>
      <w:r w:rsidR="00484823" w:rsidRPr="00735D10">
        <w:t>conc</w:t>
      </w:r>
      <w:r w:rsidR="00025495" w:rsidRPr="002371D4">
        <w:t>e</w:t>
      </w:r>
      <w:r w:rsidR="006C6928" w:rsidRPr="002371D4">
        <w:t>ived</w:t>
      </w:r>
      <w:r w:rsidR="00484823" w:rsidRPr="00735D10">
        <w:t xml:space="preserve"> and design</w:t>
      </w:r>
      <w:r w:rsidR="006C6928" w:rsidRPr="002371D4">
        <w:t>ed</w:t>
      </w:r>
      <w:r w:rsidR="00484823" w:rsidRPr="00735D10">
        <w:t xml:space="preserve"> the study.</w:t>
      </w:r>
      <w:r w:rsidR="0026055F" w:rsidRPr="00735D10">
        <w:t xml:space="preserve"> </w:t>
      </w:r>
      <w:r w:rsidR="006C6928" w:rsidRPr="00735D10">
        <w:t>L.R</w:t>
      </w:r>
      <w:r w:rsidR="006C6928">
        <w:t>., M.B., C. G., J. W., R. A., K. A., Y. Z., S. K., E. A., T. B., A.L.W.B., J. B., R. B., H. F., J.H.F., H. G., A. G., A. H., S. H., M-L. P.M., S. M., F. N., B.M.N., L.P., J.S., M.N.S, R.W., A. S., H. W., J-L. M., G.S., U.S. and S. D. collected the data</w:t>
      </w:r>
      <w:r w:rsidR="007748FB">
        <w:t xml:space="preserve">. </w:t>
      </w:r>
      <w:r w:rsidR="006C6928">
        <w:t xml:space="preserve">D.P.O. managed the data. </w:t>
      </w:r>
      <w:r w:rsidR="007748FB">
        <w:t>L</w:t>
      </w:r>
      <w:r w:rsidR="00F71C55">
        <w:t>.</w:t>
      </w:r>
      <w:r w:rsidR="007748FB">
        <w:t>Q</w:t>
      </w:r>
      <w:r w:rsidR="006C5689">
        <w:t>.</w:t>
      </w:r>
      <w:r w:rsidR="007748FB">
        <w:t xml:space="preserve"> </w:t>
      </w:r>
      <w:r w:rsidR="00F71C55">
        <w:t>analysed</w:t>
      </w:r>
      <w:r w:rsidR="007748FB">
        <w:t xml:space="preserve"> the data</w:t>
      </w:r>
      <w:r w:rsidR="00807FB8">
        <w:t xml:space="preserve"> and drafted the initial output.</w:t>
      </w:r>
      <w:r w:rsidR="006C5689">
        <w:t xml:space="preserve"> </w:t>
      </w:r>
      <w:r w:rsidR="0035047A">
        <w:t xml:space="preserve">L.Q., Z.Z., and S.D. contributed to the </w:t>
      </w:r>
      <w:r w:rsidR="0035047A">
        <w:rPr>
          <w:rFonts w:hint="eastAsia"/>
          <w:lang w:eastAsia="zh-CN"/>
        </w:rPr>
        <w:t>interpretation</w:t>
      </w:r>
      <w:r w:rsidR="0035047A">
        <w:t xml:space="preserve"> of </w:t>
      </w:r>
      <w:r w:rsidR="006C6928">
        <w:t>findings</w:t>
      </w:r>
      <w:r w:rsidR="0035047A">
        <w:t xml:space="preserve">. </w:t>
      </w:r>
      <w:r w:rsidR="006C5689">
        <w:rPr>
          <w:rFonts w:hint="eastAsia"/>
          <w:lang w:eastAsia="zh-CN"/>
        </w:rPr>
        <w:t>S.D.</w:t>
      </w:r>
      <w:r w:rsidR="006C5689">
        <w:t xml:space="preserve"> will serve as </w:t>
      </w:r>
      <w:r w:rsidR="00E109E9">
        <w:t xml:space="preserve">a </w:t>
      </w:r>
      <w:r w:rsidR="006C5689">
        <w:t>guarantor for the contents of the paper</w:t>
      </w:r>
      <w:r w:rsidR="00E109E9">
        <w:t xml:space="preserve">. </w:t>
      </w:r>
      <w:r w:rsidR="00807FB8">
        <w:t xml:space="preserve">All authors have read and approved the final version of the manuscript. </w:t>
      </w:r>
    </w:p>
    <w:p w14:paraId="05696E72" w14:textId="77777777" w:rsidR="00807FB8" w:rsidRPr="002371D4" w:rsidRDefault="00807FB8" w:rsidP="009B0435">
      <w:pPr>
        <w:spacing w:line="480" w:lineRule="auto"/>
        <w:jc w:val="both"/>
      </w:pPr>
    </w:p>
    <w:p w14:paraId="6698BCA5" w14:textId="77777777" w:rsidR="009B0435" w:rsidRDefault="009B0435" w:rsidP="009B0435">
      <w:pPr>
        <w:spacing w:line="480" w:lineRule="auto"/>
        <w:jc w:val="both"/>
        <w:rPr>
          <w:b/>
          <w:bCs/>
        </w:rPr>
      </w:pPr>
      <w:r>
        <w:rPr>
          <w:b/>
          <w:bCs/>
        </w:rPr>
        <w:t>Data availability</w:t>
      </w:r>
    </w:p>
    <w:p w14:paraId="0C89ED32" w14:textId="25D3FB93" w:rsidR="009B0435" w:rsidRPr="00A3705A" w:rsidRDefault="009B0435" w:rsidP="009B0435">
      <w:pPr>
        <w:spacing w:line="480" w:lineRule="auto"/>
      </w:pPr>
      <w:r w:rsidRPr="004873D7">
        <w:t>The</w:t>
      </w:r>
      <w:r>
        <w:t xml:space="preserve"> data that support the findings of this study are available from the corresponding author</w:t>
      </w:r>
      <w:r w:rsidR="00C50AD3">
        <w:t xml:space="preserve"> (S.</w:t>
      </w:r>
      <w:r>
        <w:t>D</w:t>
      </w:r>
      <w:r w:rsidR="00C50AD3">
        <w:t>.)</w:t>
      </w:r>
      <w:r>
        <w:t>, upon reasonable request.</w:t>
      </w:r>
    </w:p>
    <w:p w14:paraId="6D2107E4" w14:textId="39820078" w:rsidR="00B932A6" w:rsidRPr="00177A65" w:rsidRDefault="00B932A6" w:rsidP="0037212A">
      <w:pPr>
        <w:spacing w:line="480" w:lineRule="auto"/>
        <w:jc w:val="both"/>
      </w:pPr>
      <w:r w:rsidRPr="00177A65">
        <w:br w:type="page"/>
      </w:r>
    </w:p>
    <w:p w14:paraId="1A8084FB" w14:textId="3F972E1D" w:rsidR="00D45E51" w:rsidRPr="00177A65" w:rsidRDefault="00D45E51" w:rsidP="0037212A">
      <w:pPr>
        <w:spacing w:line="480" w:lineRule="auto"/>
        <w:ind w:left="720" w:hanging="720"/>
        <w:jc w:val="both"/>
        <w:rPr>
          <w:b/>
          <w:bCs/>
        </w:rPr>
      </w:pPr>
      <w:r w:rsidRPr="00177A65">
        <w:rPr>
          <w:b/>
          <w:bCs/>
        </w:rPr>
        <w:t>Reference</w:t>
      </w:r>
      <w:r w:rsidR="00B932A6" w:rsidRPr="00177A65">
        <w:rPr>
          <w:b/>
          <w:bCs/>
        </w:rPr>
        <w:t>s</w:t>
      </w:r>
    </w:p>
    <w:p w14:paraId="26514B98" w14:textId="77777777" w:rsidR="00FD6CE4" w:rsidRPr="00FD6CE4" w:rsidRDefault="00D45E51" w:rsidP="00FD6CE4">
      <w:pPr>
        <w:pStyle w:val="EndNoteBibliography"/>
        <w:rPr>
          <w:noProof/>
        </w:rPr>
      </w:pPr>
      <w:r w:rsidRPr="00177A65">
        <w:rPr>
          <w:color w:val="000000" w:themeColor="text1"/>
        </w:rPr>
        <w:fldChar w:fldCharType="begin"/>
      </w:r>
      <w:r w:rsidRPr="00177A65">
        <w:rPr>
          <w:color w:val="000000" w:themeColor="text1"/>
        </w:rPr>
        <w:instrText xml:space="preserve"> ADDIN EN.REFLIST </w:instrText>
      </w:r>
      <w:r w:rsidRPr="00177A65">
        <w:rPr>
          <w:color w:val="000000" w:themeColor="text1"/>
        </w:rPr>
        <w:fldChar w:fldCharType="separate"/>
      </w:r>
      <w:r w:rsidR="00FD6CE4" w:rsidRPr="00FD6CE4">
        <w:rPr>
          <w:noProof/>
        </w:rPr>
        <w:t>1.</w:t>
      </w:r>
      <w:r w:rsidR="00FD6CE4" w:rsidRPr="00FD6CE4">
        <w:rPr>
          <w:noProof/>
        </w:rPr>
        <w:tab/>
        <w:t>Collaborators C-MD. Global prevalence and burden of depressive and anxiety disorders in 204 countries and territories in 2020 due to the COVID-19 pandemic. Lancet. 2021; 398(10312): 1700-12.</w:t>
      </w:r>
    </w:p>
    <w:p w14:paraId="099CEB2C" w14:textId="77777777" w:rsidR="00FD6CE4" w:rsidRPr="00FD6CE4" w:rsidRDefault="00FD6CE4" w:rsidP="00FD6CE4">
      <w:pPr>
        <w:pStyle w:val="EndNoteBibliography"/>
        <w:rPr>
          <w:noProof/>
        </w:rPr>
      </w:pPr>
      <w:r w:rsidRPr="00FD6CE4">
        <w:rPr>
          <w:noProof/>
        </w:rPr>
        <w:t>2.</w:t>
      </w:r>
      <w:r w:rsidRPr="00FD6CE4">
        <w:rPr>
          <w:noProof/>
        </w:rPr>
        <w:tab/>
        <w:t>Aknin LB, Andretti B, Goldszmidt R, Helliwell JF, Petherick A, De Neve JE, et al. Policy stringency and mental health during the COVID-19 pandemic: a longitudinal analysis of data from 15 countries. Lancet Public Health. 2022; 7(5): e417-e26.</w:t>
      </w:r>
    </w:p>
    <w:p w14:paraId="21B56221" w14:textId="77777777" w:rsidR="00FD6CE4" w:rsidRPr="00FD6CE4" w:rsidRDefault="00FD6CE4" w:rsidP="00FD6CE4">
      <w:pPr>
        <w:pStyle w:val="EndNoteBibliography"/>
        <w:rPr>
          <w:noProof/>
        </w:rPr>
      </w:pPr>
      <w:r w:rsidRPr="00FD6CE4">
        <w:rPr>
          <w:noProof/>
        </w:rPr>
        <w:t>3.</w:t>
      </w:r>
      <w:r w:rsidRPr="00FD6CE4">
        <w:rPr>
          <w:noProof/>
        </w:rPr>
        <w:tab/>
        <w:t>Solomon-Moore E, Lambert J, Grey E, Gillison F, Townsend N, Busam B, et al. Life in lockdown: a longitudinal study investigating the impact of the UK COVID-19 lockdown measures on lifestyle behaviours and mental health. BMC Public Health. 2022; 22(1): 1495.</w:t>
      </w:r>
    </w:p>
    <w:p w14:paraId="715B1252" w14:textId="77777777" w:rsidR="00FD6CE4" w:rsidRPr="00FD6CE4" w:rsidRDefault="00FD6CE4" w:rsidP="00FD6CE4">
      <w:pPr>
        <w:pStyle w:val="EndNoteBibliography"/>
        <w:rPr>
          <w:noProof/>
        </w:rPr>
      </w:pPr>
      <w:r w:rsidRPr="00FD6CE4">
        <w:rPr>
          <w:noProof/>
        </w:rPr>
        <w:t>4.</w:t>
      </w:r>
      <w:r w:rsidRPr="00FD6CE4">
        <w:rPr>
          <w:noProof/>
        </w:rPr>
        <w:tab/>
        <w:t>Glowacz F, Schmits E. Psychological distress during the COVID-19 lockdown: The young adults most at risk. Psychiatry Res. 2020; 293: 113486.</w:t>
      </w:r>
    </w:p>
    <w:p w14:paraId="3DD2763F" w14:textId="77777777" w:rsidR="00FD6CE4" w:rsidRPr="00FD6CE4" w:rsidRDefault="00FD6CE4" w:rsidP="00FD6CE4">
      <w:pPr>
        <w:pStyle w:val="EndNoteBibliography"/>
        <w:rPr>
          <w:noProof/>
        </w:rPr>
      </w:pPr>
      <w:r w:rsidRPr="00FD6CE4">
        <w:rPr>
          <w:noProof/>
        </w:rPr>
        <w:t>5.</w:t>
      </w:r>
      <w:r w:rsidRPr="00FD6CE4">
        <w:rPr>
          <w:noProof/>
        </w:rPr>
        <w:tab/>
        <w:t>Fancourt D, Steptoe A, Bu F. Trajectories of anxiety and depressive symptoms during enforced isolation due to COVID-19 in England: a longitudinal observational study. Lancet Psychiatry. 2021; 8(2): 141-9.</w:t>
      </w:r>
    </w:p>
    <w:p w14:paraId="36387DA4" w14:textId="77777777" w:rsidR="00FD6CE4" w:rsidRPr="00FD6CE4" w:rsidRDefault="00FD6CE4" w:rsidP="00FD6CE4">
      <w:pPr>
        <w:pStyle w:val="EndNoteBibliography"/>
        <w:rPr>
          <w:noProof/>
        </w:rPr>
      </w:pPr>
      <w:r w:rsidRPr="00FD6CE4">
        <w:rPr>
          <w:noProof/>
        </w:rPr>
        <w:t>6.</w:t>
      </w:r>
      <w:r w:rsidRPr="00FD6CE4">
        <w:rPr>
          <w:noProof/>
        </w:rPr>
        <w:tab/>
        <w:t>Sawyer SM, Azzopardi PS, Wickremarathne D, Patton GC. The age of adolescence. Lancet Child Adolesc Health. 2018; 2(3): 223-8.</w:t>
      </w:r>
    </w:p>
    <w:p w14:paraId="76FACA00" w14:textId="77777777" w:rsidR="00FD6CE4" w:rsidRPr="00FD6CE4" w:rsidRDefault="00FD6CE4" w:rsidP="00FD6CE4">
      <w:pPr>
        <w:pStyle w:val="EndNoteBibliography"/>
        <w:rPr>
          <w:noProof/>
        </w:rPr>
      </w:pPr>
      <w:r w:rsidRPr="00FD6CE4">
        <w:rPr>
          <w:noProof/>
        </w:rPr>
        <w:t>7.</w:t>
      </w:r>
      <w:r w:rsidRPr="00FD6CE4">
        <w:rPr>
          <w:noProof/>
        </w:rPr>
        <w:tab/>
        <w:t>Lewis KJS, Lewis C, Roberts A, Richards NA, Evison C, Pearce HA, et al. The effect of the COVID-19 pandemic on mental health in individuals with pre-existing mental illness. BJPsych Open. 2022; 8(2): e59.</w:t>
      </w:r>
    </w:p>
    <w:p w14:paraId="1DAAF348" w14:textId="77777777" w:rsidR="00FD6CE4" w:rsidRPr="00FD6CE4" w:rsidRDefault="00FD6CE4" w:rsidP="00FD6CE4">
      <w:pPr>
        <w:pStyle w:val="EndNoteBibliography"/>
        <w:rPr>
          <w:noProof/>
        </w:rPr>
      </w:pPr>
      <w:r w:rsidRPr="00FD6CE4">
        <w:rPr>
          <w:noProof/>
        </w:rPr>
        <w:t>8.</w:t>
      </w:r>
      <w:r w:rsidRPr="00FD6CE4">
        <w:rPr>
          <w:noProof/>
        </w:rPr>
        <w:tab/>
        <w:t>Warne N, Heron J, Mars B, Kwong ASF, Solmi F, Pearson R, et al. Disordered eating and self-harm as risk factors for poorer mental health during the COVID-19 pandemic: a UK-based birth cohort study. J Eat Disord. 2021; 9(1): 155.</w:t>
      </w:r>
    </w:p>
    <w:p w14:paraId="3421BAEB" w14:textId="77777777" w:rsidR="00FD6CE4" w:rsidRPr="00FD6CE4" w:rsidRDefault="00FD6CE4" w:rsidP="00FD6CE4">
      <w:pPr>
        <w:pStyle w:val="EndNoteBibliography"/>
        <w:rPr>
          <w:noProof/>
        </w:rPr>
      </w:pPr>
      <w:r w:rsidRPr="00FD6CE4">
        <w:rPr>
          <w:noProof/>
        </w:rPr>
        <w:t>9.</w:t>
      </w:r>
      <w:r w:rsidRPr="00FD6CE4">
        <w:rPr>
          <w:noProof/>
        </w:rPr>
        <w:tab/>
        <w:t>Pan KY, Kok AAL, Eikelenboom M, Horsfall M, Jorg F, Luteijn RA, et al. The mental health impact of the COVID-19 pandemic on people with and without depressive, anxiety, or obsessive-compulsive disorders: a longitudinal study of three Dutch case-control cohorts. Lancet Psychiatry. 2021; 8(2): 121-9.</w:t>
      </w:r>
    </w:p>
    <w:p w14:paraId="1B5A9F71" w14:textId="77777777" w:rsidR="00FD6CE4" w:rsidRPr="00FD6CE4" w:rsidRDefault="00FD6CE4" w:rsidP="00FD6CE4">
      <w:pPr>
        <w:pStyle w:val="EndNoteBibliography"/>
        <w:rPr>
          <w:noProof/>
        </w:rPr>
      </w:pPr>
      <w:r w:rsidRPr="00FD6CE4">
        <w:rPr>
          <w:noProof/>
        </w:rPr>
        <w:t>10.</w:t>
      </w:r>
      <w:r w:rsidRPr="00FD6CE4">
        <w:rPr>
          <w:noProof/>
        </w:rPr>
        <w:tab/>
        <w:t>Pinkham AE, Ackerman RA, Depp CA, Harvey PD, Moore RC. A Longitudinal Investigation of the Effects of the COVID-19 Pandemic on the Mental Health of Individuals with Pre-existing Severe Mental Illnesses. Psychiatry Res. 2020; 294: 113493.</w:t>
      </w:r>
    </w:p>
    <w:p w14:paraId="77E7ADAF" w14:textId="77777777" w:rsidR="00FD6CE4" w:rsidRPr="00FD6CE4" w:rsidRDefault="00FD6CE4" w:rsidP="00FD6CE4">
      <w:pPr>
        <w:pStyle w:val="EndNoteBibliography"/>
        <w:rPr>
          <w:noProof/>
        </w:rPr>
      </w:pPr>
      <w:r w:rsidRPr="00FD6CE4">
        <w:rPr>
          <w:noProof/>
        </w:rPr>
        <w:t>11.</w:t>
      </w:r>
      <w:r w:rsidRPr="00FD6CE4">
        <w:rPr>
          <w:noProof/>
        </w:rPr>
        <w:tab/>
        <w:t>Hamm ME, Brown PJ, Karp JF, Lenard E, Cameron F, Dawdani A, et al. Experiences of American Older Adults with Pre-existing Depression During the Beginnings of the COVID-19 Pandemic: A Multicity, Mixed-Methods Study. Am J Geriatr Psychiatry. 2020; 28(9): 924-32.</w:t>
      </w:r>
    </w:p>
    <w:p w14:paraId="23800B21" w14:textId="77777777" w:rsidR="00FD6CE4" w:rsidRPr="00FD6CE4" w:rsidRDefault="00FD6CE4" w:rsidP="00FD6CE4">
      <w:pPr>
        <w:pStyle w:val="EndNoteBibliography"/>
        <w:rPr>
          <w:noProof/>
        </w:rPr>
      </w:pPr>
      <w:r w:rsidRPr="00FD6CE4">
        <w:rPr>
          <w:noProof/>
        </w:rPr>
        <w:t>12.</w:t>
      </w:r>
      <w:r w:rsidRPr="00FD6CE4">
        <w:rPr>
          <w:noProof/>
        </w:rPr>
        <w:tab/>
        <w:t>Sadeghi N, Fors PQ, Eisner L, Taigman J, Qi K, Gorham LS, et al. Mood and Behaviors of Adolescents With Depression in a Longitudinal Study Before and During the COVID-19 Pandemic. J Am Acad Child Adolesc Psychiatry. 2022; 61(11): 1341-50.</w:t>
      </w:r>
    </w:p>
    <w:p w14:paraId="13E1ED59" w14:textId="77777777" w:rsidR="00FD6CE4" w:rsidRPr="00FD6CE4" w:rsidRDefault="00FD6CE4" w:rsidP="00FD6CE4">
      <w:pPr>
        <w:pStyle w:val="EndNoteBibliography"/>
        <w:rPr>
          <w:noProof/>
        </w:rPr>
      </w:pPr>
      <w:r w:rsidRPr="00FD6CE4">
        <w:rPr>
          <w:noProof/>
        </w:rPr>
        <w:t>13.</w:t>
      </w:r>
      <w:r w:rsidRPr="00FD6CE4">
        <w:rPr>
          <w:noProof/>
        </w:rPr>
        <w:tab/>
        <w:t>Wade M, Prime H, Browne DT. Why we need longitudinal mental health research with children and youth during (and after) the COVID-19 pandemic. Psychiatry Res. 2020; 290: 113143.</w:t>
      </w:r>
    </w:p>
    <w:p w14:paraId="107AC106" w14:textId="77777777" w:rsidR="00FD6CE4" w:rsidRPr="00FD6CE4" w:rsidRDefault="00FD6CE4" w:rsidP="00FD6CE4">
      <w:pPr>
        <w:pStyle w:val="EndNoteBibliography"/>
        <w:rPr>
          <w:noProof/>
        </w:rPr>
      </w:pPr>
      <w:r w:rsidRPr="00FD6CE4">
        <w:rPr>
          <w:noProof/>
        </w:rPr>
        <w:t>14.</w:t>
      </w:r>
      <w:r w:rsidRPr="00FD6CE4">
        <w:rPr>
          <w:noProof/>
        </w:rPr>
        <w:tab/>
        <w:t>Lee J. Mental health effects of school closures during COVID-19. Lancet Child Adolesc Health. 2020; 4(6): 421.</w:t>
      </w:r>
    </w:p>
    <w:p w14:paraId="40944939" w14:textId="77777777" w:rsidR="00FD6CE4" w:rsidRPr="00FD6CE4" w:rsidRDefault="00FD6CE4" w:rsidP="00FD6CE4">
      <w:pPr>
        <w:pStyle w:val="EndNoteBibliography"/>
        <w:rPr>
          <w:noProof/>
        </w:rPr>
      </w:pPr>
      <w:r w:rsidRPr="00FD6CE4">
        <w:rPr>
          <w:noProof/>
        </w:rPr>
        <w:t>15.</w:t>
      </w:r>
      <w:r w:rsidRPr="00FD6CE4">
        <w:rPr>
          <w:noProof/>
        </w:rPr>
        <w:tab/>
        <w:t>Amerio A, Lugo A, Stival C, Fanucchi T, Gorini G, Pacifici R, et al. COVID-19 lockdown impact on mental health in a large representative sample of Italian adults. J Affect Disord. 2021; 292: 398-404.</w:t>
      </w:r>
    </w:p>
    <w:p w14:paraId="2D4FD6F0" w14:textId="77777777" w:rsidR="00FD6CE4" w:rsidRPr="00FD6CE4" w:rsidRDefault="00FD6CE4" w:rsidP="00FD6CE4">
      <w:pPr>
        <w:pStyle w:val="EndNoteBibliography"/>
        <w:rPr>
          <w:noProof/>
        </w:rPr>
      </w:pPr>
      <w:r w:rsidRPr="00FD6CE4">
        <w:rPr>
          <w:noProof/>
        </w:rPr>
        <w:t>16.</w:t>
      </w:r>
      <w:r w:rsidRPr="00FD6CE4">
        <w:rPr>
          <w:noProof/>
        </w:rPr>
        <w:tab/>
        <w:t>Racine N, McArthur BA, Cooke JE, Eirich R, Zhu J, Madigan S. Global Prevalence of Depressive and Anxiety Symptoms in Children and Adolescents During COVID-19: A Meta-analysis. JAMA Pediatr. 2021; 175(11): 1142-50.</w:t>
      </w:r>
    </w:p>
    <w:p w14:paraId="752DB302" w14:textId="77777777" w:rsidR="00FD6CE4" w:rsidRPr="00FD6CE4" w:rsidRDefault="00FD6CE4" w:rsidP="00FD6CE4">
      <w:pPr>
        <w:pStyle w:val="EndNoteBibliography"/>
        <w:rPr>
          <w:noProof/>
        </w:rPr>
      </w:pPr>
      <w:r w:rsidRPr="00FD6CE4">
        <w:rPr>
          <w:noProof/>
        </w:rPr>
        <w:t>17.</w:t>
      </w:r>
      <w:r w:rsidRPr="00FD6CE4">
        <w:rPr>
          <w:noProof/>
        </w:rPr>
        <w:tab/>
        <w:t>Ma L, Mazidi M, Li K, Li Y, Chen S, Kirwan R, et al. Prevalence of mental health problems among children and adolescents during the COVID-19 pandemic: A systematic review and meta-analysis. J Affect Disord. 2021; 293: 78-89.</w:t>
      </w:r>
    </w:p>
    <w:p w14:paraId="69B2950C" w14:textId="77777777" w:rsidR="00FD6CE4" w:rsidRPr="00FD6CE4" w:rsidRDefault="00FD6CE4" w:rsidP="00FD6CE4">
      <w:pPr>
        <w:pStyle w:val="EndNoteBibliography"/>
        <w:rPr>
          <w:noProof/>
        </w:rPr>
      </w:pPr>
      <w:r w:rsidRPr="00FD6CE4">
        <w:rPr>
          <w:noProof/>
        </w:rPr>
        <w:t>18.</w:t>
      </w:r>
      <w:r w:rsidRPr="00FD6CE4">
        <w:rPr>
          <w:noProof/>
        </w:rPr>
        <w:tab/>
        <w:t>Diaz Gonzalez-Colmenero F, Millan-Alanis JM, Barrera FJ, Saucedo-Uribe E. Letter to the editor: "Prevalence of mental health problems among children and adolescents during the COVID-19 pandemic: A systematic review and meta-analysis". J Affect Disord. 2021; 294: 479-80.</w:t>
      </w:r>
    </w:p>
    <w:p w14:paraId="1E1D0BDD" w14:textId="77777777" w:rsidR="00FD6CE4" w:rsidRPr="00FD6CE4" w:rsidRDefault="00FD6CE4" w:rsidP="00FD6CE4">
      <w:pPr>
        <w:pStyle w:val="EndNoteBibliography"/>
        <w:rPr>
          <w:noProof/>
        </w:rPr>
      </w:pPr>
      <w:r w:rsidRPr="00FD6CE4">
        <w:rPr>
          <w:noProof/>
        </w:rPr>
        <w:t>19.</w:t>
      </w:r>
      <w:r w:rsidRPr="00FD6CE4">
        <w:rPr>
          <w:noProof/>
        </w:rPr>
        <w:tab/>
        <w:t>Dey T, Mansell ZJ, Ranu J. Effect of the COVID-19 Pandemic on Adolescents With Eating Disorders. JAMA Pediatr. 2022; 176(2): 205-6.</w:t>
      </w:r>
    </w:p>
    <w:p w14:paraId="52E5BC84" w14:textId="77777777" w:rsidR="00FD6CE4" w:rsidRPr="00FD6CE4" w:rsidRDefault="00FD6CE4" w:rsidP="00FD6CE4">
      <w:pPr>
        <w:pStyle w:val="EndNoteBibliography"/>
        <w:rPr>
          <w:noProof/>
        </w:rPr>
      </w:pPr>
      <w:r w:rsidRPr="00FD6CE4">
        <w:rPr>
          <w:noProof/>
        </w:rPr>
        <w:t>20.</w:t>
      </w:r>
      <w:r w:rsidRPr="00FD6CE4">
        <w:rPr>
          <w:noProof/>
        </w:rPr>
        <w:tab/>
        <w:t>Hyam L, Richards KL, Allen KL, Schmidt U. The impact of the COVID-19 pandemic on referral numbers, diagnostic mix, and symptom severity in Eating Disorder Early Intervention Services in England. Int J Eat Disord. 2023; 56(1): 269-75.</w:t>
      </w:r>
    </w:p>
    <w:p w14:paraId="23F1FC2F" w14:textId="77777777" w:rsidR="00FD6CE4" w:rsidRPr="00FD6CE4" w:rsidRDefault="00FD6CE4" w:rsidP="00FD6CE4">
      <w:pPr>
        <w:pStyle w:val="EndNoteBibliography"/>
        <w:rPr>
          <w:noProof/>
        </w:rPr>
      </w:pPr>
      <w:r w:rsidRPr="00FD6CE4">
        <w:rPr>
          <w:noProof/>
        </w:rPr>
        <w:t>21.</w:t>
      </w:r>
      <w:r w:rsidRPr="00FD6CE4">
        <w:rPr>
          <w:noProof/>
        </w:rPr>
        <w:tab/>
        <w:t>Sheikhan NY, Hawke LD, Ma C, Courtney D, Szatmari P, Cleverley K, et al. A Longitudinal Cohort Study of Youth Mental Health and Substance use Before and During the COVID-19 Pandemic in Ontario, Canada: An Exploratory Analysis. Can J Psychiatry. 2022; 67(11): 841-53.</w:t>
      </w:r>
    </w:p>
    <w:p w14:paraId="41232529" w14:textId="77777777" w:rsidR="00FD6CE4" w:rsidRPr="00FD6CE4" w:rsidRDefault="00FD6CE4" w:rsidP="00FD6CE4">
      <w:pPr>
        <w:pStyle w:val="EndNoteBibliography"/>
        <w:rPr>
          <w:noProof/>
        </w:rPr>
      </w:pPr>
      <w:r w:rsidRPr="00FD6CE4">
        <w:rPr>
          <w:noProof/>
        </w:rPr>
        <w:t>22.</w:t>
      </w:r>
      <w:r w:rsidRPr="00FD6CE4">
        <w:rPr>
          <w:noProof/>
        </w:rPr>
        <w:tab/>
        <w:t>Deeken F, Reichert M, Zech H, Wenzel J, Wedemeyer F, Aguilera A, et al. Patterns of Alcohol Consumption Among Individuals With Alcohol Use Disorder During the COVID-19 Pandemic and Lockdowns in Germany. JAMA Netw Open. 2022; 5(8): e2224641.</w:t>
      </w:r>
    </w:p>
    <w:p w14:paraId="1F58A754" w14:textId="77777777" w:rsidR="00FD6CE4" w:rsidRPr="00FD6CE4" w:rsidRDefault="00FD6CE4" w:rsidP="00FD6CE4">
      <w:pPr>
        <w:pStyle w:val="EndNoteBibliography"/>
        <w:rPr>
          <w:noProof/>
        </w:rPr>
      </w:pPr>
      <w:r w:rsidRPr="00FD6CE4">
        <w:rPr>
          <w:noProof/>
        </w:rPr>
        <w:t>23.</w:t>
      </w:r>
      <w:r w:rsidRPr="00FD6CE4">
        <w:rPr>
          <w:noProof/>
        </w:rPr>
        <w:tab/>
        <w:t>Nikolaidis A, Paksarian D, Alexander L, Derosa J, Dunn J, Nielson DM, et al. The Coronavirus Health and Impact Survey (CRISIS) reveals reproducible correlates of pandemic-related mood states across the Atlantic. Sci Rep. 2021; 11(1): 8139.</w:t>
      </w:r>
    </w:p>
    <w:p w14:paraId="74A215CF" w14:textId="77777777" w:rsidR="00FD6CE4" w:rsidRPr="00FD6CE4" w:rsidRDefault="00FD6CE4" w:rsidP="00FD6CE4">
      <w:pPr>
        <w:pStyle w:val="EndNoteBibliography"/>
        <w:rPr>
          <w:noProof/>
        </w:rPr>
      </w:pPr>
      <w:r w:rsidRPr="00FD6CE4">
        <w:rPr>
          <w:noProof/>
        </w:rPr>
        <w:t>24.</w:t>
      </w:r>
      <w:r w:rsidRPr="00FD6CE4">
        <w:rPr>
          <w:noProof/>
        </w:rPr>
        <w:tab/>
        <w:t>Schumann G, Loth E, Banaschewski T, Barbot A, Barker G, Büchel C, et al. The IMAGEN study: reinforcement-related behaviour in normal brain function and psychopathology. Mol Psychiatry. 2010; 15(12): 1128-39.</w:t>
      </w:r>
    </w:p>
    <w:p w14:paraId="0292D733" w14:textId="77777777" w:rsidR="00FD6CE4" w:rsidRPr="00FD6CE4" w:rsidRDefault="00FD6CE4" w:rsidP="00FD6CE4">
      <w:pPr>
        <w:pStyle w:val="EndNoteBibliography"/>
        <w:rPr>
          <w:noProof/>
        </w:rPr>
      </w:pPr>
      <w:r w:rsidRPr="00FD6CE4">
        <w:rPr>
          <w:noProof/>
        </w:rPr>
        <w:t>25.</w:t>
      </w:r>
      <w:r w:rsidRPr="00FD6CE4">
        <w:rPr>
          <w:noProof/>
        </w:rPr>
        <w:tab/>
        <w:t>Kroenke K, Spitzer RL, Williams JB. The PHQ-9: validity of a brief depression severity measure. J Gen Intern Med. 2001; 16(9): 606-13.</w:t>
      </w:r>
    </w:p>
    <w:p w14:paraId="4E38F705" w14:textId="77777777" w:rsidR="00FD6CE4" w:rsidRPr="00FD6CE4" w:rsidRDefault="00FD6CE4" w:rsidP="00FD6CE4">
      <w:pPr>
        <w:pStyle w:val="EndNoteBibliography"/>
        <w:rPr>
          <w:noProof/>
        </w:rPr>
      </w:pPr>
      <w:r w:rsidRPr="00FD6CE4">
        <w:rPr>
          <w:noProof/>
        </w:rPr>
        <w:t>26.</w:t>
      </w:r>
      <w:r w:rsidRPr="00FD6CE4">
        <w:rPr>
          <w:noProof/>
        </w:rPr>
        <w:tab/>
        <w:t>Bush K, Kivlahan DR, McDonell MB, Fihn SD, Bradley KA, Project ftACQI. The AUDIT Alcohol Consumption Questions (AUDIT-C): An Effective Brief Screening Test for Problem Drinking. Arch Intern Med. 1998; 158(16): 1789-95.</w:t>
      </w:r>
    </w:p>
    <w:p w14:paraId="30D26B40" w14:textId="77777777" w:rsidR="00FD6CE4" w:rsidRPr="00FD6CE4" w:rsidRDefault="00FD6CE4" w:rsidP="00FD6CE4">
      <w:pPr>
        <w:pStyle w:val="EndNoteBibliography"/>
        <w:rPr>
          <w:noProof/>
        </w:rPr>
      </w:pPr>
      <w:r w:rsidRPr="00FD6CE4">
        <w:rPr>
          <w:noProof/>
        </w:rPr>
        <w:t>27.</w:t>
      </w:r>
      <w:r w:rsidRPr="00FD6CE4">
        <w:rPr>
          <w:noProof/>
        </w:rPr>
        <w:tab/>
        <w:t>Asken MJ, Grossman D, Christensen LW. American Psychiatric Association. Diagnostic and Statistical Manual of Mental Disorders. Arlington, VA: American Psychiatric Pub-lishing, 2013. Archibald, Herbert C., and Read D. Tuddenham.“Persistent Stress Reac-tion after Combat: A 20-Year Follow-Up.” Archives of General Psy. Therapy. 2007; 45(10): 2317-25.</w:t>
      </w:r>
    </w:p>
    <w:p w14:paraId="4CCDDE4E" w14:textId="77777777" w:rsidR="00FD6CE4" w:rsidRPr="00FD6CE4" w:rsidRDefault="00FD6CE4" w:rsidP="00FD6CE4">
      <w:pPr>
        <w:pStyle w:val="EndNoteBibliography"/>
        <w:rPr>
          <w:noProof/>
        </w:rPr>
      </w:pPr>
      <w:r w:rsidRPr="00FD6CE4">
        <w:rPr>
          <w:noProof/>
        </w:rPr>
        <w:t>28.</w:t>
      </w:r>
      <w:r w:rsidRPr="00FD6CE4">
        <w:rPr>
          <w:noProof/>
        </w:rPr>
        <w:tab/>
        <w:t>Stice E, Telch CF, Rizvi SL. Development and validation of the Eating Disorder Diagnostic Scale: a brief self-report measure of anorexia, bulimia, and binge-eating disorder. Psychol Assess. 2000; 12(2): 123-31.</w:t>
      </w:r>
    </w:p>
    <w:p w14:paraId="05C64BB8" w14:textId="77777777" w:rsidR="00FD6CE4" w:rsidRPr="00FD6CE4" w:rsidRDefault="00FD6CE4" w:rsidP="00FD6CE4">
      <w:pPr>
        <w:pStyle w:val="EndNoteBibliography"/>
        <w:rPr>
          <w:noProof/>
        </w:rPr>
      </w:pPr>
      <w:r w:rsidRPr="00FD6CE4">
        <w:rPr>
          <w:noProof/>
        </w:rPr>
        <w:t>29.</w:t>
      </w:r>
      <w:r w:rsidRPr="00FD6CE4">
        <w:rPr>
          <w:noProof/>
        </w:rPr>
        <w:tab/>
        <w:t>Fairburn CG, Beglin SJ. Assessment of eating disorders: Interview or self‐report questionnaire? Int J Eat Disord. 2006; 16(4): 363-70.</w:t>
      </w:r>
    </w:p>
    <w:p w14:paraId="7157D35E" w14:textId="77777777" w:rsidR="00FD6CE4" w:rsidRPr="00FD6CE4" w:rsidRDefault="00FD6CE4" w:rsidP="00FD6CE4">
      <w:pPr>
        <w:pStyle w:val="EndNoteBibliography"/>
        <w:rPr>
          <w:noProof/>
        </w:rPr>
      </w:pPr>
      <w:r w:rsidRPr="00FD6CE4">
        <w:rPr>
          <w:noProof/>
        </w:rPr>
        <w:t>30.</w:t>
      </w:r>
      <w:r w:rsidRPr="00FD6CE4">
        <w:rPr>
          <w:noProof/>
        </w:rPr>
        <w:tab/>
        <w:t>Piccinelli M, Tessari E, Bortolomasi M, Piasere O, Semenzin M, Garzotto N, et al. Efficacy of the alcohol use disorders identification test as a screening tool for hazardous alcohol intake and related disorders in primary care: a validity study. BMJ. 1997; 314(7078): 420.</w:t>
      </w:r>
    </w:p>
    <w:p w14:paraId="287FF0E6" w14:textId="77777777" w:rsidR="00FD6CE4" w:rsidRPr="00FD6CE4" w:rsidRDefault="00FD6CE4" w:rsidP="00FD6CE4">
      <w:pPr>
        <w:pStyle w:val="EndNoteBibliography"/>
        <w:rPr>
          <w:noProof/>
        </w:rPr>
      </w:pPr>
      <w:r w:rsidRPr="00FD6CE4">
        <w:rPr>
          <w:noProof/>
        </w:rPr>
        <w:t>31.</w:t>
      </w:r>
      <w:r w:rsidRPr="00FD6CE4">
        <w:rPr>
          <w:noProof/>
        </w:rPr>
        <w:tab/>
        <w:t>Schaefer LM, Smith KE, Leonard R, Wetterneck C, Smith B, Farrell N, et al. Identifying a male clinical cutoff on the Eating Disorder Examination-Questionnaire (EDE-Q). Int J Eat Disord. 2018; 51(12): 1357-60.</w:t>
      </w:r>
    </w:p>
    <w:p w14:paraId="6B0E31A0" w14:textId="77777777" w:rsidR="00FD6CE4" w:rsidRPr="00FD6CE4" w:rsidRDefault="00FD6CE4" w:rsidP="00FD6CE4">
      <w:pPr>
        <w:pStyle w:val="EndNoteBibliography"/>
        <w:rPr>
          <w:noProof/>
        </w:rPr>
      </w:pPr>
      <w:r w:rsidRPr="00FD6CE4">
        <w:rPr>
          <w:noProof/>
        </w:rPr>
        <w:t>32.</w:t>
      </w:r>
      <w:r w:rsidRPr="00FD6CE4">
        <w:rPr>
          <w:noProof/>
        </w:rPr>
        <w:tab/>
        <w:t>Mond JM, Myers TC, Crosby RD, Hay PJ, Rodgers B, Morgan JF, et al. Screening for eating disorders in primary care: EDE-Q versus SCOFF. Behav Res Ther. 2008; 46(5): 612-22.</w:t>
      </w:r>
    </w:p>
    <w:p w14:paraId="19B77E1E" w14:textId="77777777" w:rsidR="00FD6CE4" w:rsidRPr="00FD6CE4" w:rsidRDefault="00FD6CE4" w:rsidP="00FD6CE4">
      <w:pPr>
        <w:pStyle w:val="EndNoteBibliography"/>
        <w:rPr>
          <w:noProof/>
        </w:rPr>
      </w:pPr>
      <w:r w:rsidRPr="00FD6CE4">
        <w:rPr>
          <w:noProof/>
        </w:rPr>
        <w:t>33.</w:t>
      </w:r>
      <w:r w:rsidRPr="00FD6CE4">
        <w:rPr>
          <w:noProof/>
        </w:rPr>
        <w:tab/>
        <w:t>D JD, Han A, Anderson A, Katzman DK, Patten SB, Soumbasis A, et al. The impact of the COVID-19 pandemic on eating disorders: A systematic review. Int J Eat Disord. 2023; 56(1): 5-25.</w:t>
      </w:r>
    </w:p>
    <w:p w14:paraId="3A11C8B0" w14:textId="77777777" w:rsidR="00FD6CE4" w:rsidRPr="00FD6CE4" w:rsidRDefault="00FD6CE4" w:rsidP="00FD6CE4">
      <w:pPr>
        <w:pStyle w:val="EndNoteBibliography"/>
        <w:rPr>
          <w:noProof/>
        </w:rPr>
      </w:pPr>
      <w:r w:rsidRPr="00FD6CE4">
        <w:rPr>
          <w:noProof/>
        </w:rPr>
        <w:t>34.</w:t>
      </w:r>
      <w:r w:rsidRPr="00FD6CE4">
        <w:rPr>
          <w:noProof/>
        </w:rPr>
        <w:tab/>
        <w:t>Ambrosetti J, Macheret L, Folliet A, Wullschleger A, Amerio A, Aguglia A, et al. Impact of the COVID-19 Pandemic on Psychiatric Admissions to a Large Swiss Emergency Department: An Observational Study. Int J Environ Res Public Health. 2021; 18(3).</w:t>
      </w:r>
    </w:p>
    <w:p w14:paraId="39875799" w14:textId="77777777" w:rsidR="00FD6CE4" w:rsidRPr="00FD6CE4" w:rsidRDefault="00FD6CE4" w:rsidP="00FD6CE4">
      <w:pPr>
        <w:pStyle w:val="EndNoteBibliography"/>
        <w:rPr>
          <w:noProof/>
        </w:rPr>
      </w:pPr>
      <w:r w:rsidRPr="00FD6CE4">
        <w:rPr>
          <w:noProof/>
        </w:rPr>
        <w:t>35.</w:t>
      </w:r>
      <w:r w:rsidRPr="00FD6CE4">
        <w:rPr>
          <w:noProof/>
        </w:rPr>
        <w:tab/>
        <w:t>Steff A, Godinot ML, Gourlan C, Robinson L, Vidya N, Winterer J, et al. P.0509 Emotion de-regulation in a cohort of young europeans during the spring 2020 lockdown. Eur Neuropsychopharmacol. 2021; 53: S374-S5.</w:t>
      </w:r>
    </w:p>
    <w:p w14:paraId="115C7997" w14:textId="77777777" w:rsidR="00FD6CE4" w:rsidRPr="00FD6CE4" w:rsidRDefault="00FD6CE4" w:rsidP="00FD6CE4">
      <w:pPr>
        <w:pStyle w:val="EndNoteBibliography"/>
        <w:rPr>
          <w:noProof/>
        </w:rPr>
      </w:pPr>
      <w:r w:rsidRPr="00FD6CE4">
        <w:rPr>
          <w:noProof/>
        </w:rPr>
        <w:t>36.</w:t>
      </w:r>
      <w:r w:rsidRPr="00FD6CE4">
        <w:rPr>
          <w:noProof/>
        </w:rPr>
        <w:tab/>
        <w:t>Layman HM, Thorisdottir IE, Halldorsdottir T, Sigfusdottir ID, Allegrante JP, Kristjansson AL. Substance Use Among Youth During the COVID-19 Pandemic: a Systematic Review. Curr Psychiatry Rep. 2022; 24(6): 307-24.</w:t>
      </w:r>
    </w:p>
    <w:p w14:paraId="7D7354FC" w14:textId="44EB4901" w:rsidR="002443C2" w:rsidRPr="00177A65" w:rsidRDefault="00D45E51" w:rsidP="00304867">
      <w:pPr>
        <w:shd w:val="clear" w:color="auto" w:fill="FFFFFF"/>
        <w:spacing w:line="480" w:lineRule="auto"/>
        <w:jc w:val="both"/>
        <w:textAlignment w:val="baseline"/>
        <w:rPr>
          <w:color w:val="000000" w:themeColor="text1"/>
        </w:rPr>
      </w:pPr>
      <w:r w:rsidRPr="00177A65">
        <w:rPr>
          <w:color w:val="000000" w:themeColor="text1"/>
        </w:rPr>
        <w:fldChar w:fldCharType="end"/>
      </w:r>
      <w:r w:rsidR="00296D8B" w:rsidRPr="00177A65">
        <w:rPr>
          <w:color w:val="000000" w:themeColor="text1"/>
        </w:rPr>
        <w:br w:type="page"/>
      </w:r>
    </w:p>
    <w:p w14:paraId="377E22D0" w14:textId="7619587D" w:rsidR="00D3033A" w:rsidRPr="00177A65" w:rsidRDefault="00D3033A" w:rsidP="0037212A">
      <w:pPr>
        <w:spacing w:line="480" w:lineRule="auto"/>
        <w:jc w:val="both"/>
        <w:rPr>
          <w:b/>
          <w:bCs/>
        </w:rPr>
      </w:pPr>
      <w:r w:rsidRPr="00177A65">
        <w:rPr>
          <w:b/>
          <w:bCs/>
        </w:rPr>
        <w:t>Figure Legends</w:t>
      </w:r>
    </w:p>
    <w:p w14:paraId="64E882CD" w14:textId="77777777" w:rsidR="00F64B68" w:rsidRPr="00177A65" w:rsidRDefault="00F64B68" w:rsidP="0037212A">
      <w:pPr>
        <w:spacing w:line="480" w:lineRule="auto"/>
        <w:jc w:val="both"/>
      </w:pPr>
    </w:p>
    <w:p w14:paraId="6FD45EF6" w14:textId="6D0507EA" w:rsidR="005A6061" w:rsidRDefault="005A6061" w:rsidP="0037212A">
      <w:pPr>
        <w:spacing w:line="480" w:lineRule="auto"/>
        <w:jc w:val="both"/>
        <w:rPr>
          <w:highlight w:val="yellow"/>
          <w:lang w:eastAsia="zh-CN"/>
        </w:rPr>
      </w:pPr>
      <w:r>
        <w:rPr>
          <w:highlight w:val="yellow"/>
        </w:rPr>
        <w:t>F</w:t>
      </w:r>
      <w:r>
        <w:rPr>
          <w:rFonts w:hint="eastAsia"/>
          <w:highlight w:val="yellow"/>
          <w:lang w:eastAsia="zh-CN"/>
        </w:rPr>
        <w:t>igur</w:t>
      </w:r>
      <w:r>
        <w:rPr>
          <w:highlight w:val="yellow"/>
          <w:lang w:eastAsia="zh-CN"/>
        </w:rPr>
        <w:t xml:space="preserve">e 1: </w:t>
      </w:r>
      <w:r w:rsidR="00F341CA">
        <w:rPr>
          <w:highlight w:val="yellow"/>
          <w:lang w:eastAsia="zh-CN"/>
        </w:rPr>
        <w:t>R</w:t>
      </w:r>
      <w:r w:rsidR="00314376">
        <w:rPr>
          <w:highlight w:val="yellow"/>
          <w:lang w:eastAsia="zh-CN"/>
        </w:rPr>
        <w:t xml:space="preserve">ecruitment </w:t>
      </w:r>
      <w:r w:rsidR="00A843E3">
        <w:rPr>
          <w:highlight w:val="yellow"/>
          <w:lang w:eastAsia="zh-CN"/>
        </w:rPr>
        <w:t>flowchart</w:t>
      </w:r>
      <w:r w:rsidR="00F341CA">
        <w:rPr>
          <w:highlight w:val="yellow"/>
          <w:lang w:eastAsia="zh-CN"/>
        </w:rPr>
        <w:t xml:space="preserve"> for study participants</w:t>
      </w:r>
      <w:r w:rsidR="00A843E3">
        <w:rPr>
          <w:highlight w:val="yellow"/>
          <w:lang w:eastAsia="zh-CN"/>
        </w:rPr>
        <w:t>.</w:t>
      </w:r>
      <w:r w:rsidR="00F341CA">
        <w:rPr>
          <w:highlight w:val="yellow"/>
          <w:lang w:eastAsia="zh-CN"/>
        </w:rPr>
        <w:t xml:space="preserve"> </w:t>
      </w:r>
      <w:r w:rsidR="00DD74F0">
        <w:rPr>
          <w:highlight w:val="yellow"/>
          <w:lang w:eastAsia="zh-CN"/>
        </w:rPr>
        <w:t xml:space="preserve">Analysis 1 </w:t>
      </w:r>
      <w:r w:rsidR="00B80BD3">
        <w:rPr>
          <w:highlight w:val="yellow"/>
          <w:lang w:eastAsia="zh-CN"/>
        </w:rPr>
        <w:t>examine</w:t>
      </w:r>
      <w:r w:rsidR="00260389">
        <w:rPr>
          <w:highlight w:val="yellow"/>
          <w:lang w:eastAsia="zh-CN"/>
        </w:rPr>
        <w:t>d</w:t>
      </w:r>
      <w:r w:rsidR="00614EB0">
        <w:rPr>
          <w:highlight w:val="yellow"/>
          <w:lang w:eastAsia="zh-CN"/>
        </w:rPr>
        <w:t xml:space="preserve"> behavioural, emotional</w:t>
      </w:r>
      <w:r w:rsidR="00260389">
        <w:rPr>
          <w:highlight w:val="yellow"/>
          <w:lang w:eastAsia="zh-CN"/>
        </w:rPr>
        <w:t>, and COVID-related worries</w:t>
      </w:r>
      <w:r w:rsidR="00614EB0">
        <w:rPr>
          <w:highlight w:val="yellow"/>
          <w:lang w:eastAsia="zh-CN"/>
        </w:rPr>
        <w:t xml:space="preserve"> </w:t>
      </w:r>
      <w:r w:rsidR="00614EB0">
        <w:rPr>
          <w:rFonts w:hint="eastAsia"/>
          <w:highlight w:val="yellow"/>
          <w:lang w:eastAsia="zh-CN"/>
        </w:rPr>
        <w:t>trajectories</w:t>
      </w:r>
      <w:r w:rsidR="00614EB0">
        <w:rPr>
          <w:highlight w:val="yellow"/>
          <w:lang w:eastAsia="zh-CN"/>
        </w:rPr>
        <w:t xml:space="preserve"> during the pandemic. Analysis 2 </w:t>
      </w:r>
      <w:r w:rsidR="009E3162">
        <w:rPr>
          <w:highlight w:val="yellow"/>
          <w:lang w:eastAsia="zh-CN"/>
        </w:rPr>
        <w:t>investigate</w:t>
      </w:r>
      <w:r w:rsidR="00260389">
        <w:rPr>
          <w:highlight w:val="yellow"/>
          <w:lang w:eastAsia="zh-CN"/>
        </w:rPr>
        <w:t>d</w:t>
      </w:r>
      <w:r w:rsidR="009E3162">
        <w:rPr>
          <w:highlight w:val="yellow"/>
          <w:lang w:eastAsia="zh-CN"/>
        </w:rPr>
        <w:t xml:space="preserve"> </w:t>
      </w:r>
      <w:r w:rsidR="00614EB0">
        <w:rPr>
          <w:highlight w:val="yellow"/>
          <w:lang w:eastAsia="zh-CN"/>
        </w:rPr>
        <w:t xml:space="preserve">mental health trajectories during the pandemic. Analysis 3 </w:t>
      </w:r>
      <w:r w:rsidR="009E3162">
        <w:rPr>
          <w:highlight w:val="yellow"/>
          <w:lang w:eastAsia="zh-CN"/>
        </w:rPr>
        <w:t>explore</w:t>
      </w:r>
      <w:r w:rsidR="00260389">
        <w:rPr>
          <w:highlight w:val="yellow"/>
          <w:lang w:eastAsia="zh-CN"/>
        </w:rPr>
        <w:t>d</w:t>
      </w:r>
      <w:r w:rsidR="00614EB0">
        <w:rPr>
          <w:highlight w:val="yellow"/>
          <w:lang w:eastAsia="zh-CN"/>
        </w:rPr>
        <w:t xml:space="preserve"> </w:t>
      </w:r>
      <w:r w:rsidR="008F4272">
        <w:rPr>
          <w:highlight w:val="yellow"/>
          <w:lang w:eastAsia="zh-CN"/>
        </w:rPr>
        <w:t xml:space="preserve">the </w:t>
      </w:r>
      <w:r w:rsidR="009E3162">
        <w:rPr>
          <w:highlight w:val="yellow"/>
          <w:lang w:eastAsia="zh-CN"/>
        </w:rPr>
        <w:t>impact</w:t>
      </w:r>
      <w:r w:rsidR="008F4272">
        <w:rPr>
          <w:highlight w:val="yellow"/>
          <w:lang w:eastAsia="zh-CN"/>
        </w:rPr>
        <w:t xml:space="preserve"> of pre-pandemic symptom severity on mental health trajectories during the pandemic. </w:t>
      </w:r>
      <w:r w:rsidR="00BA28EB">
        <w:rPr>
          <w:highlight w:val="yellow"/>
          <w:lang w:eastAsia="zh-CN"/>
        </w:rPr>
        <w:t>For each analysis, p</w:t>
      </w:r>
      <w:r w:rsidR="008F4272">
        <w:rPr>
          <w:highlight w:val="yellow"/>
          <w:lang w:eastAsia="zh-CN"/>
        </w:rPr>
        <w:t xml:space="preserve">articipants were </w:t>
      </w:r>
      <w:r w:rsidR="009A63EF">
        <w:rPr>
          <w:highlight w:val="yellow"/>
          <w:lang w:eastAsia="zh-CN"/>
        </w:rPr>
        <w:t xml:space="preserve">excluded if they </w:t>
      </w:r>
      <w:r w:rsidR="009A63EF">
        <w:rPr>
          <w:rFonts w:hint="eastAsia"/>
          <w:highlight w:val="yellow"/>
          <w:lang w:eastAsia="zh-CN"/>
        </w:rPr>
        <w:t>had</w:t>
      </w:r>
      <w:r w:rsidR="009A63EF">
        <w:rPr>
          <w:highlight w:val="yellow"/>
          <w:lang w:eastAsia="zh-CN"/>
        </w:rPr>
        <w:t xml:space="preserve"> missing data for any </w:t>
      </w:r>
      <w:r w:rsidR="00996DE5">
        <w:rPr>
          <w:highlight w:val="yellow"/>
          <w:lang w:eastAsia="zh-CN"/>
        </w:rPr>
        <w:t xml:space="preserve">required </w:t>
      </w:r>
      <w:r w:rsidR="009A63EF">
        <w:rPr>
          <w:highlight w:val="yellow"/>
          <w:lang w:eastAsia="zh-CN"/>
        </w:rPr>
        <w:t>variable</w:t>
      </w:r>
      <w:r w:rsidR="00996DE5">
        <w:rPr>
          <w:highlight w:val="yellow"/>
          <w:lang w:eastAsia="zh-CN"/>
        </w:rPr>
        <w:t>s</w:t>
      </w:r>
      <w:r w:rsidR="009A63EF">
        <w:rPr>
          <w:highlight w:val="yellow"/>
          <w:lang w:eastAsia="zh-CN"/>
        </w:rPr>
        <w:t xml:space="preserve">. </w:t>
      </w:r>
      <w:r w:rsidR="00614EB0">
        <w:rPr>
          <w:highlight w:val="yellow"/>
          <w:lang w:eastAsia="zh-CN"/>
        </w:rPr>
        <w:t xml:space="preserve"> </w:t>
      </w:r>
      <w:r w:rsidR="00BA28EB">
        <w:rPr>
          <w:highlight w:val="yellow"/>
          <w:lang w:eastAsia="zh-CN"/>
        </w:rPr>
        <w:t xml:space="preserve">Abbreviations: </w:t>
      </w:r>
      <w:r w:rsidR="00BA28EB" w:rsidRPr="00BA28EB">
        <w:rPr>
          <w:highlight w:val="yellow"/>
          <w:lang w:val="en-US" w:eastAsia="zh-CN"/>
        </w:rPr>
        <w:t>ADHD</w:t>
      </w:r>
      <w:r w:rsidR="00BA28EB">
        <w:rPr>
          <w:highlight w:val="yellow"/>
          <w:lang w:val="en-US" w:eastAsia="zh-CN"/>
        </w:rPr>
        <w:t xml:space="preserve">, </w:t>
      </w:r>
      <w:r w:rsidR="00BA28EB">
        <w:rPr>
          <w:highlight w:val="yellow"/>
          <w:lang w:eastAsia="zh-CN"/>
        </w:rPr>
        <w:t>attention deficit hyperactivity disorder</w:t>
      </w:r>
      <w:r w:rsidR="00BA28EB" w:rsidRPr="00BA28EB">
        <w:rPr>
          <w:highlight w:val="yellow"/>
          <w:lang w:val="en-US" w:eastAsia="zh-CN"/>
        </w:rPr>
        <w:t>; RecAN</w:t>
      </w:r>
      <w:r w:rsidR="00BA28EB">
        <w:rPr>
          <w:highlight w:val="yellow"/>
          <w:lang w:val="en-US" w:eastAsia="zh-CN"/>
        </w:rPr>
        <w:t>,</w:t>
      </w:r>
      <w:r w:rsidR="00BA28EB" w:rsidRPr="00BA28EB">
        <w:rPr>
          <w:highlight w:val="yellow"/>
          <w:lang w:val="en-US" w:eastAsia="zh-CN"/>
        </w:rPr>
        <w:t xml:space="preserve"> </w:t>
      </w:r>
      <w:r w:rsidR="00BA28EB">
        <w:rPr>
          <w:highlight w:val="yellow"/>
          <w:lang w:val="en-US" w:eastAsia="zh-CN"/>
        </w:rPr>
        <w:t>recovered from anorexia nervosa</w:t>
      </w:r>
      <w:r w:rsidR="00BA28EB" w:rsidRPr="00BA28EB">
        <w:rPr>
          <w:highlight w:val="yellow"/>
          <w:lang w:val="en-US" w:eastAsia="zh-CN"/>
        </w:rPr>
        <w:t>; RecBN</w:t>
      </w:r>
      <w:r w:rsidR="00BA28EB">
        <w:rPr>
          <w:highlight w:val="yellow"/>
          <w:lang w:val="en-US" w:eastAsia="zh-CN"/>
        </w:rPr>
        <w:t>, recovered from bulimia nervosa.</w:t>
      </w:r>
    </w:p>
    <w:p w14:paraId="66543CE1" w14:textId="77777777" w:rsidR="00A843E3" w:rsidRDefault="00A843E3" w:rsidP="0037212A">
      <w:pPr>
        <w:spacing w:line="480" w:lineRule="auto"/>
        <w:jc w:val="both"/>
        <w:rPr>
          <w:highlight w:val="yellow"/>
        </w:rPr>
      </w:pPr>
    </w:p>
    <w:p w14:paraId="6747780B" w14:textId="750D7EF3" w:rsidR="00D3033A" w:rsidRPr="00177A65" w:rsidRDefault="00D3033A" w:rsidP="0037212A">
      <w:pPr>
        <w:spacing w:line="480" w:lineRule="auto"/>
        <w:jc w:val="both"/>
        <w:rPr>
          <w:lang w:val="en-US"/>
        </w:rPr>
      </w:pPr>
      <w:r w:rsidRPr="00CE3FD9">
        <w:rPr>
          <w:highlight w:val="yellow"/>
        </w:rPr>
        <w:t xml:space="preserve">Figure </w:t>
      </w:r>
      <w:r w:rsidR="005A6061" w:rsidRPr="00CE3FD9">
        <w:rPr>
          <w:highlight w:val="yellow"/>
        </w:rPr>
        <w:t>2</w:t>
      </w:r>
      <w:r w:rsidRPr="00177A65">
        <w:t xml:space="preserve">: </w:t>
      </w:r>
      <w:r w:rsidR="002A1A18" w:rsidRPr="00177A65">
        <w:t>Behavioural</w:t>
      </w:r>
      <w:r w:rsidR="000F26C0" w:rsidRPr="00177A65">
        <w:t xml:space="preserve"> trajectories during the pandemic</w:t>
      </w:r>
      <w:r w:rsidRPr="00177A65">
        <w:rPr>
          <w:lang w:val="en-US"/>
        </w:rPr>
        <w:t>, including (A) Positive life changes; (B) Frequency of exercising; (C) Frequency of media use; (D) Daily food consumption; (E) Frequency of substance use</w:t>
      </w:r>
      <w:r w:rsidR="00F64B68" w:rsidRPr="00177A65">
        <w:rPr>
          <w:lang w:val="en-US"/>
        </w:rPr>
        <w:t>,</w:t>
      </w:r>
      <w:r w:rsidRPr="00177A65">
        <w:rPr>
          <w:lang w:val="en-US"/>
        </w:rPr>
        <w:t xml:space="preserve"> in the whole sample</w:t>
      </w:r>
      <w:r w:rsidR="00F64B68" w:rsidRPr="00177A65">
        <w:rPr>
          <w:lang w:val="en-US"/>
        </w:rPr>
        <w:t xml:space="preserve"> and stratified by cohort</w:t>
      </w:r>
      <w:r w:rsidRPr="00177A65">
        <w:rPr>
          <w:lang w:val="en-US"/>
        </w:rPr>
        <w:t xml:space="preserve">. </w:t>
      </w:r>
      <w:r w:rsidR="00F64B68" w:rsidRPr="00177A65">
        <w:rPr>
          <w:lang w:val="en-US"/>
        </w:rPr>
        <w:t>Data are expressed as mean and standard error</w:t>
      </w:r>
      <w:r w:rsidRPr="00177A65">
        <w:rPr>
          <w:lang w:val="en-US"/>
        </w:rPr>
        <w:t>. Time effects from mixed effect ANOVA in the whole sample were estimated by comparing data collected before the 1st lockdown to other time-points (* p &lt; .05, *</w:t>
      </w:r>
      <w:r w:rsidRPr="00177A65">
        <w:t>*</w:t>
      </w:r>
      <w:r w:rsidRPr="00177A65">
        <w:rPr>
          <w:lang w:val="en-US"/>
        </w:rPr>
        <w:t xml:space="preserve"> p &lt; .01, **</w:t>
      </w:r>
      <w:r w:rsidRPr="00177A65">
        <w:t>*</w:t>
      </w:r>
      <w:r w:rsidRPr="00177A65">
        <w:rPr>
          <w:lang w:val="en-US"/>
        </w:rPr>
        <w:t xml:space="preserve"> p &lt; .001)</w:t>
      </w:r>
      <w:r w:rsidR="00F64B68" w:rsidRPr="00177A65">
        <w:rPr>
          <w:lang w:val="en-US"/>
        </w:rPr>
        <w:t>,</w:t>
      </w:r>
      <w:r w:rsidRPr="00177A65">
        <w:rPr>
          <w:lang w:val="en-US"/>
        </w:rPr>
        <w:t xml:space="preserve"> and by comparing </w:t>
      </w:r>
      <w:r w:rsidR="00F64B68" w:rsidRPr="00177A65">
        <w:rPr>
          <w:lang w:val="en-US"/>
        </w:rPr>
        <w:t>data collected during the</w:t>
      </w:r>
      <w:r w:rsidRPr="00177A65">
        <w:rPr>
          <w:lang w:val="en-US"/>
        </w:rPr>
        <w:t xml:space="preserve"> 1st lockdown to </w:t>
      </w:r>
      <w:r w:rsidR="00F64B68" w:rsidRPr="00177A65">
        <w:rPr>
          <w:lang w:val="en-US"/>
        </w:rPr>
        <w:t xml:space="preserve">data collected afterwards </w:t>
      </w:r>
      <w:r w:rsidRPr="00177A65">
        <w:rPr>
          <w:lang w:val="en-US"/>
        </w:rPr>
        <w:t xml:space="preserve">(+ p &lt; .05, ++ p &lt; .01, +++ p &lt; .001). </w:t>
      </w:r>
    </w:p>
    <w:p w14:paraId="2233238F" w14:textId="1EE7DF8C" w:rsidR="00F64B68" w:rsidRPr="00177A65" w:rsidRDefault="00F64B68" w:rsidP="0037212A">
      <w:pPr>
        <w:spacing w:line="480" w:lineRule="auto"/>
        <w:jc w:val="both"/>
        <w:rPr>
          <w:lang w:val="en-US"/>
        </w:rPr>
      </w:pPr>
    </w:p>
    <w:p w14:paraId="629CABAB" w14:textId="21CC2ED5" w:rsidR="00F64B68" w:rsidRPr="00177A65" w:rsidRDefault="00F64B68" w:rsidP="0037212A">
      <w:pPr>
        <w:spacing w:line="480" w:lineRule="auto"/>
        <w:jc w:val="both"/>
        <w:rPr>
          <w:lang w:val="en-US"/>
        </w:rPr>
      </w:pPr>
      <w:r w:rsidRPr="00CE3FD9">
        <w:rPr>
          <w:highlight w:val="yellow"/>
          <w:lang w:val="en-US"/>
        </w:rPr>
        <w:t xml:space="preserve">Figure </w:t>
      </w:r>
      <w:r w:rsidR="005A6061" w:rsidRPr="00CE3FD9">
        <w:rPr>
          <w:highlight w:val="yellow"/>
          <w:lang w:val="en-US"/>
        </w:rPr>
        <w:t>3</w:t>
      </w:r>
      <w:r w:rsidRPr="00177A65">
        <w:rPr>
          <w:lang w:val="en-US"/>
        </w:rPr>
        <w:t xml:space="preserve">: </w:t>
      </w:r>
      <w:r w:rsidR="000F26C0" w:rsidRPr="00177A65">
        <w:rPr>
          <w:lang w:val="en-US"/>
        </w:rPr>
        <w:t>Emotional trajectories during the pandemic</w:t>
      </w:r>
      <w:r w:rsidRPr="00177A65">
        <w:rPr>
          <w:lang w:val="en-US"/>
        </w:rPr>
        <w:t>, including</w:t>
      </w:r>
      <w:r w:rsidRPr="00177A65">
        <w:t xml:space="preserve"> </w:t>
      </w:r>
      <w:r w:rsidRPr="00177A65">
        <w:rPr>
          <w:lang w:val="en-US"/>
        </w:rPr>
        <w:t>(A)</w:t>
      </w:r>
      <w:r w:rsidRPr="00177A65">
        <w:t xml:space="preserve"> </w:t>
      </w:r>
      <w:r w:rsidRPr="00177A65">
        <w:rPr>
          <w:lang w:val="en-US"/>
        </w:rPr>
        <w:t>Emotions</w:t>
      </w:r>
      <w:r w:rsidRPr="00177A65">
        <w:t xml:space="preserve"> </w:t>
      </w:r>
      <w:r w:rsidRPr="00177A65">
        <w:rPr>
          <w:lang w:val="en-US"/>
        </w:rPr>
        <w:t>and</w:t>
      </w:r>
      <w:r w:rsidRPr="00177A65">
        <w:t xml:space="preserve"> </w:t>
      </w:r>
      <w:r w:rsidRPr="00177A65">
        <w:rPr>
          <w:lang w:val="en-US"/>
        </w:rPr>
        <w:t>worries;</w:t>
      </w:r>
      <w:r w:rsidRPr="00177A65">
        <w:t xml:space="preserve"> </w:t>
      </w:r>
      <w:r w:rsidRPr="00177A65">
        <w:rPr>
          <w:lang w:val="en-US"/>
        </w:rPr>
        <w:t>(B)</w:t>
      </w:r>
      <w:r w:rsidRPr="00177A65">
        <w:t xml:space="preserve"> </w:t>
      </w:r>
      <w:r w:rsidRPr="00177A65">
        <w:rPr>
          <w:lang w:val="en-US"/>
        </w:rPr>
        <w:t>Worries</w:t>
      </w:r>
      <w:r w:rsidRPr="00177A65">
        <w:t xml:space="preserve"> </w:t>
      </w:r>
      <w:r w:rsidRPr="00177A65">
        <w:rPr>
          <w:lang w:val="en-US"/>
        </w:rPr>
        <w:t>about</w:t>
      </w:r>
      <w:r w:rsidRPr="00177A65">
        <w:t xml:space="preserve"> </w:t>
      </w:r>
      <w:r w:rsidRPr="00177A65">
        <w:rPr>
          <w:lang w:val="en-US"/>
        </w:rPr>
        <w:t>oneself</w:t>
      </w:r>
      <w:r w:rsidRPr="00177A65">
        <w:t xml:space="preserve"> </w:t>
      </w:r>
      <w:r w:rsidRPr="00177A65">
        <w:rPr>
          <w:lang w:val="en-US"/>
        </w:rPr>
        <w:t>being</w:t>
      </w:r>
      <w:r w:rsidRPr="00177A65">
        <w:t xml:space="preserve"> </w:t>
      </w:r>
      <w:r w:rsidRPr="00177A65">
        <w:rPr>
          <w:lang w:val="en-US"/>
        </w:rPr>
        <w:t>infected;</w:t>
      </w:r>
      <w:r w:rsidRPr="00177A65">
        <w:t xml:space="preserve"> </w:t>
      </w:r>
      <w:r w:rsidRPr="00177A65">
        <w:rPr>
          <w:lang w:val="en-US"/>
        </w:rPr>
        <w:t>(C)</w:t>
      </w:r>
      <w:r w:rsidRPr="00177A65">
        <w:t xml:space="preserve"> </w:t>
      </w:r>
      <w:r w:rsidRPr="00177A65">
        <w:rPr>
          <w:lang w:val="en-US"/>
        </w:rPr>
        <w:t>Worries</w:t>
      </w:r>
      <w:r w:rsidRPr="00177A65">
        <w:t xml:space="preserve"> </w:t>
      </w:r>
      <w:r w:rsidRPr="00177A65">
        <w:rPr>
          <w:lang w:val="en-US"/>
        </w:rPr>
        <w:t>about</w:t>
      </w:r>
      <w:r w:rsidRPr="00177A65">
        <w:t xml:space="preserve"> </w:t>
      </w:r>
      <w:r w:rsidRPr="00177A65">
        <w:rPr>
          <w:lang w:val="en-US"/>
        </w:rPr>
        <w:t>friends</w:t>
      </w:r>
      <w:r w:rsidRPr="00177A65">
        <w:t xml:space="preserve"> </w:t>
      </w:r>
      <w:r w:rsidRPr="00177A65">
        <w:rPr>
          <w:lang w:val="en-US"/>
        </w:rPr>
        <w:t>or</w:t>
      </w:r>
      <w:r w:rsidRPr="00177A65">
        <w:t xml:space="preserve"> </w:t>
      </w:r>
      <w:r w:rsidRPr="00177A65">
        <w:rPr>
          <w:lang w:val="en-US"/>
        </w:rPr>
        <w:t>family</w:t>
      </w:r>
      <w:r w:rsidRPr="00177A65">
        <w:t xml:space="preserve"> </w:t>
      </w:r>
      <w:r w:rsidRPr="00177A65">
        <w:rPr>
          <w:lang w:val="en-US"/>
        </w:rPr>
        <w:t>being</w:t>
      </w:r>
      <w:r w:rsidRPr="00177A65">
        <w:t xml:space="preserve"> </w:t>
      </w:r>
      <w:r w:rsidRPr="00177A65">
        <w:rPr>
          <w:lang w:val="en-US"/>
        </w:rPr>
        <w:t>infected;</w:t>
      </w:r>
      <w:r w:rsidRPr="00177A65">
        <w:t xml:space="preserve"> </w:t>
      </w:r>
      <w:r w:rsidRPr="00177A65">
        <w:rPr>
          <w:lang w:val="en-US"/>
        </w:rPr>
        <w:t>(D)</w:t>
      </w:r>
      <w:r w:rsidRPr="00177A65">
        <w:t xml:space="preserve"> </w:t>
      </w:r>
      <w:r w:rsidRPr="00177A65">
        <w:rPr>
          <w:lang w:val="en-US"/>
        </w:rPr>
        <w:t>Worries</w:t>
      </w:r>
      <w:r w:rsidRPr="00177A65">
        <w:t xml:space="preserve"> </w:t>
      </w:r>
      <w:r w:rsidRPr="00177A65">
        <w:rPr>
          <w:lang w:val="en-US"/>
        </w:rPr>
        <w:t>about</w:t>
      </w:r>
      <w:r w:rsidRPr="00177A65">
        <w:t xml:space="preserve"> </w:t>
      </w:r>
      <w:r w:rsidRPr="00177A65">
        <w:rPr>
          <w:lang w:val="en-US"/>
        </w:rPr>
        <w:t>own</w:t>
      </w:r>
      <w:r w:rsidRPr="00177A65">
        <w:t xml:space="preserve"> </w:t>
      </w:r>
      <w:r w:rsidRPr="00177A65">
        <w:rPr>
          <w:lang w:val="en-US"/>
        </w:rPr>
        <w:t>physical</w:t>
      </w:r>
      <w:r w:rsidRPr="00177A65">
        <w:t xml:space="preserve"> </w:t>
      </w:r>
      <w:r w:rsidRPr="00177A65">
        <w:rPr>
          <w:lang w:val="en-US"/>
        </w:rPr>
        <w:t>health;</w:t>
      </w:r>
      <w:r w:rsidRPr="00177A65">
        <w:t xml:space="preserve"> </w:t>
      </w:r>
      <w:r w:rsidRPr="00177A65">
        <w:rPr>
          <w:lang w:val="en-US"/>
        </w:rPr>
        <w:t>(E)</w:t>
      </w:r>
      <w:r w:rsidRPr="00177A65">
        <w:t xml:space="preserve"> </w:t>
      </w:r>
      <w:r w:rsidRPr="00177A65">
        <w:rPr>
          <w:lang w:val="en-US"/>
        </w:rPr>
        <w:t>Worries</w:t>
      </w:r>
      <w:r w:rsidRPr="00177A65">
        <w:t xml:space="preserve"> </w:t>
      </w:r>
      <w:r w:rsidRPr="00177A65">
        <w:rPr>
          <w:lang w:val="en-US"/>
        </w:rPr>
        <w:t>about</w:t>
      </w:r>
      <w:r w:rsidRPr="00177A65">
        <w:t xml:space="preserve"> </w:t>
      </w:r>
      <w:r w:rsidRPr="00177A65">
        <w:rPr>
          <w:lang w:val="en-US"/>
        </w:rPr>
        <w:t>own</w:t>
      </w:r>
      <w:r w:rsidRPr="00177A65">
        <w:t xml:space="preserve"> </w:t>
      </w:r>
      <w:r w:rsidRPr="00177A65">
        <w:rPr>
          <w:lang w:val="en-US"/>
        </w:rPr>
        <w:t>mental</w:t>
      </w:r>
      <w:r w:rsidRPr="00177A65">
        <w:t xml:space="preserve"> </w:t>
      </w:r>
      <w:r w:rsidRPr="00177A65">
        <w:rPr>
          <w:lang w:val="en-US"/>
        </w:rPr>
        <w:t>health,</w:t>
      </w:r>
      <w:r w:rsidRPr="00177A65">
        <w:t xml:space="preserve"> </w:t>
      </w:r>
      <w:r w:rsidRPr="00177A65">
        <w:rPr>
          <w:lang w:val="en-US"/>
        </w:rPr>
        <w:t>in the whole sample and stratified by cohort. Data are expressed as mean and standard error. Time effects from mixed effect ANOVA in the whole sample were estimated by comparing data collected before the 1st lockdown to other time-points (* p &lt; .05, *</w:t>
      </w:r>
      <w:r w:rsidRPr="00177A65">
        <w:t>*</w:t>
      </w:r>
      <w:r w:rsidRPr="00177A65">
        <w:rPr>
          <w:lang w:val="en-US"/>
        </w:rPr>
        <w:t xml:space="preserve"> p &lt; .01, **</w:t>
      </w:r>
      <w:r w:rsidRPr="00177A65">
        <w:t>*</w:t>
      </w:r>
      <w:r w:rsidRPr="00177A65">
        <w:rPr>
          <w:lang w:val="en-US"/>
        </w:rPr>
        <w:t xml:space="preserve"> p &lt; .001), and by comparing data collected during the 1st lockdown to data collected afterwards (+ p &lt; .05, ++ p &lt; .01, +++ p &lt; .001). </w:t>
      </w:r>
    </w:p>
    <w:p w14:paraId="0A5F0260" w14:textId="79EACFAC" w:rsidR="00F64B68" w:rsidRPr="00177A65" w:rsidRDefault="00F64B68" w:rsidP="0037212A">
      <w:pPr>
        <w:spacing w:line="480" w:lineRule="auto"/>
        <w:jc w:val="both"/>
        <w:rPr>
          <w:lang w:val="en-US"/>
        </w:rPr>
      </w:pPr>
    </w:p>
    <w:p w14:paraId="45DBE3D8" w14:textId="312D7347" w:rsidR="00F64B68" w:rsidRPr="00177A65" w:rsidRDefault="00F64B68" w:rsidP="0037212A">
      <w:pPr>
        <w:spacing w:line="480" w:lineRule="auto"/>
        <w:jc w:val="both"/>
        <w:rPr>
          <w:lang w:val="en-US"/>
        </w:rPr>
      </w:pPr>
      <w:r w:rsidRPr="00CE3FD9">
        <w:rPr>
          <w:highlight w:val="yellow"/>
          <w:lang w:val="en-US"/>
        </w:rPr>
        <w:t xml:space="preserve">Figure </w:t>
      </w:r>
      <w:r w:rsidR="005A6061" w:rsidRPr="00CE3FD9">
        <w:rPr>
          <w:highlight w:val="yellow"/>
          <w:lang w:val="en-US"/>
        </w:rPr>
        <w:t>4</w:t>
      </w:r>
      <w:r w:rsidRPr="00177A65">
        <w:rPr>
          <w:lang w:val="en-US"/>
        </w:rPr>
        <w:t xml:space="preserve">: </w:t>
      </w:r>
      <w:r w:rsidR="000F26C0" w:rsidRPr="00177A65">
        <w:rPr>
          <w:lang w:val="en-US"/>
        </w:rPr>
        <w:t>Mental health trajectories during the pandemic</w:t>
      </w:r>
      <w:r w:rsidR="00AE04A6" w:rsidRPr="00177A65">
        <w:rPr>
          <w:lang w:val="en-US"/>
        </w:rPr>
        <w:t>. Trajectories of</w:t>
      </w:r>
      <w:r w:rsidRPr="00177A65">
        <w:t xml:space="preserve"> </w:t>
      </w:r>
      <w:r w:rsidRPr="00177A65">
        <w:rPr>
          <w:lang w:val="en-US"/>
        </w:rPr>
        <w:t>(A)</w:t>
      </w:r>
      <w:r w:rsidRPr="00177A65">
        <w:t xml:space="preserve"> </w:t>
      </w:r>
      <w:r w:rsidRPr="00177A65">
        <w:rPr>
          <w:lang w:val="en-US"/>
        </w:rPr>
        <w:t>Depressive</w:t>
      </w:r>
      <w:r w:rsidRPr="00177A65">
        <w:t xml:space="preserve"> </w:t>
      </w:r>
      <w:r w:rsidRPr="00177A65">
        <w:rPr>
          <w:lang w:val="en-US"/>
        </w:rPr>
        <w:t>symptoms;</w:t>
      </w:r>
      <w:r w:rsidRPr="00177A65">
        <w:t xml:space="preserve"> </w:t>
      </w:r>
      <w:r w:rsidRPr="00177A65">
        <w:rPr>
          <w:lang w:val="en-US"/>
        </w:rPr>
        <w:t>(B)</w:t>
      </w:r>
      <w:r w:rsidRPr="00177A65">
        <w:t xml:space="preserve"> </w:t>
      </w:r>
      <w:r w:rsidRPr="00177A65">
        <w:rPr>
          <w:lang w:val="en-US"/>
        </w:rPr>
        <w:t>Harmful</w:t>
      </w:r>
      <w:r w:rsidRPr="00177A65">
        <w:t xml:space="preserve"> </w:t>
      </w:r>
      <w:r w:rsidRPr="00177A65">
        <w:rPr>
          <w:lang w:val="en-US"/>
        </w:rPr>
        <w:t>Alcohol</w:t>
      </w:r>
      <w:r w:rsidRPr="00177A65">
        <w:t xml:space="preserve"> </w:t>
      </w:r>
      <w:r w:rsidRPr="00177A65">
        <w:rPr>
          <w:lang w:val="en-US"/>
        </w:rPr>
        <w:t>drinking;</w:t>
      </w:r>
      <w:r w:rsidRPr="00177A65">
        <w:t xml:space="preserve"> </w:t>
      </w:r>
      <w:r w:rsidRPr="00177A65">
        <w:rPr>
          <w:lang w:val="en-US"/>
        </w:rPr>
        <w:t>(C)</w:t>
      </w:r>
      <w:r w:rsidRPr="00177A65">
        <w:t xml:space="preserve"> </w:t>
      </w:r>
      <w:r w:rsidRPr="00177A65">
        <w:rPr>
          <w:lang w:val="en-US"/>
        </w:rPr>
        <w:t>Eating</w:t>
      </w:r>
      <w:r w:rsidRPr="00177A65">
        <w:t xml:space="preserve"> </w:t>
      </w:r>
      <w:r w:rsidRPr="00177A65">
        <w:rPr>
          <w:lang w:val="en-US"/>
        </w:rPr>
        <w:t>disorder</w:t>
      </w:r>
      <w:r w:rsidRPr="00177A65">
        <w:t xml:space="preserve"> </w:t>
      </w:r>
      <w:r w:rsidRPr="00177A65">
        <w:rPr>
          <w:lang w:val="en-US"/>
        </w:rPr>
        <w:t>symptoms</w:t>
      </w:r>
      <w:r w:rsidRPr="00177A65">
        <w:t xml:space="preserve"> </w:t>
      </w:r>
      <w:r w:rsidR="00B133F9" w:rsidRPr="00177A65">
        <w:rPr>
          <w:lang w:val="en-US"/>
        </w:rPr>
        <w:t xml:space="preserve">(D) </w:t>
      </w:r>
      <w:r w:rsidR="00B133F9" w:rsidRPr="00177A65">
        <w:t xml:space="preserve">and </w:t>
      </w:r>
      <w:r w:rsidR="00B133F9" w:rsidRPr="00177A65">
        <w:rPr>
          <w:lang w:val="en-US"/>
        </w:rPr>
        <w:t xml:space="preserve">Body mass index </w:t>
      </w:r>
      <w:r w:rsidR="00AE04A6" w:rsidRPr="00177A65">
        <w:t xml:space="preserve">are indicated for the </w:t>
      </w:r>
      <w:r w:rsidR="00AE04A6" w:rsidRPr="00177A65">
        <w:rPr>
          <w:lang w:val="en-US"/>
        </w:rPr>
        <w:t>whole sample and for each cohort separately. Data are expressed as mean and standard error. Time effects from mixed effect ANOVA in the whole sample were estimated by comparing data collected before the pandemic to other time-points (* p &lt; .05, *</w:t>
      </w:r>
      <w:r w:rsidR="00AE04A6" w:rsidRPr="00177A65">
        <w:t>*</w:t>
      </w:r>
      <w:r w:rsidR="00AE04A6" w:rsidRPr="00177A65">
        <w:rPr>
          <w:lang w:val="en-US"/>
        </w:rPr>
        <w:t xml:space="preserve"> p &lt; .01, **</w:t>
      </w:r>
      <w:r w:rsidR="00AE04A6" w:rsidRPr="00177A65">
        <w:t>*</w:t>
      </w:r>
      <w:r w:rsidR="00AE04A6" w:rsidRPr="00177A65">
        <w:rPr>
          <w:lang w:val="en-US"/>
        </w:rPr>
        <w:t xml:space="preserve"> p &lt; .001), and by comparing data collected during the 1st lockdown to data collected afterwards (+ p &lt; .05, ++ p &lt; .01, +++ p &lt; .001). </w:t>
      </w:r>
    </w:p>
    <w:p w14:paraId="489356D2" w14:textId="57769C91" w:rsidR="00F64B68" w:rsidRPr="00177A65" w:rsidRDefault="00F64B68" w:rsidP="0037212A">
      <w:pPr>
        <w:spacing w:line="480" w:lineRule="auto"/>
        <w:jc w:val="both"/>
        <w:rPr>
          <w:lang w:val="en-US"/>
        </w:rPr>
      </w:pPr>
    </w:p>
    <w:p w14:paraId="2B813FFC" w14:textId="37AC32BA" w:rsidR="002A71B5" w:rsidRPr="00177A65" w:rsidRDefault="00F64B68" w:rsidP="0037212A">
      <w:pPr>
        <w:spacing w:line="480" w:lineRule="auto"/>
        <w:jc w:val="both"/>
        <w:rPr>
          <w:lang w:val="en-US"/>
        </w:rPr>
      </w:pPr>
      <w:r w:rsidRPr="00CE3FD9">
        <w:rPr>
          <w:highlight w:val="yellow"/>
          <w:lang w:val="en-US"/>
        </w:rPr>
        <w:t xml:space="preserve">Figure </w:t>
      </w:r>
      <w:r w:rsidR="005A6061" w:rsidRPr="00CE3FD9">
        <w:rPr>
          <w:highlight w:val="yellow"/>
          <w:lang w:val="en-US"/>
        </w:rPr>
        <w:t>5</w:t>
      </w:r>
      <w:r w:rsidRPr="00177A65">
        <w:rPr>
          <w:lang w:val="en-US"/>
        </w:rPr>
        <w:t>:</w:t>
      </w:r>
      <w:r w:rsidR="002A71B5" w:rsidRPr="00177A65">
        <w:rPr>
          <w:lang w:val="en-US"/>
        </w:rPr>
        <w:t xml:space="preserve"> </w:t>
      </w:r>
      <w:r w:rsidR="000F26C0" w:rsidRPr="00177A65">
        <w:rPr>
          <w:lang w:val="en-US"/>
        </w:rPr>
        <w:t xml:space="preserve">Effects of pre-pandemic symptoms severity on </w:t>
      </w:r>
      <w:r w:rsidR="00AC3BDE" w:rsidRPr="00177A65">
        <w:rPr>
          <w:lang w:val="en-US"/>
        </w:rPr>
        <w:t xml:space="preserve">pandemic-induced </w:t>
      </w:r>
      <w:r w:rsidR="000F26C0" w:rsidRPr="00177A65">
        <w:rPr>
          <w:lang w:val="en-US"/>
        </w:rPr>
        <w:t>mental health trajectories</w:t>
      </w:r>
      <w:r w:rsidR="002A71B5" w:rsidRPr="00177A65">
        <w:rPr>
          <w:lang w:val="en-US"/>
        </w:rPr>
        <w:t>.</w:t>
      </w:r>
      <w:r w:rsidR="001C2EAC" w:rsidRPr="00177A65">
        <w:rPr>
          <w:lang w:val="en-US"/>
        </w:rPr>
        <w:t xml:space="preserve"> </w:t>
      </w:r>
      <w:r w:rsidR="007639F5" w:rsidRPr="00177A65">
        <w:rPr>
          <w:lang w:val="en-US"/>
        </w:rPr>
        <w:t>(A) Effects of pre-pandemic severity for depression (minimal, mild, and moderate to severe) on t</w:t>
      </w:r>
      <w:r w:rsidR="001C2EAC" w:rsidRPr="00177A65">
        <w:rPr>
          <w:lang w:val="en-US"/>
        </w:rPr>
        <w:t>rajectories of</w:t>
      </w:r>
      <w:r w:rsidR="003D2E03" w:rsidRPr="00177A65">
        <w:rPr>
          <w:lang w:val="en-US"/>
        </w:rPr>
        <w:t xml:space="preserve"> </w:t>
      </w:r>
      <w:r w:rsidR="007639F5" w:rsidRPr="00177A65">
        <w:rPr>
          <w:lang w:val="en-US"/>
        </w:rPr>
        <w:t>d</w:t>
      </w:r>
      <w:r w:rsidR="001C2EAC" w:rsidRPr="00177A65">
        <w:rPr>
          <w:lang w:val="en-US"/>
        </w:rPr>
        <w:t>epressive</w:t>
      </w:r>
      <w:r w:rsidR="001C2EAC" w:rsidRPr="00177A65">
        <w:t xml:space="preserve"> </w:t>
      </w:r>
      <w:r w:rsidR="001C2EAC" w:rsidRPr="00177A65">
        <w:rPr>
          <w:lang w:val="en-US"/>
        </w:rPr>
        <w:t>symptoms;</w:t>
      </w:r>
      <w:r w:rsidR="001C2EAC" w:rsidRPr="00177A65">
        <w:t xml:space="preserve"> </w:t>
      </w:r>
      <w:r w:rsidR="001C2EAC" w:rsidRPr="00177A65">
        <w:rPr>
          <w:lang w:val="en-US"/>
        </w:rPr>
        <w:t>(B)</w:t>
      </w:r>
      <w:r w:rsidR="001C2EAC" w:rsidRPr="00177A65">
        <w:t xml:space="preserve"> </w:t>
      </w:r>
      <w:r w:rsidR="007639F5" w:rsidRPr="00177A65">
        <w:rPr>
          <w:lang w:val="en-US"/>
        </w:rPr>
        <w:t>Effects of pre-pandemic risk for alcohol abuse (low or high risk) on trajectories of h</w:t>
      </w:r>
      <w:r w:rsidR="001C2EAC" w:rsidRPr="00177A65">
        <w:rPr>
          <w:lang w:val="en-US"/>
        </w:rPr>
        <w:t>armful</w:t>
      </w:r>
      <w:r w:rsidR="007639F5" w:rsidRPr="00177A65">
        <w:rPr>
          <w:lang w:val="en-US"/>
        </w:rPr>
        <w:t xml:space="preserve"> a</w:t>
      </w:r>
      <w:r w:rsidR="001C2EAC" w:rsidRPr="00177A65">
        <w:rPr>
          <w:lang w:val="en-US"/>
        </w:rPr>
        <w:t>lcohol</w:t>
      </w:r>
      <w:r w:rsidR="001C2EAC" w:rsidRPr="00177A65">
        <w:t xml:space="preserve"> </w:t>
      </w:r>
      <w:r w:rsidR="001C2EAC" w:rsidRPr="00177A65">
        <w:rPr>
          <w:lang w:val="en-US"/>
        </w:rPr>
        <w:t>drinking</w:t>
      </w:r>
      <w:r w:rsidR="007639F5" w:rsidRPr="00177A65">
        <w:rPr>
          <w:lang w:val="en-US"/>
        </w:rPr>
        <w:t>;</w:t>
      </w:r>
      <w:r w:rsidR="003D2E03" w:rsidRPr="00177A65">
        <w:rPr>
          <w:lang w:val="en-US"/>
        </w:rPr>
        <w:t xml:space="preserve"> </w:t>
      </w:r>
      <w:r w:rsidR="001C2EAC" w:rsidRPr="00177A65">
        <w:rPr>
          <w:lang w:val="en-US"/>
        </w:rPr>
        <w:t>(</w:t>
      </w:r>
      <w:r w:rsidR="007639F5" w:rsidRPr="00177A65">
        <w:rPr>
          <w:lang w:val="en-US"/>
        </w:rPr>
        <w:t>C</w:t>
      </w:r>
      <w:r w:rsidR="001C2EAC" w:rsidRPr="00177A65">
        <w:rPr>
          <w:lang w:val="en-US"/>
        </w:rPr>
        <w:t>)</w:t>
      </w:r>
      <w:r w:rsidR="001C2EAC" w:rsidRPr="00177A65">
        <w:t xml:space="preserve"> </w:t>
      </w:r>
      <w:r w:rsidR="007639F5" w:rsidRPr="00177A65">
        <w:rPr>
          <w:lang w:val="en-US"/>
        </w:rPr>
        <w:t>Effects of pre-pandemic risk for eating disorders (low risk or probable ED) on trajectories of e</w:t>
      </w:r>
      <w:r w:rsidR="001C2EAC" w:rsidRPr="00177A65">
        <w:rPr>
          <w:lang w:val="en-US"/>
        </w:rPr>
        <w:t>ating</w:t>
      </w:r>
      <w:r w:rsidR="001C2EAC" w:rsidRPr="00177A65">
        <w:t xml:space="preserve"> </w:t>
      </w:r>
      <w:r w:rsidR="001C2EAC" w:rsidRPr="00177A65">
        <w:rPr>
          <w:lang w:val="en-US"/>
        </w:rPr>
        <w:t>disorder</w:t>
      </w:r>
      <w:r w:rsidR="001C2EAC" w:rsidRPr="00177A65">
        <w:t xml:space="preserve"> </w:t>
      </w:r>
      <w:r w:rsidR="001C2EAC" w:rsidRPr="00177A65">
        <w:rPr>
          <w:lang w:val="en-US"/>
        </w:rPr>
        <w:t>symptoms</w:t>
      </w:r>
      <w:r w:rsidR="003D2E03" w:rsidRPr="00177A65">
        <w:rPr>
          <w:lang w:val="en-US"/>
        </w:rPr>
        <w:t xml:space="preserve">, </w:t>
      </w:r>
      <w:r w:rsidR="007639F5" w:rsidRPr="00177A65">
        <w:rPr>
          <w:lang w:val="en-US"/>
        </w:rPr>
        <w:t xml:space="preserve">(D) Effects of pre-pandemic risk for eating disorders on BMI trajectories, and (E) Effects of pre-pandemic BMI (low or normal and overweight or obese) on BMI trajectories. </w:t>
      </w:r>
      <w:r w:rsidR="001C2EAC" w:rsidRPr="00177A65">
        <w:rPr>
          <w:lang w:val="en-US"/>
        </w:rPr>
        <w:t>Data are expressed as mean and standard error.</w:t>
      </w:r>
      <w:r w:rsidR="003D2E03" w:rsidRPr="00177A65">
        <w:rPr>
          <w:lang w:val="en-US"/>
        </w:rPr>
        <w:t xml:space="preserve"> Mixed effect ANOVA</w:t>
      </w:r>
      <w:r w:rsidR="003D2E03" w:rsidRPr="00177A65">
        <w:t xml:space="preserve"> </w:t>
      </w:r>
      <w:r w:rsidR="003D2E03" w:rsidRPr="00177A65">
        <w:rPr>
          <w:lang w:val="en-US"/>
        </w:rPr>
        <w:t>revealed</w:t>
      </w:r>
      <w:r w:rsidR="003D2E03" w:rsidRPr="00177A65">
        <w:t xml:space="preserve"> significant</w:t>
      </w:r>
      <w:r w:rsidR="009C18FF" w:rsidRPr="00177A65">
        <w:t xml:space="preserve"> time x group </w:t>
      </w:r>
      <w:r w:rsidR="003D2E03" w:rsidRPr="00177A65">
        <w:t xml:space="preserve">(i.e., </w:t>
      </w:r>
      <w:r w:rsidR="003D2E03" w:rsidRPr="00177A65">
        <w:rPr>
          <w:lang w:val="en-US"/>
        </w:rPr>
        <w:t xml:space="preserve">pre-pandemic risks levels) </w:t>
      </w:r>
      <w:r w:rsidR="009C18FF" w:rsidRPr="00177A65">
        <w:t>interaction</w:t>
      </w:r>
      <w:r w:rsidR="003D2E03" w:rsidRPr="00177A65">
        <w:t>s</w:t>
      </w:r>
      <w:r w:rsidR="009C18FF" w:rsidRPr="00177A65">
        <w:t xml:space="preserve"> in </w:t>
      </w:r>
      <w:r w:rsidR="003D2E03" w:rsidRPr="00177A65">
        <w:t xml:space="preserve">all comparisons. </w:t>
      </w:r>
      <w:r w:rsidR="001300D6" w:rsidRPr="00177A65">
        <w:rPr>
          <w:lang w:val="en-US"/>
        </w:rPr>
        <w:t xml:space="preserve">Time effects </w:t>
      </w:r>
      <w:r w:rsidR="003D2E03" w:rsidRPr="00177A65">
        <w:rPr>
          <w:lang w:val="en-US"/>
        </w:rPr>
        <w:t>in each group</w:t>
      </w:r>
      <w:r w:rsidR="001300D6" w:rsidRPr="00177A65">
        <w:rPr>
          <w:lang w:val="en-US"/>
        </w:rPr>
        <w:t xml:space="preserve"> were estimated by comparing data collected before the pandemic to other time-points (* p &lt; .05, *</w:t>
      </w:r>
      <w:r w:rsidR="001300D6" w:rsidRPr="00177A65">
        <w:t>*</w:t>
      </w:r>
      <w:r w:rsidR="001300D6" w:rsidRPr="00177A65">
        <w:rPr>
          <w:lang w:val="en-US"/>
        </w:rPr>
        <w:t xml:space="preserve"> p &lt; .01, **</w:t>
      </w:r>
      <w:r w:rsidR="001300D6" w:rsidRPr="00177A65">
        <w:t>*</w:t>
      </w:r>
      <w:r w:rsidR="001300D6" w:rsidRPr="00177A65">
        <w:rPr>
          <w:lang w:val="en-US"/>
        </w:rPr>
        <w:t xml:space="preserve"> p &lt; .001), and by comparing data collected during the 1st lockdown to data collected afterwards (+ p &lt; .05, ++ p &lt; .01, +++ p &lt; .001).</w:t>
      </w:r>
    </w:p>
    <w:p w14:paraId="7619E611" w14:textId="77777777" w:rsidR="00F64B68" w:rsidRPr="00177A65" w:rsidRDefault="00F64B68" w:rsidP="0037212A">
      <w:pPr>
        <w:spacing w:line="480" w:lineRule="auto"/>
        <w:jc w:val="both"/>
      </w:pPr>
    </w:p>
    <w:p w14:paraId="45649770" w14:textId="0DD2466D" w:rsidR="00D3033A" w:rsidRPr="00177A65" w:rsidRDefault="00D3033A" w:rsidP="0037212A">
      <w:pPr>
        <w:spacing w:line="480" w:lineRule="auto"/>
        <w:jc w:val="both"/>
      </w:pPr>
    </w:p>
    <w:sectPr w:rsidR="00D3033A" w:rsidRPr="00177A65" w:rsidSect="00BA28EB">
      <w:footerReference w:type="default" r:id="rId13"/>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4C56A1" w14:textId="77777777" w:rsidR="00BF5E1E" w:rsidRDefault="00BF5E1E" w:rsidP="00B932A6">
      <w:r>
        <w:separator/>
      </w:r>
    </w:p>
  </w:endnote>
  <w:endnote w:type="continuationSeparator" w:id="0">
    <w:p w14:paraId="76AF2B08" w14:textId="77777777" w:rsidR="00BF5E1E" w:rsidRDefault="00BF5E1E" w:rsidP="00B932A6">
      <w:r>
        <w:continuationSeparator/>
      </w:r>
    </w:p>
  </w:endnote>
  <w:endnote w:type="continuationNotice" w:id="1">
    <w:p w14:paraId="21279887" w14:textId="77777777" w:rsidR="00BF5E1E" w:rsidRDefault="00BF5E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7291287"/>
      <w:docPartObj>
        <w:docPartGallery w:val="Page Numbers (Bottom of Page)"/>
        <w:docPartUnique/>
      </w:docPartObj>
    </w:sdtPr>
    <w:sdtEndPr>
      <w:rPr>
        <w:noProof/>
      </w:rPr>
    </w:sdtEndPr>
    <w:sdtContent>
      <w:p w14:paraId="74E71932" w14:textId="1C2E66BF" w:rsidR="00B932A6" w:rsidRDefault="00B932A6">
        <w:pPr>
          <w:pStyle w:val="Footer"/>
          <w:jc w:val="center"/>
        </w:pPr>
        <w:r>
          <w:fldChar w:fldCharType="begin"/>
        </w:r>
        <w:r>
          <w:instrText xml:space="preserve"> PAGE   \* MERGEFORMAT </w:instrText>
        </w:r>
        <w:r>
          <w:fldChar w:fldCharType="separate"/>
        </w:r>
        <w:r w:rsidR="00437B46">
          <w:rPr>
            <w:noProof/>
          </w:rPr>
          <w:t>2</w:t>
        </w:r>
        <w:r>
          <w:rPr>
            <w:noProof/>
          </w:rPr>
          <w:fldChar w:fldCharType="end"/>
        </w:r>
      </w:p>
    </w:sdtContent>
  </w:sdt>
  <w:p w14:paraId="3D79A0F1" w14:textId="77777777" w:rsidR="00B932A6" w:rsidRDefault="00B932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F2ACC2" w14:textId="77777777" w:rsidR="00BF5E1E" w:rsidRDefault="00BF5E1E" w:rsidP="00B932A6">
      <w:r>
        <w:separator/>
      </w:r>
    </w:p>
  </w:footnote>
  <w:footnote w:type="continuationSeparator" w:id="0">
    <w:p w14:paraId="72C9BE21" w14:textId="77777777" w:rsidR="00BF5E1E" w:rsidRDefault="00BF5E1E" w:rsidP="00B932A6">
      <w:r>
        <w:continuationSeparator/>
      </w:r>
    </w:p>
  </w:footnote>
  <w:footnote w:type="continuationNotice" w:id="1">
    <w:p w14:paraId="6D510BA2" w14:textId="77777777" w:rsidR="00BF5E1E" w:rsidRDefault="00BF5E1E"/>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B6F6D"/>
    <w:multiLevelType w:val="multilevel"/>
    <w:tmpl w:val="04582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132CDC"/>
    <w:multiLevelType w:val="multilevel"/>
    <w:tmpl w:val="4288D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1D38D2"/>
    <w:multiLevelType w:val="hybridMultilevel"/>
    <w:tmpl w:val="FBD02862"/>
    <w:lvl w:ilvl="0" w:tplc="A1082978">
      <w:start w:val="1"/>
      <w:numFmt w:val="bullet"/>
      <w:lvlText w:val="•"/>
      <w:lvlJc w:val="left"/>
      <w:pPr>
        <w:tabs>
          <w:tab w:val="num" w:pos="720"/>
        </w:tabs>
        <w:ind w:left="720" w:hanging="360"/>
      </w:pPr>
      <w:rPr>
        <w:rFonts w:ascii="Arial" w:hAnsi="Arial" w:hint="default"/>
      </w:rPr>
    </w:lvl>
    <w:lvl w:ilvl="1" w:tplc="67B4F63C" w:tentative="1">
      <w:start w:val="1"/>
      <w:numFmt w:val="bullet"/>
      <w:lvlText w:val="•"/>
      <w:lvlJc w:val="left"/>
      <w:pPr>
        <w:tabs>
          <w:tab w:val="num" w:pos="1440"/>
        </w:tabs>
        <w:ind w:left="1440" w:hanging="360"/>
      </w:pPr>
      <w:rPr>
        <w:rFonts w:ascii="Arial" w:hAnsi="Arial" w:hint="default"/>
      </w:rPr>
    </w:lvl>
    <w:lvl w:ilvl="2" w:tplc="EE3AC0BC">
      <w:start w:val="1"/>
      <w:numFmt w:val="bullet"/>
      <w:lvlText w:val="•"/>
      <w:lvlJc w:val="left"/>
      <w:pPr>
        <w:tabs>
          <w:tab w:val="num" w:pos="2160"/>
        </w:tabs>
        <w:ind w:left="2160" w:hanging="360"/>
      </w:pPr>
      <w:rPr>
        <w:rFonts w:ascii="Arial" w:hAnsi="Arial" w:hint="default"/>
      </w:rPr>
    </w:lvl>
    <w:lvl w:ilvl="3" w:tplc="609820CE">
      <w:numFmt w:val="bullet"/>
      <w:lvlText w:val="Ø"/>
      <w:lvlJc w:val="left"/>
      <w:pPr>
        <w:tabs>
          <w:tab w:val="num" w:pos="2880"/>
        </w:tabs>
        <w:ind w:left="2880" w:hanging="360"/>
      </w:pPr>
      <w:rPr>
        <w:rFonts w:ascii="Wingdings" w:hAnsi="Wingdings" w:hint="default"/>
      </w:rPr>
    </w:lvl>
    <w:lvl w:ilvl="4" w:tplc="EA542604">
      <w:numFmt w:val="bullet"/>
      <w:lvlText w:val="•"/>
      <w:lvlJc w:val="left"/>
      <w:pPr>
        <w:tabs>
          <w:tab w:val="num" w:pos="3600"/>
        </w:tabs>
        <w:ind w:left="3600" w:hanging="360"/>
      </w:pPr>
      <w:rPr>
        <w:rFonts w:ascii="Arial" w:hAnsi="Arial" w:hint="default"/>
      </w:rPr>
    </w:lvl>
    <w:lvl w:ilvl="5" w:tplc="AC7EEF60" w:tentative="1">
      <w:start w:val="1"/>
      <w:numFmt w:val="bullet"/>
      <w:lvlText w:val="•"/>
      <w:lvlJc w:val="left"/>
      <w:pPr>
        <w:tabs>
          <w:tab w:val="num" w:pos="4320"/>
        </w:tabs>
        <w:ind w:left="4320" w:hanging="360"/>
      </w:pPr>
      <w:rPr>
        <w:rFonts w:ascii="Arial" w:hAnsi="Arial" w:hint="default"/>
      </w:rPr>
    </w:lvl>
    <w:lvl w:ilvl="6" w:tplc="B4F6D680" w:tentative="1">
      <w:start w:val="1"/>
      <w:numFmt w:val="bullet"/>
      <w:lvlText w:val="•"/>
      <w:lvlJc w:val="left"/>
      <w:pPr>
        <w:tabs>
          <w:tab w:val="num" w:pos="5040"/>
        </w:tabs>
        <w:ind w:left="5040" w:hanging="360"/>
      </w:pPr>
      <w:rPr>
        <w:rFonts w:ascii="Arial" w:hAnsi="Arial" w:hint="default"/>
      </w:rPr>
    </w:lvl>
    <w:lvl w:ilvl="7" w:tplc="93EAEBFE" w:tentative="1">
      <w:start w:val="1"/>
      <w:numFmt w:val="bullet"/>
      <w:lvlText w:val="•"/>
      <w:lvlJc w:val="left"/>
      <w:pPr>
        <w:tabs>
          <w:tab w:val="num" w:pos="5760"/>
        </w:tabs>
        <w:ind w:left="5760" w:hanging="360"/>
      </w:pPr>
      <w:rPr>
        <w:rFonts w:ascii="Arial" w:hAnsi="Arial" w:hint="default"/>
      </w:rPr>
    </w:lvl>
    <w:lvl w:ilvl="8" w:tplc="2C5E6C1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A4F0DDE"/>
    <w:multiLevelType w:val="multilevel"/>
    <w:tmpl w:val="7B9482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AC070C7"/>
    <w:multiLevelType w:val="hybridMultilevel"/>
    <w:tmpl w:val="9CE0AF8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4BEA1BA6"/>
    <w:multiLevelType w:val="hybridMultilevel"/>
    <w:tmpl w:val="04B04566"/>
    <w:lvl w:ilvl="0" w:tplc="E39EB96C">
      <w:start w:val="1"/>
      <w:numFmt w:val="bullet"/>
      <w:lvlText w:val=""/>
      <w:lvlJc w:val="left"/>
      <w:pPr>
        <w:ind w:left="360" w:hanging="360"/>
      </w:pPr>
      <w:rPr>
        <w:rFonts w:ascii="Symbol" w:hAnsi="Symbol" w:hint="default"/>
        <w:color w:val="000000" w:themeColor="text1"/>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4BEE3214"/>
    <w:multiLevelType w:val="hybridMultilevel"/>
    <w:tmpl w:val="DB1ECBEE"/>
    <w:lvl w:ilvl="0" w:tplc="8C528798">
      <w:start w:val="1"/>
      <w:numFmt w:val="bullet"/>
      <w:lvlText w:val="o"/>
      <w:lvlJc w:val="left"/>
      <w:pPr>
        <w:ind w:left="720" w:hanging="360"/>
      </w:pPr>
      <w:rPr>
        <w:rFonts w:ascii="Courier New" w:hAnsi="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E677FDD"/>
    <w:multiLevelType w:val="hybridMultilevel"/>
    <w:tmpl w:val="3168DF6E"/>
    <w:lvl w:ilvl="0" w:tplc="0809000F">
      <w:start w:val="1"/>
      <w:numFmt w:val="decimal"/>
      <w:lvlText w:val="%1."/>
      <w:lvlJc w:val="left"/>
      <w:pPr>
        <w:ind w:left="72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551124D4"/>
    <w:multiLevelType w:val="hybridMultilevel"/>
    <w:tmpl w:val="6F8AA224"/>
    <w:lvl w:ilvl="0" w:tplc="8C528798">
      <w:start w:val="1"/>
      <w:numFmt w:val="bullet"/>
      <w:lvlText w:val="o"/>
      <w:lvlJc w:val="left"/>
      <w:pPr>
        <w:ind w:left="720" w:hanging="360"/>
      </w:pPr>
      <w:rPr>
        <w:rFonts w:ascii="Courier New" w:hAnsi="Courier New" w:hint="default"/>
      </w:rPr>
    </w:lvl>
    <w:lvl w:ilvl="1" w:tplc="A840275E">
      <w:start w:val="30"/>
      <w:numFmt w:val="bullet"/>
      <w:lvlText w:val="●"/>
      <w:lvlJc w:val="left"/>
      <w:pPr>
        <w:ind w:left="1440" w:hanging="360"/>
      </w:pPr>
      <w:rPr>
        <w:rFonts w:ascii="DengXian" w:eastAsia="DengXian" w:hAnsi="DengXian" w:cstheme="minorBidi" w:hint="eastAsia"/>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8815F47"/>
    <w:multiLevelType w:val="multilevel"/>
    <w:tmpl w:val="97DE9FB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69AB1334"/>
    <w:multiLevelType w:val="hybridMultilevel"/>
    <w:tmpl w:val="D91C85FE"/>
    <w:lvl w:ilvl="0" w:tplc="F50C5788">
      <w:start w:val="1"/>
      <w:numFmt w:val="decimal"/>
      <w:lvlText w:val="%1."/>
      <w:lvlJc w:val="left"/>
      <w:pPr>
        <w:ind w:left="361" w:hanging="361"/>
      </w:pPr>
      <w:rPr>
        <w:rFonts w:ascii="Arial" w:eastAsia="Arial" w:hAnsi="Arial" w:cs="Arial" w:hint="default"/>
        <w:b/>
        <w:bCs/>
        <w:spacing w:val="-10"/>
        <w:w w:val="99"/>
        <w:sz w:val="22"/>
        <w:szCs w:val="22"/>
        <w:lang w:val="en-US" w:eastAsia="en-US" w:bidi="en-US"/>
      </w:rPr>
    </w:lvl>
    <w:lvl w:ilvl="1" w:tplc="82D6DB92">
      <w:start w:val="1"/>
      <w:numFmt w:val="lowerLetter"/>
      <w:lvlText w:val="%2."/>
      <w:lvlJc w:val="left"/>
      <w:pPr>
        <w:ind w:left="1541" w:hanging="360"/>
      </w:pPr>
      <w:rPr>
        <w:rFonts w:ascii="Arial" w:eastAsia="Arial" w:hAnsi="Arial" w:cs="Arial" w:hint="default"/>
        <w:spacing w:val="-10"/>
        <w:w w:val="99"/>
        <w:sz w:val="22"/>
        <w:szCs w:val="22"/>
        <w:lang w:val="en-US" w:eastAsia="en-US" w:bidi="en-US"/>
      </w:rPr>
    </w:lvl>
    <w:lvl w:ilvl="2" w:tplc="1EECC3D4">
      <w:numFmt w:val="bullet"/>
      <w:lvlText w:val=""/>
      <w:lvlJc w:val="left"/>
      <w:pPr>
        <w:ind w:left="2261" w:hanging="360"/>
      </w:pPr>
      <w:rPr>
        <w:rFonts w:ascii="Symbol" w:eastAsia="Symbol" w:hAnsi="Symbol" w:cs="Symbol" w:hint="default"/>
        <w:w w:val="100"/>
        <w:sz w:val="22"/>
        <w:szCs w:val="22"/>
        <w:lang w:val="en-US" w:eastAsia="en-US" w:bidi="en-US"/>
      </w:rPr>
    </w:lvl>
    <w:lvl w:ilvl="3" w:tplc="36B09000">
      <w:numFmt w:val="bullet"/>
      <w:lvlText w:val="•"/>
      <w:lvlJc w:val="left"/>
      <w:pPr>
        <w:ind w:left="3172" w:hanging="360"/>
      </w:pPr>
      <w:rPr>
        <w:lang w:val="en-US" w:eastAsia="en-US" w:bidi="en-US"/>
      </w:rPr>
    </w:lvl>
    <w:lvl w:ilvl="4" w:tplc="E0BADFC8">
      <w:numFmt w:val="bullet"/>
      <w:lvlText w:val="•"/>
      <w:lvlJc w:val="left"/>
      <w:pPr>
        <w:ind w:left="4085" w:hanging="360"/>
      </w:pPr>
      <w:rPr>
        <w:lang w:val="en-US" w:eastAsia="en-US" w:bidi="en-US"/>
      </w:rPr>
    </w:lvl>
    <w:lvl w:ilvl="5" w:tplc="BC3CE210">
      <w:numFmt w:val="bullet"/>
      <w:lvlText w:val="•"/>
      <w:lvlJc w:val="left"/>
      <w:pPr>
        <w:ind w:left="4997" w:hanging="360"/>
      </w:pPr>
      <w:rPr>
        <w:lang w:val="en-US" w:eastAsia="en-US" w:bidi="en-US"/>
      </w:rPr>
    </w:lvl>
    <w:lvl w:ilvl="6" w:tplc="FA064A4C">
      <w:numFmt w:val="bullet"/>
      <w:lvlText w:val="•"/>
      <w:lvlJc w:val="left"/>
      <w:pPr>
        <w:ind w:left="5910" w:hanging="360"/>
      </w:pPr>
      <w:rPr>
        <w:lang w:val="en-US" w:eastAsia="en-US" w:bidi="en-US"/>
      </w:rPr>
    </w:lvl>
    <w:lvl w:ilvl="7" w:tplc="D70CA670">
      <w:numFmt w:val="bullet"/>
      <w:lvlText w:val="•"/>
      <w:lvlJc w:val="left"/>
      <w:pPr>
        <w:ind w:left="6822" w:hanging="360"/>
      </w:pPr>
      <w:rPr>
        <w:lang w:val="en-US" w:eastAsia="en-US" w:bidi="en-US"/>
      </w:rPr>
    </w:lvl>
    <w:lvl w:ilvl="8" w:tplc="B9BC03B4">
      <w:numFmt w:val="bullet"/>
      <w:lvlText w:val="•"/>
      <w:lvlJc w:val="left"/>
      <w:pPr>
        <w:ind w:left="7735" w:hanging="360"/>
      </w:pPr>
      <w:rPr>
        <w:lang w:val="en-US" w:eastAsia="en-US" w:bidi="en-US"/>
      </w:rPr>
    </w:lvl>
  </w:abstractNum>
  <w:abstractNum w:abstractNumId="11" w15:restartNumberingAfterBreak="0">
    <w:nsid w:val="6D5A537B"/>
    <w:multiLevelType w:val="multilevel"/>
    <w:tmpl w:val="CDC20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7C21C80"/>
    <w:multiLevelType w:val="hybridMultilevel"/>
    <w:tmpl w:val="2EA0FF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8650DC0"/>
    <w:multiLevelType w:val="hybridMultilevel"/>
    <w:tmpl w:val="3E7C8E52"/>
    <w:lvl w:ilvl="0" w:tplc="700CF8C2">
      <w:start w:val="1"/>
      <w:numFmt w:val="bullet"/>
      <w:lvlText w:val="•"/>
      <w:lvlJc w:val="left"/>
      <w:pPr>
        <w:tabs>
          <w:tab w:val="num" w:pos="720"/>
        </w:tabs>
        <w:ind w:left="720" w:hanging="360"/>
      </w:pPr>
      <w:rPr>
        <w:rFonts w:ascii="Arial" w:hAnsi="Arial" w:hint="default"/>
      </w:rPr>
    </w:lvl>
    <w:lvl w:ilvl="1" w:tplc="B0C865EE">
      <w:numFmt w:val="bullet"/>
      <w:lvlText w:val="•"/>
      <w:lvlJc w:val="left"/>
      <w:pPr>
        <w:tabs>
          <w:tab w:val="num" w:pos="1440"/>
        </w:tabs>
        <w:ind w:left="1440" w:hanging="360"/>
      </w:pPr>
      <w:rPr>
        <w:rFonts w:ascii="Arial" w:hAnsi="Arial" w:hint="default"/>
      </w:rPr>
    </w:lvl>
    <w:lvl w:ilvl="2" w:tplc="C6D090B0" w:tentative="1">
      <w:start w:val="1"/>
      <w:numFmt w:val="bullet"/>
      <w:lvlText w:val="•"/>
      <w:lvlJc w:val="left"/>
      <w:pPr>
        <w:tabs>
          <w:tab w:val="num" w:pos="2160"/>
        </w:tabs>
        <w:ind w:left="2160" w:hanging="360"/>
      </w:pPr>
      <w:rPr>
        <w:rFonts w:ascii="Arial" w:hAnsi="Arial" w:hint="default"/>
      </w:rPr>
    </w:lvl>
    <w:lvl w:ilvl="3" w:tplc="1736F916" w:tentative="1">
      <w:start w:val="1"/>
      <w:numFmt w:val="bullet"/>
      <w:lvlText w:val="•"/>
      <w:lvlJc w:val="left"/>
      <w:pPr>
        <w:tabs>
          <w:tab w:val="num" w:pos="2880"/>
        </w:tabs>
        <w:ind w:left="2880" w:hanging="360"/>
      </w:pPr>
      <w:rPr>
        <w:rFonts w:ascii="Arial" w:hAnsi="Arial" w:hint="default"/>
      </w:rPr>
    </w:lvl>
    <w:lvl w:ilvl="4" w:tplc="44FE1122" w:tentative="1">
      <w:start w:val="1"/>
      <w:numFmt w:val="bullet"/>
      <w:lvlText w:val="•"/>
      <w:lvlJc w:val="left"/>
      <w:pPr>
        <w:tabs>
          <w:tab w:val="num" w:pos="3600"/>
        </w:tabs>
        <w:ind w:left="3600" w:hanging="360"/>
      </w:pPr>
      <w:rPr>
        <w:rFonts w:ascii="Arial" w:hAnsi="Arial" w:hint="default"/>
      </w:rPr>
    </w:lvl>
    <w:lvl w:ilvl="5" w:tplc="A7AE578C" w:tentative="1">
      <w:start w:val="1"/>
      <w:numFmt w:val="bullet"/>
      <w:lvlText w:val="•"/>
      <w:lvlJc w:val="left"/>
      <w:pPr>
        <w:tabs>
          <w:tab w:val="num" w:pos="4320"/>
        </w:tabs>
        <w:ind w:left="4320" w:hanging="360"/>
      </w:pPr>
      <w:rPr>
        <w:rFonts w:ascii="Arial" w:hAnsi="Arial" w:hint="default"/>
      </w:rPr>
    </w:lvl>
    <w:lvl w:ilvl="6" w:tplc="FD843FB4" w:tentative="1">
      <w:start w:val="1"/>
      <w:numFmt w:val="bullet"/>
      <w:lvlText w:val="•"/>
      <w:lvlJc w:val="left"/>
      <w:pPr>
        <w:tabs>
          <w:tab w:val="num" w:pos="5040"/>
        </w:tabs>
        <w:ind w:left="5040" w:hanging="360"/>
      </w:pPr>
      <w:rPr>
        <w:rFonts w:ascii="Arial" w:hAnsi="Arial" w:hint="default"/>
      </w:rPr>
    </w:lvl>
    <w:lvl w:ilvl="7" w:tplc="394211FE" w:tentative="1">
      <w:start w:val="1"/>
      <w:numFmt w:val="bullet"/>
      <w:lvlText w:val="•"/>
      <w:lvlJc w:val="left"/>
      <w:pPr>
        <w:tabs>
          <w:tab w:val="num" w:pos="5760"/>
        </w:tabs>
        <w:ind w:left="5760" w:hanging="360"/>
      </w:pPr>
      <w:rPr>
        <w:rFonts w:ascii="Arial" w:hAnsi="Arial" w:hint="default"/>
      </w:rPr>
    </w:lvl>
    <w:lvl w:ilvl="8" w:tplc="8428857C"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7AE86F51"/>
    <w:multiLevelType w:val="multilevel"/>
    <w:tmpl w:val="A3685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C883448"/>
    <w:multiLevelType w:val="hybridMultilevel"/>
    <w:tmpl w:val="E2C8D7B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11"/>
  </w:num>
  <w:num w:numId="3">
    <w:abstractNumId w:val="9"/>
  </w:num>
  <w:num w:numId="4">
    <w:abstractNumId w:val="7"/>
  </w:num>
  <w:num w:numId="5">
    <w:abstractNumId w:val="2"/>
  </w:num>
  <w:num w:numId="6">
    <w:abstractNumId w:val="13"/>
  </w:num>
  <w:num w:numId="7">
    <w:abstractNumId w:val="4"/>
  </w:num>
  <w:num w:numId="8">
    <w:abstractNumId w:val="12"/>
  </w:num>
  <w:num w:numId="9">
    <w:abstractNumId w:val="10"/>
  </w:num>
  <w:num w:numId="10">
    <w:abstractNumId w:val="8"/>
  </w:num>
  <w:num w:numId="11">
    <w:abstractNumId w:val="6"/>
  </w:num>
  <w:num w:numId="12">
    <w:abstractNumId w:val="5"/>
  </w:num>
  <w:num w:numId="13">
    <w:abstractNumId w:val="3"/>
  </w:num>
  <w:num w:numId="14">
    <w:abstractNumId w:val="14"/>
  </w:num>
  <w:num w:numId="15">
    <w:abstractNumId w:val="0"/>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Psychia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0r9a050yasfwvefaesxprwafxwxwp9veppv&quot;&gt;Young intro&lt;record-ids&gt;&lt;item&gt;2&lt;/item&gt;&lt;item&gt;5&lt;/item&gt;&lt;item&gt;9&lt;/item&gt;&lt;item&gt;10&lt;/item&gt;&lt;item&gt;16&lt;/item&gt;&lt;item&gt;17&lt;/item&gt;&lt;item&gt;27&lt;/item&gt;&lt;item&gt;28&lt;/item&gt;&lt;item&gt;33&lt;/item&gt;&lt;item&gt;35&lt;/item&gt;&lt;item&gt;38&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70&lt;/item&gt;&lt;item&gt;71&lt;/item&gt;&lt;item&gt;73&lt;/item&gt;&lt;item&gt;74&lt;/item&gt;&lt;item&gt;75&lt;/item&gt;&lt;item&gt;76&lt;/item&gt;&lt;item&gt;77&lt;/item&gt;&lt;item&gt;108&lt;/item&gt;&lt;item&gt;110&lt;/item&gt;&lt;/record-ids&gt;&lt;/item&gt;&lt;/Libraries&gt;"/>
  </w:docVars>
  <w:rsids>
    <w:rsidRoot w:val="00A230FA"/>
    <w:rsid w:val="00002083"/>
    <w:rsid w:val="00002DA4"/>
    <w:rsid w:val="00003607"/>
    <w:rsid w:val="00003C22"/>
    <w:rsid w:val="00003DE4"/>
    <w:rsid w:val="00005700"/>
    <w:rsid w:val="000072BA"/>
    <w:rsid w:val="00007BD2"/>
    <w:rsid w:val="00010641"/>
    <w:rsid w:val="0001071F"/>
    <w:rsid w:val="0001111D"/>
    <w:rsid w:val="00011A15"/>
    <w:rsid w:val="00011F6F"/>
    <w:rsid w:val="000146A2"/>
    <w:rsid w:val="00015453"/>
    <w:rsid w:val="00016D40"/>
    <w:rsid w:val="0001792D"/>
    <w:rsid w:val="000217B9"/>
    <w:rsid w:val="000232D5"/>
    <w:rsid w:val="0002450E"/>
    <w:rsid w:val="00025495"/>
    <w:rsid w:val="00027C23"/>
    <w:rsid w:val="00030E9A"/>
    <w:rsid w:val="0003283C"/>
    <w:rsid w:val="00033B40"/>
    <w:rsid w:val="00033CCA"/>
    <w:rsid w:val="00033EA2"/>
    <w:rsid w:val="000344D2"/>
    <w:rsid w:val="000351B2"/>
    <w:rsid w:val="00035C29"/>
    <w:rsid w:val="00036295"/>
    <w:rsid w:val="000371B5"/>
    <w:rsid w:val="0003786D"/>
    <w:rsid w:val="00037EE4"/>
    <w:rsid w:val="0004464A"/>
    <w:rsid w:val="00044864"/>
    <w:rsid w:val="00044982"/>
    <w:rsid w:val="00045DA3"/>
    <w:rsid w:val="0004654F"/>
    <w:rsid w:val="000470CA"/>
    <w:rsid w:val="000476CA"/>
    <w:rsid w:val="00047F2B"/>
    <w:rsid w:val="00050ECC"/>
    <w:rsid w:val="00052005"/>
    <w:rsid w:val="00052DDE"/>
    <w:rsid w:val="00052DDF"/>
    <w:rsid w:val="000548F1"/>
    <w:rsid w:val="00055B97"/>
    <w:rsid w:val="00056499"/>
    <w:rsid w:val="00056AA0"/>
    <w:rsid w:val="000575EB"/>
    <w:rsid w:val="00062065"/>
    <w:rsid w:val="00062341"/>
    <w:rsid w:val="00062478"/>
    <w:rsid w:val="00063046"/>
    <w:rsid w:val="00065126"/>
    <w:rsid w:val="000658D3"/>
    <w:rsid w:val="00066C91"/>
    <w:rsid w:val="000701BA"/>
    <w:rsid w:val="000717C5"/>
    <w:rsid w:val="00074601"/>
    <w:rsid w:val="000751D1"/>
    <w:rsid w:val="00075A3B"/>
    <w:rsid w:val="00075DB0"/>
    <w:rsid w:val="00075F6F"/>
    <w:rsid w:val="00076A82"/>
    <w:rsid w:val="00076FCE"/>
    <w:rsid w:val="000812DC"/>
    <w:rsid w:val="00081CAD"/>
    <w:rsid w:val="00082DAE"/>
    <w:rsid w:val="00083320"/>
    <w:rsid w:val="00085670"/>
    <w:rsid w:val="00085FCC"/>
    <w:rsid w:val="00086501"/>
    <w:rsid w:val="00087353"/>
    <w:rsid w:val="000875D6"/>
    <w:rsid w:val="000879B9"/>
    <w:rsid w:val="00087EDE"/>
    <w:rsid w:val="00090118"/>
    <w:rsid w:val="00092693"/>
    <w:rsid w:val="000932CB"/>
    <w:rsid w:val="0009496B"/>
    <w:rsid w:val="00095013"/>
    <w:rsid w:val="0009607A"/>
    <w:rsid w:val="000A00A8"/>
    <w:rsid w:val="000A1D4A"/>
    <w:rsid w:val="000A2B08"/>
    <w:rsid w:val="000A4179"/>
    <w:rsid w:val="000A503A"/>
    <w:rsid w:val="000A596A"/>
    <w:rsid w:val="000A6057"/>
    <w:rsid w:val="000A6278"/>
    <w:rsid w:val="000A7068"/>
    <w:rsid w:val="000A78B3"/>
    <w:rsid w:val="000B0BB5"/>
    <w:rsid w:val="000B16FF"/>
    <w:rsid w:val="000B2D83"/>
    <w:rsid w:val="000B35BE"/>
    <w:rsid w:val="000B386D"/>
    <w:rsid w:val="000B59C1"/>
    <w:rsid w:val="000B59C5"/>
    <w:rsid w:val="000B5AF2"/>
    <w:rsid w:val="000B5FC8"/>
    <w:rsid w:val="000B7005"/>
    <w:rsid w:val="000B715E"/>
    <w:rsid w:val="000C0DDC"/>
    <w:rsid w:val="000C3294"/>
    <w:rsid w:val="000C37E8"/>
    <w:rsid w:val="000C5ED5"/>
    <w:rsid w:val="000C71DE"/>
    <w:rsid w:val="000C7A53"/>
    <w:rsid w:val="000C7FEA"/>
    <w:rsid w:val="000D0396"/>
    <w:rsid w:val="000D0538"/>
    <w:rsid w:val="000D07F2"/>
    <w:rsid w:val="000D154F"/>
    <w:rsid w:val="000D207A"/>
    <w:rsid w:val="000D63EB"/>
    <w:rsid w:val="000D71FE"/>
    <w:rsid w:val="000E0200"/>
    <w:rsid w:val="000E1CB1"/>
    <w:rsid w:val="000E1DB1"/>
    <w:rsid w:val="000E1FF9"/>
    <w:rsid w:val="000E2AF2"/>
    <w:rsid w:val="000E3D11"/>
    <w:rsid w:val="000E3DFD"/>
    <w:rsid w:val="000E498C"/>
    <w:rsid w:val="000E4BB2"/>
    <w:rsid w:val="000E5BBD"/>
    <w:rsid w:val="000E77DC"/>
    <w:rsid w:val="000F0C4E"/>
    <w:rsid w:val="000F23A8"/>
    <w:rsid w:val="000F26C0"/>
    <w:rsid w:val="000F3022"/>
    <w:rsid w:val="000F3814"/>
    <w:rsid w:val="000F46C6"/>
    <w:rsid w:val="000F60D2"/>
    <w:rsid w:val="000F6820"/>
    <w:rsid w:val="000F6C93"/>
    <w:rsid w:val="000F6DD7"/>
    <w:rsid w:val="000F7848"/>
    <w:rsid w:val="000F7AC6"/>
    <w:rsid w:val="000F7E33"/>
    <w:rsid w:val="001005A9"/>
    <w:rsid w:val="0010114F"/>
    <w:rsid w:val="00101F7C"/>
    <w:rsid w:val="001029B3"/>
    <w:rsid w:val="001033DA"/>
    <w:rsid w:val="00103859"/>
    <w:rsid w:val="00103DE6"/>
    <w:rsid w:val="001048BA"/>
    <w:rsid w:val="00104ED3"/>
    <w:rsid w:val="00105452"/>
    <w:rsid w:val="001061CC"/>
    <w:rsid w:val="001104FA"/>
    <w:rsid w:val="00111BFB"/>
    <w:rsid w:val="00112181"/>
    <w:rsid w:val="001130D6"/>
    <w:rsid w:val="00113B9B"/>
    <w:rsid w:val="00113DAF"/>
    <w:rsid w:val="00115A3B"/>
    <w:rsid w:val="0011633B"/>
    <w:rsid w:val="00116694"/>
    <w:rsid w:val="00117666"/>
    <w:rsid w:val="001203A0"/>
    <w:rsid w:val="00124078"/>
    <w:rsid w:val="001242E5"/>
    <w:rsid w:val="00126ADA"/>
    <w:rsid w:val="00127A7A"/>
    <w:rsid w:val="001300D6"/>
    <w:rsid w:val="00130E02"/>
    <w:rsid w:val="001314DF"/>
    <w:rsid w:val="00132849"/>
    <w:rsid w:val="00132D8D"/>
    <w:rsid w:val="00132EEA"/>
    <w:rsid w:val="0013554F"/>
    <w:rsid w:val="00135C39"/>
    <w:rsid w:val="0013610A"/>
    <w:rsid w:val="001363D1"/>
    <w:rsid w:val="001372F2"/>
    <w:rsid w:val="00137FAB"/>
    <w:rsid w:val="0014016F"/>
    <w:rsid w:val="001419B7"/>
    <w:rsid w:val="0014454B"/>
    <w:rsid w:val="001447E3"/>
    <w:rsid w:val="00144B32"/>
    <w:rsid w:val="00144FF5"/>
    <w:rsid w:val="00145788"/>
    <w:rsid w:val="00145C0B"/>
    <w:rsid w:val="00150D04"/>
    <w:rsid w:val="0015177A"/>
    <w:rsid w:val="00151F92"/>
    <w:rsid w:val="00152721"/>
    <w:rsid w:val="00152C59"/>
    <w:rsid w:val="001545F2"/>
    <w:rsid w:val="00154996"/>
    <w:rsid w:val="0015547B"/>
    <w:rsid w:val="001561FD"/>
    <w:rsid w:val="0015637C"/>
    <w:rsid w:val="0015757E"/>
    <w:rsid w:val="00157893"/>
    <w:rsid w:val="00157E6E"/>
    <w:rsid w:val="00160E17"/>
    <w:rsid w:val="00162756"/>
    <w:rsid w:val="00163183"/>
    <w:rsid w:val="0016336B"/>
    <w:rsid w:val="00163B23"/>
    <w:rsid w:val="0016756D"/>
    <w:rsid w:val="001676B4"/>
    <w:rsid w:val="00167A65"/>
    <w:rsid w:val="00171B4B"/>
    <w:rsid w:val="00172C12"/>
    <w:rsid w:val="0017490C"/>
    <w:rsid w:val="0017558F"/>
    <w:rsid w:val="00175EE2"/>
    <w:rsid w:val="0017600B"/>
    <w:rsid w:val="00176ACD"/>
    <w:rsid w:val="001778F4"/>
    <w:rsid w:val="00177A65"/>
    <w:rsid w:val="00183A8C"/>
    <w:rsid w:val="0018438B"/>
    <w:rsid w:val="001847F4"/>
    <w:rsid w:val="001853F3"/>
    <w:rsid w:val="001858A2"/>
    <w:rsid w:val="00186389"/>
    <w:rsid w:val="00186D6D"/>
    <w:rsid w:val="00187CD0"/>
    <w:rsid w:val="00187DAA"/>
    <w:rsid w:val="00190C7B"/>
    <w:rsid w:val="0019195F"/>
    <w:rsid w:val="00191C5F"/>
    <w:rsid w:val="00191F79"/>
    <w:rsid w:val="00192536"/>
    <w:rsid w:val="00193009"/>
    <w:rsid w:val="00193333"/>
    <w:rsid w:val="00193E91"/>
    <w:rsid w:val="00194586"/>
    <w:rsid w:val="00194C5B"/>
    <w:rsid w:val="001966CB"/>
    <w:rsid w:val="00196DEA"/>
    <w:rsid w:val="001A04B7"/>
    <w:rsid w:val="001A0E1B"/>
    <w:rsid w:val="001A2517"/>
    <w:rsid w:val="001A3ADF"/>
    <w:rsid w:val="001A5501"/>
    <w:rsid w:val="001A5B70"/>
    <w:rsid w:val="001A6A96"/>
    <w:rsid w:val="001A6AAB"/>
    <w:rsid w:val="001A6E44"/>
    <w:rsid w:val="001A72F3"/>
    <w:rsid w:val="001B02D0"/>
    <w:rsid w:val="001B145A"/>
    <w:rsid w:val="001B1AF5"/>
    <w:rsid w:val="001B2CD9"/>
    <w:rsid w:val="001B4AB9"/>
    <w:rsid w:val="001B5C61"/>
    <w:rsid w:val="001B606A"/>
    <w:rsid w:val="001B7131"/>
    <w:rsid w:val="001B7566"/>
    <w:rsid w:val="001C2931"/>
    <w:rsid w:val="001C2EAC"/>
    <w:rsid w:val="001C5F38"/>
    <w:rsid w:val="001C639A"/>
    <w:rsid w:val="001C6A32"/>
    <w:rsid w:val="001C7FBF"/>
    <w:rsid w:val="001D0972"/>
    <w:rsid w:val="001D1471"/>
    <w:rsid w:val="001D14B2"/>
    <w:rsid w:val="001D290E"/>
    <w:rsid w:val="001D2EDF"/>
    <w:rsid w:val="001D56B0"/>
    <w:rsid w:val="001D577A"/>
    <w:rsid w:val="001D7303"/>
    <w:rsid w:val="001E23A3"/>
    <w:rsid w:val="001E2615"/>
    <w:rsid w:val="001E3009"/>
    <w:rsid w:val="001E422D"/>
    <w:rsid w:val="001E5393"/>
    <w:rsid w:val="001E64C9"/>
    <w:rsid w:val="001E675C"/>
    <w:rsid w:val="001F016E"/>
    <w:rsid w:val="001F0F46"/>
    <w:rsid w:val="001F2CC7"/>
    <w:rsid w:val="001F3396"/>
    <w:rsid w:val="001F481C"/>
    <w:rsid w:val="002015BC"/>
    <w:rsid w:val="00201799"/>
    <w:rsid w:val="002022D3"/>
    <w:rsid w:val="00203650"/>
    <w:rsid w:val="00204B26"/>
    <w:rsid w:val="00205DB2"/>
    <w:rsid w:val="00206640"/>
    <w:rsid w:val="00207A11"/>
    <w:rsid w:val="00210482"/>
    <w:rsid w:val="00211426"/>
    <w:rsid w:val="00212478"/>
    <w:rsid w:val="00213256"/>
    <w:rsid w:val="00213A1C"/>
    <w:rsid w:val="00214DD7"/>
    <w:rsid w:val="00214E25"/>
    <w:rsid w:val="0021567B"/>
    <w:rsid w:val="002157CC"/>
    <w:rsid w:val="00217029"/>
    <w:rsid w:val="002209F5"/>
    <w:rsid w:val="00222CCB"/>
    <w:rsid w:val="002245F4"/>
    <w:rsid w:val="00225A4A"/>
    <w:rsid w:val="00226E04"/>
    <w:rsid w:val="00230868"/>
    <w:rsid w:val="00231638"/>
    <w:rsid w:val="00231F5D"/>
    <w:rsid w:val="00231F77"/>
    <w:rsid w:val="002327F1"/>
    <w:rsid w:val="00232E75"/>
    <w:rsid w:val="0023498E"/>
    <w:rsid w:val="0023634A"/>
    <w:rsid w:val="002371D4"/>
    <w:rsid w:val="00237525"/>
    <w:rsid w:val="00237A81"/>
    <w:rsid w:val="00237CE9"/>
    <w:rsid w:val="0024041C"/>
    <w:rsid w:val="00240ADC"/>
    <w:rsid w:val="00242579"/>
    <w:rsid w:val="00243A4D"/>
    <w:rsid w:val="002443C2"/>
    <w:rsid w:val="00244FF6"/>
    <w:rsid w:val="0024575A"/>
    <w:rsid w:val="00245920"/>
    <w:rsid w:val="0024759D"/>
    <w:rsid w:val="00250541"/>
    <w:rsid w:val="002505E4"/>
    <w:rsid w:val="002514E6"/>
    <w:rsid w:val="002563C7"/>
    <w:rsid w:val="0025742C"/>
    <w:rsid w:val="00260389"/>
    <w:rsid w:val="0026055F"/>
    <w:rsid w:val="002605CB"/>
    <w:rsid w:val="002608E4"/>
    <w:rsid w:val="00260939"/>
    <w:rsid w:val="00260D6E"/>
    <w:rsid w:val="00260DEE"/>
    <w:rsid w:val="00261BED"/>
    <w:rsid w:val="00262D91"/>
    <w:rsid w:val="00264125"/>
    <w:rsid w:val="002649D1"/>
    <w:rsid w:val="00265A42"/>
    <w:rsid w:val="00265FD6"/>
    <w:rsid w:val="00266C53"/>
    <w:rsid w:val="00267E37"/>
    <w:rsid w:val="00270E72"/>
    <w:rsid w:val="00271C37"/>
    <w:rsid w:val="00272320"/>
    <w:rsid w:val="002726A0"/>
    <w:rsid w:val="00274172"/>
    <w:rsid w:val="00274FC9"/>
    <w:rsid w:val="002751AD"/>
    <w:rsid w:val="00275435"/>
    <w:rsid w:val="00275B2D"/>
    <w:rsid w:val="00276186"/>
    <w:rsid w:val="00276D55"/>
    <w:rsid w:val="002819C2"/>
    <w:rsid w:val="00282E1C"/>
    <w:rsid w:val="00283743"/>
    <w:rsid w:val="00283DB9"/>
    <w:rsid w:val="002845AD"/>
    <w:rsid w:val="002857E8"/>
    <w:rsid w:val="002873D1"/>
    <w:rsid w:val="0028753D"/>
    <w:rsid w:val="00290A3A"/>
    <w:rsid w:val="00290F54"/>
    <w:rsid w:val="002911B0"/>
    <w:rsid w:val="00291937"/>
    <w:rsid w:val="00292B93"/>
    <w:rsid w:val="00292BA6"/>
    <w:rsid w:val="00292D55"/>
    <w:rsid w:val="0029355C"/>
    <w:rsid w:val="00294F4E"/>
    <w:rsid w:val="0029534E"/>
    <w:rsid w:val="00296D8B"/>
    <w:rsid w:val="00297307"/>
    <w:rsid w:val="00297480"/>
    <w:rsid w:val="002A06E2"/>
    <w:rsid w:val="002A0B6B"/>
    <w:rsid w:val="002A19AF"/>
    <w:rsid w:val="002A1A18"/>
    <w:rsid w:val="002A36FC"/>
    <w:rsid w:val="002A38EA"/>
    <w:rsid w:val="002A59DA"/>
    <w:rsid w:val="002A5D2B"/>
    <w:rsid w:val="002A6409"/>
    <w:rsid w:val="002A6814"/>
    <w:rsid w:val="002A6B99"/>
    <w:rsid w:val="002A71B5"/>
    <w:rsid w:val="002B17B9"/>
    <w:rsid w:val="002B1EBC"/>
    <w:rsid w:val="002B2543"/>
    <w:rsid w:val="002B300F"/>
    <w:rsid w:val="002B3814"/>
    <w:rsid w:val="002B44EF"/>
    <w:rsid w:val="002B6B58"/>
    <w:rsid w:val="002B71A3"/>
    <w:rsid w:val="002B72E4"/>
    <w:rsid w:val="002B7428"/>
    <w:rsid w:val="002C05C8"/>
    <w:rsid w:val="002C06A4"/>
    <w:rsid w:val="002C2048"/>
    <w:rsid w:val="002C2D8A"/>
    <w:rsid w:val="002C43DA"/>
    <w:rsid w:val="002C68A2"/>
    <w:rsid w:val="002C71F2"/>
    <w:rsid w:val="002C71F3"/>
    <w:rsid w:val="002C71FF"/>
    <w:rsid w:val="002C721D"/>
    <w:rsid w:val="002D01A8"/>
    <w:rsid w:val="002D034C"/>
    <w:rsid w:val="002D0FC5"/>
    <w:rsid w:val="002D298C"/>
    <w:rsid w:val="002D39B9"/>
    <w:rsid w:val="002D3A35"/>
    <w:rsid w:val="002D5076"/>
    <w:rsid w:val="002D5847"/>
    <w:rsid w:val="002D599E"/>
    <w:rsid w:val="002D5D1B"/>
    <w:rsid w:val="002D606B"/>
    <w:rsid w:val="002E2B0C"/>
    <w:rsid w:val="002E3A3C"/>
    <w:rsid w:val="002E42A3"/>
    <w:rsid w:val="002E54AF"/>
    <w:rsid w:val="002E64BC"/>
    <w:rsid w:val="002E6526"/>
    <w:rsid w:val="002E714F"/>
    <w:rsid w:val="002F03D1"/>
    <w:rsid w:val="002F03E7"/>
    <w:rsid w:val="002F1DEB"/>
    <w:rsid w:val="002F27A6"/>
    <w:rsid w:val="002F58E1"/>
    <w:rsid w:val="002F6421"/>
    <w:rsid w:val="002F6681"/>
    <w:rsid w:val="002F7850"/>
    <w:rsid w:val="002F7E21"/>
    <w:rsid w:val="003008F4"/>
    <w:rsid w:val="00300AC4"/>
    <w:rsid w:val="00301412"/>
    <w:rsid w:val="00301B2F"/>
    <w:rsid w:val="00302DDE"/>
    <w:rsid w:val="0030356D"/>
    <w:rsid w:val="00304073"/>
    <w:rsid w:val="003040BD"/>
    <w:rsid w:val="00304867"/>
    <w:rsid w:val="00305638"/>
    <w:rsid w:val="003056B2"/>
    <w:rsid w:val="0030785A"/>
    <w:rsid w:val="003103AD"/>
    <w:rsid w:val="00310FA1"/>
    <w:rsid w:val="00312959"/>
    <w:rsid w:val="00314376"/>
    <w:rsid w:val="00315E3A"/>
    <w:rsid w:val="00316592"/>
    <w:rsid w:val="00320B99"/>
    <w:rsid w:val="003214CE"/>
    <w:rsid w:val="00321A8D"/>
    <w:rsid w:val="00323250"/>
    <w:rsid w:val="00323F95"/>
    <w:rsid w:val="00326963"/>
    <w:rsid w:val="00330963"/>
    <w:rsid w:val="00330F87"/>
    <w:rsid w:val="00331917"/>
    <w:rsid w:val="00331999"/>
    <w:rsid w:val="003326D3"/>
    <w:rsid w:val="00334D4E"/>
    <w:rsid w:val="0033558B"/>
    <w:rsid w:val="0033583A"/>
    <w:rsid w:val="003361F4"/>
    <w:rsid w:val="003367CE"/>
    <w:rsid w:val="003404A9"/>
    <w:rsid w:val="00340B3D"/>
    <w:rsid w:val="00340BC6"/>
    <w:rsid w:val="00340E33"/>
    <w:rsid w:val="00343F37"/>
    <w:rsid w:val="00345731"/>
    <w:rsid w:val="003463A8"/>
    <w:rsid w:val="00346C48"/>
    <w:rsid w:val="003475B2"/>
    <w:rsid w:val="0035047A"/>
    <w:rsid w:val="0035135A"/>
    <w:rsid w:val="00351A9B"/>
    <w:rsid w:val="0035259B"/>
    <w:rsid w:val="003525CD"/>
    <w:rsid w:val="003533BE"/>
    <w:rsid w:val="00354A50"/>
    <w:rsid w:val="00355D00"/>
    <w:rsid w:val="0035618A"/>
    <w:rsid w:val="00356398"/>
    <w:rsid w:val="00356A09"/>
    <w:rsid w:val="00357AE8"/>
    <w:rsid w:val="0036064F"/>
    <w:rsid w:val="003621F4"/>
    <w:rsid w:val="003641E7"/>
    <w:rsid w:val="00366B8C"/>
    <w:rsid w:val="003674FA"/>
    <w:rsid w:val="00370756"/>
    <w:rsid w:val="00371113"/>
    <w:rsid w:val="003713C4"/>
    <w:rsid w:val="0037212A"/>
    <w:rsid w:val="003724C0"/>
    <w:rsid w:val="0037252D"/>
    <w:rsid w:val="003726BE"/>
    <w:rsid w:val="00372F11"/>
    <w:rsid w:val="003732DA"/>
    <w:rsid w:val="00373634"/>
    <w:rsid w:val="0037475B"/>
    <w:rsid w:val="00374E09"/>
    <w:rsid w:val="00374E1E"/>
    <w:rsid w:val="00376694"/>
    <w:rsid w:val="003770BF"/>
    <w:rsid w:val="0037760C"/>
    <w:rsid w:val="00380EC2"/>
    <w:rsid w:val="00381DB9"/>
    <w:rsid w:val="0038226D"/>
    <w:rsid w:val="003829E5"/>
    <w:rsid w:val="00382BE7"/>
    <w:rsid w:val="00382CF4"/>
    <w:rsid w:val="00383039"/>
    <w:rsid w:val="0038316A"/>
    <w:rsid w:val="003833D4"/>
    <w:rsid w:val="003835EF"/>
    <w:rsid w:val="00383716"/>
    <w:rsid w:val="003844DD"/>
    <w:rsid w:val="00384F72"/>
    <w:rsid w:val="0038502B"/>
    <w:rsid w:val="0038588B"/>
    <w:rsid w:val="00390502"/>
    <w:rsid w:val="003909C1"/>
    <w:rsid w:val="00390BF5"/>
    <w:rsid w:val="00391414"/>
    <w:rsid w:val="00392FC1"/>
    <w:rsid w:val="00393488"/>
    <w:rsid w:val="003951E5"/>
    <w:rsid w:val="003964BF"/>
    <w:rsid w:val="00396C1D"/>
    <w:rsid w:val="003A49F5"/>
    <w:rsid w:val="003A66E9"/>
    <w:rsid w:val="003A725E"/>
    <w:rsid w:val="003A7849"/>
    <w:rsid w:val="003B0BED"/>
    <w:rsid w:val="003B194F"/>
    <w:rsid w:val="003B2635"/>
    <w:rsid w:val="003B2D04"/>
    <w:rsid w:val="003B4651"/>
    <w:rsid w:val="003B51FC"/>
    <w:rsid w:val="003B61F1"/>
    <w:rsid w:val="003B7792"/>
    <w:rsid w:val="003C1ADE"/>
    <w:rsid w:val="003C33A7"/>
    <w:rsid w:val="003C3942"/>
    <w:rsid w:val="003C399D"/>
    <w:rsid w:val="003C4185"/>
    <w:rsid w:val="003C4589"/>
    <w:rsid w:val="003C5F83"/>
    <w:rsid w:val="003D1C14"/>
    <w:rsid w:val="003D1C92"/>
    <w:rsid w:val="003D1D99"/>
    <w:rsid w:val="003D21D4"/>
    <w:rsid w:val="003D2E03"/>
    <w:rsid w:val="003D47B2"/>
    <w:rsid w:val="003D55EA"/>
    <w:rsid w:val="003D5607"/>
    <w:rsid w:val="003D5983"/>
    <w:rsid w:val="003D5E87"/>
    <w:rsid w:val="003D60FE"/>
    <w:rsid w:val="003D67DA"/>
    <w:rsid w:val="003E096F"/>
    <w:rsid w:val="003E0B21"/>
    <w:rsid w:val="003E135C"/>
    <w:rsid w:val="003E161E"/>
    <w:rsid w:val="003E2101"/>
    <w:rsid w:val="003E2362"/>
    <w:rsid w:val="003E2C4F"/>
    <w:rsid w:val="003E322B"/>
    <w:rsid w:val="003E3F47"/>
    <w:rsid w:val="003E467D"/>
    <w:rsid w:val="003E478D"/>
    <w:rsid w:val="003E68CD"/>
    <w:rsid w:val="003E6A5E"/>
    <w:rsid w:val="003E6CE7"/>
    <w:rsid w:val="003E6FB2"/>
    <w:rsid w:val="003E7267"/>
    <w:rsid w:val="003E7B72"/>
    <w:rsid w:val="003F0160"/>
    <w:rsid w:val="003F1006"/>
    <w:rsid w:val="003F1BCD"/>
    <w:rsid w:val="003F249B"/>
    <w:rsid w:val="003F2CB8"/>
    <w:rsid w:val="003F3679"/>
    <w:rsid w:val="003F3F80"/>
    <w:rsid w:val="003F4714"/>
    <w:rsid w:val="003F4833"/>
    <w:rsid w:val="003F490C"/>
    <w:rsid w:val="003F5643"/>
    <w:rsid w:val="003F5A2C"/>
    <w:rsid w:val="003F6535"/>
    <w:rsid w:val="004015F7"/>
    <w:rsid w:val="00401B52"/>
    <w:rsid w:val="00402F49"/>
    <w:rsid w:val="0040338B"/>
    <w:rsid w:val="004044AA"/>
    <w:rsid w:val="004047EE"/>
    <w:rsid w:val="0040522C"/>
    <w:rsid w:val="00405A02"/>
    <w:rsid w:val="004077EC"/>
    <w:rsid w:val="004077ED"/>
    <w:rsid w:val="00410BBC"/>
    <w:rsid w:val="00414E8A"/>
    <w:rsid w:val="00415D3E"/>
    <w:rsid w:val="004170AF"/>
    <w:rsid w:val="00417655"/>
    <w:rsid w:val="00420681"/>
    <w:rsid w:val="00420D93"/>
    <w:rsid w:val="00420FA0"/>
    <w:rsid w:val="0042101C"/>
    <w:rsid w:val="004212D2"/>
    <w:rsid w:val="00423901"/>
    <w:rsid w:val="004247C2"/>
    <w:rsid w:val="004258F3"/>
    <w:rsid w:val="00430E70"/>
    <w:rsid w:val="00431544"/>
    <w:rsid w:val="00434244"/>
    <w:rsid w:val="0043461C"/>
    <w:rsid w:val="00436503"/>
    <w:rsid w:val="004378F5"/>
    <w:rsid w:val="00437B46"/>
    <w:rsid w:val="00437D26"/>
    <w:rsid w:val="00437DCC"/>
    <w:rsid w:val="00440DB3"/>
    <w:rsid w:val="004410D2"/>
    <w:rsid w:val="004411A0"/>
    <w:rsid w:val="00442144"/>
    <w:rsid w:val="00442B4C"/>
    <w:rsid w:val="00443043"/>
    <w:rsid w:val="00444428"/>
    <w:rsid w:val="00445900"/>
    <w:rsid w:val="00447D5D"/>
    <w:rsid w:val="0045251F"/>
    <w:rsid w:val="0045296B"/>
    <w:rsid w:val="00455F53"/>
    <w:rsid w:val="0046009E"/>
    <w:rsid w:val="0046036A"/>
    <w:rsid w:val="004609E6"/>
    <w:rsid w:val="0046235A"/>
    <w:rsid w:val="004635EB"/>
    <w:rsid w:val="00464959"/>
    <w:rsid w:val="00464DCC"/>
    <w:rsid w:val="00465315"/>
    <w:rsid w:val="004658F6"/>
    <w:rsid w:val="004674CF"/>
    <w:rsid w:val="00472C11"/>
    <w:rsid w:val="004745A8"/>
    <w:rsid w:val="004813A1"/>
    <w:rsid w:val="004822EE"/>
    <w:rsid w:val="0048304C"/>
    <w:rsid w:val="00483ABE"/>
    <w:rsid w:val="00484823"/>
    <w:rsid w:val="00484ABD"/>
    <w:rsid w:val="004858AD"/>
    <w:rsid w:val="00487B20"/>
    <w:rsid w:val="00487CA2"/>
    <w:rsid w:val="00490920"/>
    <w:rsid w:val="00491789"/>
    <w:rsid w:val="00492E19"/>
    <w:rsid w:val="00493482"/>
    <w:rsid w:val="00496FDF"/>
    <w:rsid w:val="004A0D7F"/>
    <w:rsid w:val="004A1D49"/>
    <w:rsid w:val="004A21F7"/>
    <w:rsid w:val="004A4118"/>
    <w:rsid w:val="004A431D"/>
    <w:rsid w:val="004A491D"/>
    <w:rsid w:val="004A54D8"/>
    <w:rsid w:val="004A5AEF"/>
    <w:rsid w:val="004A650D"/>
    <w:rsid w:val="004A7A63"/>
    <w:rsid w:val="004A7FF0"/>
    <w:rsid w:val="004B0B88"/>
    <w:rsid w:val="004B2035"/>
    <w:rsid w:val="004B330B"/>
    <w:rsid w:val="004B3660"/>
    <w:rsid w:val="004B4E86"/>
    <w:rsid w:val="004B50F3"/>
    <w:rsid w:val="004B6733"/>
    <w:rsid w:val="004B6A58"/>
    <w:rsid w:val="004B72B7"/>
    <w:rsid w:val="004C2324"/>
    <w:rsid w:val="004C26FD"/>
    <w:rsid w:val="004C366F"/>
    <w:rsid w:val="004C5836"/>
    <w:rsid w:val="004C7BC0"/>
    <w:rsid w:val="004D09B1"/>
    <w:rsid w:val="004D121B"/>
    <w:rsid w:val="004D13A4"/>
    <w:rsid w:val="004D2A06"/>
    <w:rsid w:val="004D3DE9"/>
    <w:rsid w:val="004D55FA"/>
    <w:rsid w:val="004D68BF"/>
    <w:rsid w:val="004D6AB9"/>
    <w:rsid w:val="004D7A5B"/>
    <w:rsid w:val="004D7AE5"/>
    <w:rsid w:val="004D7E93"/>
    <w:rsid w:val="004E023D"/>
    <w:rsid w:val="004E045D"/>
    <w:rsid w:val="004E073C"/>
    <w:rsid w:val="004E2202"/>
    <w:rsid w:val="004E3785"/>
    <w:rsid w:val="004E6CD9"/>
    <w:rsid w:val="004F15B0"/>
    <w:rsid w:val="004F1F1B"/>
    <w:rsid w:val="004F22C6"/>
    <w:rsid w:val="004F3E75"/>
    <w:rsid w:val="004F467D"/>
    <w:rsid w:val="004F5249"/>
    <w:rsid w:val="004F5373"/>
    <w:rsid w:val="004F617D"/>
    <w:rsid w:val="004F67C2"/>
    <w:rsid w:val="004F708F"/>
    <w:rsid w:val="004F7C6A"/>
    <w:rsid w:val="004F7E52"/>
    <w:rsid w:val="00501798"/>
    <w:rsid w:val="0050186E"/>
    <w:rsid w:val="00503372"/>
    <w:rsid w:val="00504124"/>
    <w:rsid w:val="0050563A"/>
    <w:rsid w:val="00505696"/>
    <w:rsid w:val="005057E3"/>
    <w:rsid w:val="005059BF"/>
    <w:rsid w:val="00505A7A"/>
    <w:rsid w:val="00506049"/>
    <w:rsid w:val="00506798"/>
    <w:rsid w:val="005073A6"/>
    <w:rsid w:val="0051037A"/>
    <w:rsid w:val="0051081A"/>
    <w:rsid w:val="00510A04"/>
    <w:rsid w:val="0051131F"/>
    <w:rsid w:val="00511874"/>
    <w:rsid w:val="00511B24"/>
    <w:rsid w:val="00511B27"/>
    <w:rsid w:val="00512300"/>
    <w:rsid w:val="00512ECF"/>
    <w:rsid w:val="005155B3"/>
    <w:rsid w:val="005155E0"/>
    <w:rsid w:val="005158E5"/>
    <w:rsid w:val="00515975"/>
    <w:rsid w:val="00516210"/>
    <w:rsid w:val="005201BD"/>
    <w:rsid w:val="005207B7"/>
    <w:rsid w:val="00520CA3"/>
    <w:rsid w:val="00520F4F"/>
    <w:rsid w:val="005211A3"/>
    <w:rsid w:val="00521951"/>
    <w:rsid w:val="00522557"/>
    <w:rsid w:val="005227EE"/>
    <w:rsid w:val="00522EF3"/>
    <w:rsid w:val="005258C8"/>
    <w:rsid w:val="00525AAE"/>
    <w:rsid w:val="00525EF8"/>
    <w:rsid w:val="005263D7"/>
    <w:rsid w:val="00526A96"/>
    <w:rsid w:val="005279CA"/>
    <w:rsid w:val="00531044"/>
    <w:rsid w:val="00533F97"/>
    <w:rsid w:val="005341C4"/>
    <w:rsid w:val="00534DE5"/>
    <w:rsid w:val="00540762"/>
    <w:rsid w:val="00541165"/>
    <w:rsid w:val="00545858"/>
    <w:rsid w:val="0054746C"/>
    <w:rsid w:val="00547FBB"/>
    <w:rsid w:val="00550007"/>
    <w:rsid w:val="0055014C"/>
    <w:rsid w:val="0055122A"/>
    <w:rsid w:val="005522B2"/>
    <w:rsid w:val="00552420"/>
    <w:rsid w:val="00552E05"/>
    <w:rsid w:val="00553A5E"/>
    <w:rsid w:val="00555AB3"/>
    <w:rsid w:val="00556B1A"/>
    <w:rsid w:val="00557594"/>
    <w:rsid w:val="005600B9"/>
    <w:rsid w:val="00561B9D"/>
    <w:rsid w:val="00562E59"/>
    <w:rsid w:val="00564E50"/>
    <w:rsid w:val="00564F34"/>
    <w:rsid w:val="00565338"/>
    <w:rsid w:val="00566F55"/>
    <w:rsid w:val="00567177"/>
    <w:rsid w:val="00567892"/>
    <w:rsid w:val="00567B60"/>
    <w:rsid w:val="00570A4B"/>
    <w:rsid w:val="005721B7"/>
    <w:rsid w:val="005725D5"/>
    <w:rsid w:val="0057292A"/>
    <w:rsid w:val="0057410B"/>
    <w:rsid w:val="00574D17"/>
    <w:rsid w:val="005752F4"/>
    <w:rsid w:val="00575EB7"/>
    <w:rsid w:val="0058100C"/>
    <w:rsid w:val="00581CC9"/>
    <w:rsid w:val="00581E0E"/>
    <w:rsid w:val="00583783"/>
    <w:rsid w:val="00583957"/>
    <w:rsid w:val="0058485F"/>
    <w:rsid w:val="0058618A"/>
    <w:rsid w:val="00586488"/>
    <w:rsid w:val="00586558"/>
    <w:rsid w:val="005866F3"/>
    <w:rsid w:val="0058684A"/>
    <w:rsid w:val="00590920"/>
    <w:rsid w:val="00590F53"/>
    <w:rsid w:val="0059263C"/>
    <w:rsid w:val="00592C8F"/>
    <w:rsid w:val="00593DA2"/>
    <w:rsid w:val="005944C8"/>
    <w:rsid w:val="005945CB"/>
    <w:rsid w:val="00596B3A"/>
    <w:rsid w:val="005A05BD"/>
    <w:rsid w:val="005A2F26"/>
    <w:rsid w:val="005A3697"/>
    <w:rsid w:val="005A38E6"/>
    <w:rsid w:val="005A3994"/>
    <w:rsid w:val="005A5049"/>
    <w:rsid w:val="005A6061"/>
    <w:rsid w:val="005A67FB"/>
    <w:rsid w:val="005A6E0C"/>
    <w:rsid w:val="005A722B"/>
    <w:rsid w:val="005A7240"/>
    <w:rsid w:val="005A72BA"/>
    <w:rsid w:val="005A77C2"/>
    <w:rsid w:val="005A7CAE"/>
    <w:rsid w:val="005B0774"/>
    <w:rsid w:val="005B12F4"/>
    <w:rsid w:val="005B326D"/>
    <w:rsid w:val="005B3A04"/>
    <w:rsid w:val="005B3CD8"/>
    <w:rsid w:val="005B578B"/>
    <w:rsid w:val="005B5D52"/>
    <w:rsid w:val="005B6C15"/>
    <w:rsid w:val="005B76E3"/>
    <w:rsid w:val="005C07B1"/>
    <w:rsid w:val="005C0B03"/>
    <w:rsid w:val="005C1F01"/>
    <w:rsid w:val="005C2402"/>
    <w:rsid w:val="005C3265"/>
    <w:rsid w:val="005C32CC"/>
    <w:rsid w:val="005C3472"/>
    <w:rsid w:val="005C4988"/>
    <w:rsid w:val="005C679E"/>
    <w:rsid w:val="005C745E"/>
    <w:rsid w:val="005C7675"/>
    <w:rsid w:val="005C7B44"/>
    <w:rsid w:val="005C7F51"/>
    <w:rsid w:val="005D0CF4"/>
    <w:rsid w:val="005D124F"/>
    <w:rsid w:val="005D1449"/>
    <w:rsid w:val="005D2721"/>
    <w:rsid w:val="005D570D"/>
    <w:rsid w:val="005D6BEA"/>
    <w:rsid w:val="005E0645"/>
    <w:rsid w:val="005E0ECD"/>
    <w:rsid w:val="005E119C"/>
    <w:rsid w:val="005E2FEA"/>
    <w:rsid w:val="005E31C1"/>
    <w:rsid w:val="005E32A8"/>
    <w:rsid w:val="005E3420"/>
    <w:rsid w:val="005E5DE4"/>
    <w:rsid w:val="005E75D7"/>
    <w:rsid w:val="005F05F5"/>
    <w:rsid w:val="005F074A"/>
    <w:rsid w:val="005F07B7"/>
    <w:rsid w:val="005F5266"/>
    <w:rsid w:val="005F62FE"/>
    <w:rsid w:val="005F729B"/>
    <w:rsid w:val="005F7738"/>
    <w:rsid w:val="00600F28"/>
    <w:rsid w:val="006021D3"/>
    <w:rsid w:val="00604CF1"/>
    <w:rsid w:val="00610556"/>
    <w:rsid w:val="006109B2"/>
    <w:rsid w:val="00610B6B"/>
    <w:rsid w:val="006113D5"/>
    <w:rsid w:val="00611918"/>
    <w:rsid w:val="006120FA"/>
    <w:rsid w:val="00612D44"/>
    <w:rsid w:val="00612E6B"/>
    <w:rsid w:val="006139A5"/>
    <w:rsid w:val="00613DBC"/>
    <w:rsid w:val="00613FAF"/>
    <w:rsid w:val="0061451E"/>
    <w:rsid w:val="00614EB0"/>
    <w:rsid w:val="00617339"/>
    <w:rsid w:val="00620035"/>
    <w:rsid w:val="006216B3"/>
    <w:rsid w:val="00621ABE"/>
    <w:rsid w:val="006226EF"/>
    <w:rsid w:val="00623000"/>
    <w:rsid w:val="006244C3"/>
    <w:rsid w:val="006244FC"/>
    <w:rsid w:val="006249B8"/>
    <w:rsid w:val="00625841"/>
    <w:rsid w:val="006258C0"/>
    <w:rsid w:val="006262DF"/>
    <w:rsid w:val="00626B7D"/>
    <w:rsid w:val="006302F7"/>
    <w:rsid w:val="00631DB1"/>
    <w:rsid w:val="00632066"/>
    <w:rsid w:val="0063287E"/>
    <w:rsid w:val="00633D9A"/>
    <w:rsid w:val="00635CD8"/>
    <w:rsid w:val="00635FE8"/>
    <w:rsid w:val="00636B1D"/>
    <w:rsid w:val="00636BBA"/>
    <w:rsid w:val="00640138"/>
    <w:rsid w:val="006404AD"/>
    <w:rsid w:val="00640535"/>
    <w:rsid w:val="00641668"/>
    <w:rsid w:val="00641BCF"/>
    <w:rsid w:val="00642B6F"/>
    <w:rsid w:val="00645368"/>
    <w:rsid w:val="0064571E"/>
    <w:rsid w:val="0064574E"/>
    <w:rsid w:val="006460FF"/>
    <w:rsid w:val="0064670F"/>
    <w:rsid w:val="00646B1E"/>
    <w:rsid w:val="0065162E"/>
    <w:rsid w:val="00652798"/>
    <w:rsid w:val="00652C54"/>
    <w:rsid w:val="00652D93"/>
    <w:rsid w:val="006533D8"/>
    <w:rsid w:val="0065434B"/>
    <w:rsid w:val="006546CD"/>
    <w:rsid w:val="00654733"/>
    <w:rsid w:val="00656852"/>
    <w:rsid w:val="00656984"/>
    <w:rsid w:val="00656E61"/>
    <w:rsid w:val="00656FDD"/>
    <w:rsid w:val="00657440"/>
    <w:rsid w:val="00657A84"/>
    <w:rsid w:val="006600B9"/>
    <w:rsid w:val="00660180"/>
    <w:rsid w:val="00660D46"/>
    <w:rsid w:val="0066376F"/>
    <w:rsid w:val="00663E60"/>
    <w:rsid w:val="0066417B"/>
    <w:rsid w:val="006644D8"/>
    <w:rsid w:val="0066520C"/>
    <w:rsid w:val="00665316"/>
    <w:rsid w:val="0066595B"/>
    <w:rsid w:val="006670D1"/>
    <w:rsid w:val="00670022"/>
    <w:rsid w:val="006706D3"/>
    <w:rsid w:val="00671706"/>
    <w:rsid w:val="00671C0C"/>
    <w:rsid w:val="00672B7B"/>
    <w:rsid w:val="00672E48"/>
    <w:rsid w:val="00673AAE"/>
    <w:rsid w:val="00673DE7"/>
    <w:rsid w:val="00674726"/>
    <w:rsid w:val="00677043"/>
    <w:rsid w:val="00677B55"/>
    <w:rsid w:val="006806C1"/>
    <w:rsid w:val="0068197C"/>
    <w:rsid w:val="00681EAF"/>
    <w:rsid w:val="00682B92"/>
    <w:rsid w:val="00683979"/>
    <w:rsid w:val="00684746"/>
    <w:rsid w:val="00685E1C"/>
    <w:rsid w:val="006864A3"/>
    <w:rsid w:val="00687278"/>
    <w:rsid w:val="00687902"/>
    <w:rsid w:val="00691B78"/>
    <w:rsid w:val="00692DBB"/>
    <w:rsid w:val="00693D16"/>
    <w:rsid w:val="006942F8"/>
    <w:rsid w:val="0069459D"/>
    <w:rsid w:val="00695831"/>
    <w:rsid w:val="00696780"/>
    <w:rsid w:val="00696AA3"/>
    <w:rsid w:val="00696DFE"/>
    <w:rsid w:val="006973BA"/>
    <w:rsid w:val="0069792E"/>
    <w:rsid w:val="006A037F"/>
    <w:rsid w:val="006A06CB"/>
    <w:rsid w:val="006A0D6F"/>
    <w:rsid w:val="006A15E3"/>
    <w:rsid w:val="006A38FA"/>
    <w:rsid w:val="006A3B57"/>
    <w:rsid w:val="006A3D17"/>
    <w:rsid w:val="006A50EE"/>
    <w:rsid w:val="006A5546"/>
    <w:rsid w:val="006A67A0"/>
    <w:rsid w:val="006B15C6"/>
    <w:rsid w:val="006B1D78"/>
    <w:rsid w:val="006B2B79"/>
    <w:rsid w:val="006B31D6"/>
    <w:rsid w:val="006B5575"/>
    <w:rsid w:val="006B7F66"/>
    <w:rsid w:val="006C20E8"/>
    <w:rsid w:val="006C24F0"/>
    <w:rsid w:val="006C25A5"/>
    <w:rsid w:val="006C38F0"/>
    <w:rsid w:val="006C3EC4"/>
    <w:rsid w:val="006C5689"/>
    <w:rsid w:val="006C56A9"/>
    <w:rsid w:val="006C6928"/>
    <w:rsid w:val="006C6D9B"/>
    <w:rsid w:val="006C7F83"/>
    <w:rsid w:val="006D22F0"/>
    <w:rsid w:val="006D2604"/>
    <w:rsid w:val="006D388D"/>
    <w:rsid w:val="006D396A"/>
    <w:rsid w:val="006D3B37"/>
    <w:rsid w:val="006D55B7"/>
    <w:rsid w:val="006D6C25"/>
    <w:rsid w:val="006D7EDD"/>
    <w:rsid w:val="006E45BF"/>
    <w:rsid w:val="006E4EE9"/>
    <w:rsid w:val="006E5A6A"/>
    <w:rsid w:val="006E7084"/>
    <w:rsid w:val="006E7370"/>
    <w:rsid w:val="006F0171"/>
    <w:rsid w:val="006F070A"/>
    <w:rsid w:val="006F1B80"/>
    <w:rsid w:val="006F40C7"/>
    <w:rsid w:val="006F4222"/>
    <w:rsid w:val="006F6000"/>
    <w:rsid w:val="006F67E5"/>
    <w:rsid w:val="007011A4"/>
    <w:rsid w:val="00702349"/>
    <w:rsid w:val="00705CBC"/>
    <w:rsid w:val="0071139E"/>
    <w:rsid w:val="00713334"/>
    <w:rsid w:val="00713574"/>
    <w:rsid w:val="0071381A"/>
    <w:rsid w:val="007147D5"/>
    <w:rsid w:val="00715547"/>
    <w:rsid w:val="00715CA1"/>
    <w:rsid w:val="007161D3"/>
    <w:rsid w:val="00716E4D"/>
    <w:rsid w:val="00720667"/>
    <w:rsid w:val="00720920"/>
    <w:rsid w:val="00720C36"/>
    <w:rsid w:val="00720E48"/>
    <w:rsid w:val="007210D9"/>
    <w:rsid w:val="007228E3"/>
    <w:rsid w:val="00726BE6"/>
    <w:rsid w:val="00727E87"/>
    <w:rsid w:val="00730BC5"/>
    <w:rsid w:val="00731EDC"/>
    <w:rsid w:val="0073220A"/>
    <w:rsid w:val="007329F9"/>
    <w:rsid w:val="00735C9A"/>
    <w:rsid w:val="00735D10"/>
    <w:rsid w:val="00735D44"/>
    <w:rsid w:val="0074078D"/>
    <w:rsid w:val="00741635"/>
    <w:rsid w:val="0074174F"/>
    <w:rsid w:val="0074225C"/>
    <w:rsid w:val="0074293A"/>
    <w:rsid w:val="007431B8"/>
    <w:rsid w:val="00743777"/>
    <w:rsid w:val="00743B6F"/>
    <w:rsid w:val="00745379"/>
    <w:rsid w:val="00746827"/>
    <w:rsid w:val="00746857"/>
    <w:rsid w:val="00747EE5"/>
    <w:rsid w:val="007517FB"/>
    <w:rsid w:val="00753258"/>
    <w:rsid w:val="00753684"/>
    <w:rsid w:val="007537D1"/>
    <w:rsid w:val="00754BEA"/>
    <w:rsid w:val="00754F1A"/>
    <w:rsid w:val="0075549D"/>
    <w:rsid w:val="0075556F"/>
    <w:rsid w:val="00756A0A"/>
    <w:rsid w:val="00760BC5"/>
    <w:rsid w:val="00761147"/>
    <w:rsid w:val="0076307D"/>
    <w:rsid w:val="007639F5"/>
    <w:rsid w:val="007654D6"/>
    <w:rsid w:val="00766447"/>
    <w:rsid w:val="00767245"/>
    <w:rsid w:val="007677E6"/>
    <w:rsid w:val="00767A4A"/>
    <w:rsid w:val="007705A8"/>
    <w:rsid w:val="007721DA"/>
    <w:rsid w:val="00773477"/>
    <w:rsid w:val="00773AC3"/>
    <w:rsid w:val="00773B45"/>
    <w:rsid w:val="007748FB"/>
    <w:rsid w:val="00775261"/>
    <w:rsid w:val="00777654"/>
    <w:rsid w:val="00777822"/>
    <w:rsid w:val="00777F42"/>
    <w:rsid w:val="00781EB0"/>
    <w:rsid w:val="007823DB"/>
    <w:rsid w:val="00785F5D"/>
    <w:rsid w:val="007925B8"/>
    <w:rsid w:val="00792C5B"/>
    <w:rsid w:val="00793196"/>
    <w:rsid w:val="007935E4"/>
    <w:rsid w:val="00795EBA"/>
    <w:rsid w:val="007968E4"/>
    <w:rsid w:val="007A1387"/>
    <w:rsid w:val="007A1AA1"/>
    <w:rsid w:val="007A2C4B"/>
    <w:rsid w:val="007A3D2F"/>
    <w:rsid w:val="007A4029"/>
    <w:rsid w:val="007A4DBA"/>
    <w:rsid w:val="007A5D15"/>
    <w:rsid w:val="007A69F8"/>
    <w:rsid w:val="007A6AC7"/>
    <w:rsid w:val="007A72F4"/>
    <w:rsid w:val="007A7B7F"/>
    <w:rsid w:val="007B30F9"/>
    <w:rsid w:val="007B3824"/>
    <w:rsid w:val="007B39BC"/>
    <w:rsid w:val="007B3D24"/>
    <w:rsid w:val="007B622C"/>
    <w:rsid w:val="007B69F7"/>
    <w:rsid w:val="007B6CA9"/>
    <w:rsid w:val="007B6D2F"/>
    <w:rsid w:val="007B6EC5"/>
    <w:rsid w:val="007B71BB"/>
    <w:rsid w:val="007B7371"/>
    <w:rsid w:val="007B74AC"/>
    <w:rsid w:val="007C4296"/>
    <w:rsid w:val="007C44CA"/>
    <w:rsid w:val="007C53B7"/>
    <w:rsid w:val="007C5680"/>
    <w:rsid w:val="007C643D"/>
    <w:rsid w:val="007C6951"/>
    <w:rsid w:val="007C794D"/>
    <w:rsid w:val="007C7A66"/>
    <w:rsid w:val="007D0D69"/>
    <w:rsid w:val="007D179B"/>
    <w:rsid w:val="007D353B"/>
    <w:rsid w:val="007D4964"/>
    <w:rsid w:val="007D6A36"/>
    <w:rsid w:val="007E011D"/>
    <w:rsid w:val="007E0414"/>
    <w:rsid w:val="007E0787"/>
    <w:rsid w:val="007E0790"/>
    <w:rsid w:val="007E07E4"/>
    <w:rsid w:val="007E1D7C"/>
    <w:rsid w:val="007E21D7"/>
    <w:rsid w:val="007E22C2"/>
    <w:rsid w:val="007E2966"/>
    <w:rsid w:val="007E3441"/>
    <w:rsid w:val="007E427B"/>
    <w:rsid w:val="007E4467"/>
    <w:rsid w:val="007E471A"/>
    <w:rsid w:val="007E5153"/>
    <w:rsid w:val="007E577C"/>
    <w:rsid w:val="007E577E"/>
    <w:rsid w:val="007E5A2F"/>
    <w:rsid w:val="007E6535"/>
    <w:rsid w:val="007E6B84"/>
    <w:rsid w:val="007E7ACB"/>
    <w:rsid w:val="007E7CC6"/>
    <w:rsid w:val="007E7F3C"/>
    <w:rsid w:val="007F01C1"/>
    <w:rsid w:val="007F2999"/>
    <w:rsid w:val="007F3576"/>
    <w:rsid w:val="007F3743"/>
    <w:rsid w:val="007F3A78"/>
    <w:rsid w:val="007F4DD7"/>
    <w:rsid w:val="0080049D"/>
    <w:rsid w:val="00800A81"/>
    <w:rsid w:val="00801D26"/>
    <w:rsid w:val="00801D4A"/>
    <w:rsid w:val="00801E32"/>
    <w:rsid w:val="00802D92"/>
    <w:rsid w:val="0080320D"/>
    <w:rsid w:val="00803B7E"/>
    <w:rsid w:val="008068DB"/>
    <w:rsid w:val="00807C11"/>
    <w:rsid w:val="00807CB0"/>
    <w:rsid w:val="00807FB8"/>
    <w:rsid w:val="008102B7"/>
    <w:rsid w:val="00810385"/>
    <w:rsid w:val="0081072E"/>
    <w:rsid w:val="00811D05"/>
    <w:rsid w:val="0081401E"/>
    <w:rsid w:val="008154F8"/>
    <w:rsid w:val="00815AA0"/>
    <w:rsid w:val="00815AD6"/>
    <w:rsid w:val="00816C19"/>
    <w:rsid w:val="00817B88"/>
    <w:rsid w:val="00817E5A"/>
    <w:rsid w:val="00817FAE"/>
    <w:rsid w:val="00820E5D"/>
    <w:rsid w:val="008231C1"/>
    <w:rsid w:val="0082383E"/>
    <w:rsid w:val="00824503"/>
    <w:rsid w:val="00824858"/>
    <w:rsid w:val="00827E93"/>
    <w:rsid w:val="0083055F"/>
    <w:rsid w:val="008328A1"/>
    <w:rsid w:val="00832A4F"/>
    <w:rsid w:val="00834520"/>
    <w:rsid w:val="008359C3"/>
    <w:rsid w:val="00836466"/>
    <w:rsid w:val="00837581"/>
    <w:rsid w:val="00837631"/>
    <w:rsid w:val="0084122E"/>
    <w:rsid w:val="008421BF"/>
    <w:rsid w:val="0084308A"/>
    <w:rsid w:val="00845BB9"/>
    <w:rsid w:val="00846467"/>
    <w:rsid w:val="008514B0"/>
    <w:rsid w:val="00852844"/>
    <w:rsid w:val="00852B53"/>
    <w:rsid w:val="008543FE"/>
    <w:rsid w:val="00855612"/>
    <w:rsid w:val="008556F0"/>
    <w:rsid w:val="00855701"/>
    <w:rsid w:val="0085773E"/>
    <w:rsid w:val="00857BFD"/>
    <w:rsid w:val="0086007F"/>
    <w:rsid w:val="00862094"/>
    <w:rsid w:val="00862E68"/>
    <w:rsid w:val="00866568"/>
    <w:rsid w:val="008673CA"/>
    <w:rsid w:val="00871F8D"/>
    <w:rsid w:val="00872381"/>
    <w:rsid w:val="008736DC"/>
    <w:rsid w:val="00873BBE"/>
    <w:rsid w:val="0087426E"/>
    <w:rsid w:val="00875683"/>
    <w:rsid w:val="008764E8"/>
    <w:rsid w:val="008778F3"/>
    <w:rsid w:val="0088000F"/>
    <w:rsid w:val="008825AE"/>
    <w:rsid w:val="00882F96"/>
    <w:rsid w:val="0088332E"/>
    <w:rsid w:val="00883715"/>
    <w:rsid w:val="0088492F"/>
    <w:rsid w:val="00886062"/>
    <w:rsid w:val="00886F23"/>
    <w:rsid w:val="00887AEB"/>
    <w:rsid w:val="00887E3A"/>
    <w:rsid w:val="008901D5"/>
    <w:rsid w:val="00890796"/>
    <w:rsid w:val="00890903"/>
    <w:rsid w:val="00891B80"/>
    <w:rsid w:val="008928E0"/>
    <w:rsid w:val="00892996"/>
    <w:rsid w:val="00894383"/>
    <w:rsid w:val="00897422"/>
    <w:rsid w:val="00897942"/>
    <w:rsid w:val="008A0050"/>
    <w:rsid w:val="008A1328"/>
    <w:rsid w:val="008A352F"/>
    <w:rsid w:val="008A37AE"/>
    <w:rsid w:val="008A3AEC"/>
    <w:rsid w:val="008A3E1C"/>
    <w:rsid w:val="008A4925"/>
    <w:rsid w:val="008A4D79"/>
    <w:rsid w:val="008A574C"/>
    <w:rsid w:val="008A62C1"/>
    <w:rsid w:val="008A6B6C"/>
    <w:rsid w:val="008A76C2"/>
    <w:rsid w:val="008B2C08"/>
    <w:rsid w:val="008B2E16"/>
    <w:rsid w:val="008B2EDD"/>
    <w:rsid w:val="008B3273"/>
    <w:rsid w:val="008B5812"/>
    <w:rsid w:val="008B6FBF"/>
    <w:rsid w:val="008B75D2"/>
    <w:rsid w:val="008B774A"/>
    <w:rsid w:val="008B7A01"/>
    <w:rsid w:val="008C04CA"/>
    <w:rsid w:val="008C0AFC"/>
    <w:rsid w:val="008C10B6"/>
    <w:rsid w:val="008C1E31"/>
    <w:rsid w:val="008C26F5"/>
    <w:rsid w:val="008C4F54"/>
    <w:rsid w:val="008C58FD"/>
    <w:rsid w:val="008C65E4"/>
    <w:rsid w:val="008C75BF"/>
    <w:rsid w:val="008C7E30"/>
    <w:rsid w:val="008D0706"/>
    <w:rsid w:val="008D0A16"/>
    <w:rsid w:val="008D19A5"/>
    <w:rsid w:val="008D291F"/>
    <w:rsid w:val="008D2A43"/>
    <w:rsid w:val="008D2FF9"/>
    <w:rsid w:val="008D4228"/>
    <w:rsid w:val="008D5038"/>
    <w:rsid w:val="008D55FA"/>
    <w:rsid w:val="008E2C60"/>
    <w:rsid w:val="008E2E43"/>
    <w:rsid w:val="008E5104"/>
    <w:rsid w:val="008E578F"/>
    <w:rsid w:val="008E5D23"/>
    <w:rsid w:val="008E7538"/>
    <w:rsid w:val="008F070D"/>
    <w:rsid w:val="008F1D21"/>
    <w:rsid w:val="008F21FF"/>
    <w:rsid w:val="008F2381"/>
    <w:rsid w:val="008F27E1"/>
    <w:rsid w:val="008F3B6C"/>
    <w:rsid w:val="008F4272"/>
    <w:rsid w:val="008F5413"/>
    <w:rsid w:val="008F5BA2"/>
    <w:rsid w:val="008F6868"/>
    <w:rsid w:val="008F697E"/>
    <w:rsid w:val="008F7148"/>
    <w:rsid w:val="008F7A4B"/>
    <w:rsid w:val="00900868"/>
    <w:rsid w:val="00900DF7"/>
    <w:rsid w:val="00901037"/>
    <w:rsid w:val="00902F8A"/>
    <w:rsid w:val="00903397"/>
    <w:rsid w:val="00903C94"/>
    <w:rsid w:val="00903E28"/>
    <w:rsid w:val="0090413F"/>
    <w:rsid w:val="00904428"/>
    <w:rsid w:val="00904446"/>
    <w:rsid w:val="00904EEB"/>
    <w:rsid w:val="0090673B"/>
    <w:rsid w:val="00911676"/>
    <w:rsid w:val="00911CD1"/>
    <w:rsid w:val="00912059"/>
    <w:rsid w:val="0091281A"/>
    <w:rsid w:val="00912D6F"/>
    <w:rsid w:val="00915305"/>
    <w:rsid w:val="00916390"/>
    <w:rsid w:val="009169A0"/>
    <w:rsid w:val="00916FD8"/>
    <w:rsid w:val="00917EFB"/>
    <w:rsid w:val="0092178D"/>
    <w:rsid w:val="0092222D"/>
    <w:rsid w:val="009228E0"/>
    <w:rsid w:val="00923157"/>
    <w:rsid w:val="00923D01"/>
    <w:rsid w:val="00923ED8"/>
    <w:rsid w:val="00924BD3"/>
    <w:rsid w:val="00925EFB"/>
    <w:rsid w:val="00927135"/>
    <w:rsid w:val="0093065F"/>
    <w:rsid w:val="00931A8B"/>
    <w:rsid w:val="00931F21"/>
    <w:rsid w:val="00931FE9"/>
    <w:rsid w:val="00932D00"/>
    <w:rsid w:val="00933C89"/>
    <w:rsid w:val="00934F54"/>
    <w:rsid w:val="00935E8D"/>
    <w:rsid w:val="0093701B"/>
    <w:rsid w:val="009412C3"/>
    <w:rsid w:val="009415CB"/>
    <w:rsid w:val="00942DF1"/>
    <w:rsid w:val="00943D4D"/>
    <w:rsid w:val="009441A2"/>
    <w:rsid w:val="00944B6F"/>
    <w:rsid w:val="00945D7A"/>
    <w:rsid w:val="009475F4"/>
    <w:rsid w:val="009502C2"/>
    <w:rsid w:val="00951726"/>
    <w:rsid w:val="009519FF"/>
    <w:rsid w:val="00952B75"/>
    <w:rsid w:val="009531E7"/>
    <w:rsid w:val="00954168"/>
    <w:rsid w:val="00954E2B"/>
    <w:rsid w:val="0095623C"/>
    <w:rsid w:val="009603E8"/>
    <w:rsid w:val="00960936"/>
    <w:rsid w:val="00963E20"/>
    <w:rsid w:val="00963E2C"/>
    <w:rsid w:val="00964F9D"/>
    <w:rsid w:val="00965274"/>
    <w:rsid w:val="00966E2C"/>
    <w:rsid w:val="00967DF5"/>
    <w:rsid w:val="00967E8B"/>
    <w:rsid w:val="00970654"/>
    <w:rsid w:val="00970F43"/>
    <w:rsid w:val="00975040"/>
    <w:rsid w:val="00976B07"/>
    <w:rsid w:val="00977FC1"/>
    <w:rsid w:val="0098046D"/>
    <w:rsid w:val="00980FC2"/>
    <w:rsid w:val="0098152A"/>
    <w:rsid w:val="00981601"/>
    <w:rsid w:val="00982D2D"/>
    <w:rsid w:val="00983679"/>
    <w:rsid w:val="0098428A"/>
    <w:rsid w:val="00984C8D"/>
    <w:rsid w:val="00985343"/>
    <w:rsid w:val="009859FE"/>
    <w:rsid w:val="00986674"/>
    <w:rsid w:val="0099049F"/>
    <w:rsid w:val="009923D1"/>
    <w:rsid w:val="009934B7"/>
    <w:rsid w:val="00993E7A"/>
    <w:rsid w:val="00994D2D"/>
    <w:rsid w:val="00994E20"/>
    <w:rsid w:val="00995929"/>
    <w:rsid w:val="00995C9F"/>
    <w:rsid w:val="00995F06"/>
    <w:rsid w:val="00996969"/>
    <w:rsid w:val="00996DE5"/>
    <w:rsid w:val="009973E7"/>
    <w:rsid w:val="009A0C5C"/>
    <w:rsid w:val="009A0EA8"/>
    <w:rsid w:val="009A29C6"/>
    <w:rsid w:val="009A4814"/>
    <w:rsid w:val="009A4FF5"/>
    <w:rsid w:val="009A63EF"/>
    <w:rsid w:val="009A7D52"/>
    <w:rsid w:val="009B0435"/>
    <w:rsid w:val="009B0A83"/>
    <w:rsid w:val="009B1483"/>
    <w:rsid w:val="009B3504"/>
    <w:rsid w:val="009B386C"/>
    <w:rsid w:val="009B3F17"/>
    <w:rsid w:val="009B58A5"/>
    <w:rsid w:val="009B58B8"/>
    <w:rsid w:val="009B5C9F"/>
    <w:rsid w:val="009B614D"/>
    <w:rsid w:val="009B6903"/>
    <w:rsid w:val="009B7BC0"/>
    <w:rsid w:val="009C18FF"/>
    <w:rsid w:val="009C2207"/>
    <w:rsid w:val="009C29DC"/>
    <w:rsid w:val="009C40D8"/>
    <w:rsid w:val="009C5D55"/>
    <w:rsid w:val="009C6AFD"/>
    <w:rsid w:val="009D132C"/>
    <w:rsid w:val="009D1537"/>
    <w:rsid w:val="009D1D4F"/>
    <w:rsid w:val="009D24A4"/>
    <w:rsid w:val="009D25C9"/>
    <w:rsid w:val="009D282E"/>
    <w:rsid w:val="009D430F"/>
    <w:rsid w:val="009D74B7"/>
    <w:rsid w:val="009E0704"/>
    <w:rsid w:val="009E1159"/>
    <w:rsid w:val="009E3143"/>
    <w:rsid w:val="009E3162"/>
    <w:rsid w:val="009E3579"/>
    <w:rsid w:val="009E3CA6"/>
    <w:rsid w:val="009E3FCA"/>
    <w:rsid w:val="009E4F66"/>
    <w:rsid w:val="009E52D2"/>
    <w:rsid w:val="009E5A9D"/>
    <w:rsid w:val="009E6447"/>
    <w:rsid w:val="009E6DE6"/>
    <w:rsid w:val="009E7B39"/>
    <w:rsid w:val="009F0E97"/>
    <w:rsid w:val="009F172B"/>
    <w:rsid w:val="009F25CD"/>
    <w:rsid w:val="009F277B"/>
    <w:rsid w:val="009F2845"/>
    <w:rsid w:val="009F40C1"/>
    <w:rsid w:val="009F4D67"/>
    <w:rsid w:val="009F5C25"/>
    <w:rsid w:val="009F67B2"/>
    <w:rsid w:val="009F7277"/>
    <w:rsid w:val="009F748F"/>
    <w:rsid w:val="00A01787"/>
    <w:rsid w:val="00A01A09"/>
    <w:rsid w:val="00A0214F"/>
    <w:rsid w:val="00A026CF"/>
    <w:rsid w:val="00A02EBF"/>
    <w:rsid w:val="00A03FC0"/>
    <w:rsid w:val="00A0565B"/>
    <w:rsid w:val="00A0596F"/>
    <w:rsid w:val="00A059B7"/>
    <w:rsid w:val="00A06484"/>
    <w:rsid w:val="00A06488"/>
    <w:rsid w:val="00A06C7A"/>
    <w:rsid w:val="00A07A15"/>
    <w:rsid w:val="00A1045E"/>
    <w:rsid w:val="00A12274"/>
    <w:rsid w:val="00A12560"/>
    <w:rsid w:val="00A154AF"/>
    <w:rsid w:val="00A15D5A"/>
    <w:rsid w:val="00A15EC2"/>
    <w:rsid w:val="00A16C55"/>
    <w:rsid w:val="00A17CF0"/>
    <w:rsid w:val="00A215CC"/>
    <w:rsid w:val="00A21988"/>
    <w:rsid w:val="00A219B3"/>
    <w:rsid w:val="00A230FA"/>
    <w:rsid w:val="00A24C1B"/>
    <w:rsid w:val="00A25454"/>
    <w:rsid w:val="00A2566D"/>
    <w:rsid w:val="00A25E00"/>
    <w:rsid w:val="00A27267"/>
    <w:rsid w:val="00A3053E"/>
    <w:rsid w:val="00A3400C"/>
    <w:rsid w:val="00A34C4A"/>
    <w:rsid w:val="00A37D04"/>
    <w:rsid w:val="00A413C3"/>
    <w:rsid w:val="00A42A32"/>
    <w:rsid w:val="00A43D5D"/>
    <w:rsid w:val="00A44A0B"/>
    <w:rsid w:val="00A44C00"/>
    <w:rsid w:val="00A5157C"/>
    <w:rsid w:val="00A52070"/>
    <w:rsid w:val="00A53197"/>
    <w:rsid w:val="00A53711"/>
    <w:rsid w:val="00A53BA6"/>
    <w:rsid w:val="00A54081"/>
    <w:rsid w:val="00A556D8"/>
    <w:rsid w:val="00A55950"/>
    <w:rsid w:val="00A5626B"/>
    <w:rsid w:val="00A56F15"/>
    <w:rsid w:val="00A601A1"/>
    <w:rsid w:val="00A602AD"/>
    <w:rsid w:val="00A6110F"/>
    <w:rsid w:val="00A62EAD"/>
    <w:rsid w:val="00A65278"/>
    <w:rsid w:val="00A65521"/>
    <w:rsid w:val="00A67826"/>
    <w:rsid w:val="00A715D8"/>
    <w:rsid w:val="00A729E2"/>
    <w:rsid w:val="00A72F8A"/>
    <w:rsid w:val="00A73105"/>
    <w:rsid w:val="00A74AF3"/>
    <w:rsid w:val="00A77C41"/>
    <w:rsid w:val="00A81D17"/>
    <w:rsid w:val="00A81F91"/>
    <w:rsid w:val="00A82A49"/>
    <w:rsid w:val="00A83BD3"/>
    <w:rsid w:val="00A843E3"/>
    <w:rsid w:val="00A84CF0"/>
    <w:rsid w:val="00A853DB"/>
    <w:rsid w:val="00A8614F"/>
    <w:rsid w:val="00A86579"/>
    <w:rsid w:val="00A872D1"/>
    <w:rsid w:val="00A87E56"/>
    <w:rsid w:val="00A9013D"/>
    <w:rsid w:val="00A90B96"/>
    <w:rsid w:val="00A91BDC"/>
    <w:rsid w:val="00A955BE"/>
    <w:rsid w:val="00A96B1F"/>
    <w:rsid w:val="00A97C2C"/>
    <w:rsid w:val="00AA01CA"/>
    <w:rsid w:val="00AA13D5"/>
    <w:rsid w:val="00AA1897"/>
    <w:rsid w:val="00AA1C67"/>
    <w:rsid w:val="00AA2222"/>
    <w:rsid w:val="00AA3A2D"/>
    <w:rsid w:val="00AA4CFA"/>
    <w:rsid w:val="00AA64CE"/>
    <w:rsid w:val="00AA678D"/>
    <w:rsid w:val="00AA6B74"/>
    <w:rsid w:val="00AA745B"/>
    <w:rsid w:val="00AA777A"/>
    <w:rsid w:val="00AA7850"/>
    <w:rsid w:val="00AA786D"/>
    <w:rsid w:val="00AB0B6A"/>
    <w:rsid w:val="00AB1247"/>
    <w:rsid w:val="00AB3F9D"/>
    <w:rsid w:val="00AB4773"/>
    <w:rsid w:val="00AB4FD9"/>
    <w:rsid w:val="00AB5709"/>
    <w:rsid w:val="00AB5DD9"/>
    <w:rsid w:val="00AB6E66"/>
    <w:rsid w:val="00AB7B84"/>
    <w:rsid w:val="00AC1715"/>
    <w:rsid w:val="00AC1810"/>
    <w:rsid w:val="00AC1865"/>
    <w:rsid w:val="00AC2D7D"/>
    <w:rsid w:val="00AC3BDE"/>
    <w:rsid w:val="00AC44A0"/>
    <w:rsid w:val="00AC4AEB"/>
    <w:rsid w:val="00AC4BE0"/>
    <w:rsid w:val="00AC5955"/>
    <w:rsid w:val="00AC71D3"/>
    <w:rsid w:val="00AC75F1"/>
    <w:rsid w:val="00AC7C28"/>
    <w:rsid w:val="00AD09DA"/>
    <w:rsid w:val="00AD2088"/>
    <w:rsid w:val="00AD276D"/>
    <w:rsid w:val="00AD2F1F"/>
    <w:rsid w:val="00AD4CA1"/>
    <w:rsid w:val="00AD5374"/>
    <w:rsid w:val="00AD5A8E"/>
    <w:rsid w:val="00AD6233"/>
    <w:rsid w:val="00AD70BF"/>
    <w:rsid w:val="00AD7A2B"/>
    <w:rsid w:val="00AE04A6"/>
    <w:rsid w:val="00AE26BC"/>
    <w:rsid w:val="00AE37C3"/>
    <w:rsid w:val="00AE66B5"/>
    <w:rsid w:val="00AE7222"/>
    <w:rsid w:val="00AF041F"/>
    <w:rsid w:val="00AF34DA"/>
    <w:rsid w:val="00AF3BEF"/>
    <w:rsid w:val="00AF5360"/>
    <w:rsid w:val="00AF5835"/>
    <w:rsid w:val="00AF5BA1"/>
    <w:rsid w:val="00AF5DFC"/>
    <w:rsid w:val="00AF71B8"/>
    <w:rsid w:val="00B00AAC"/>
    <w:rsid w:val="00B01EBA"/>
    <w:rsid w:val="00B02CCE"/>
    <w:rsid w:val="00B02D62"/>
    <w:rsid w:val="00B03043"/>
    <w:rsid w:val="00B033D0"/>
    <w:rsid w:val="00B052A5"/>
    <w:rsid w:val="00B05D54"/>
    <w:rsid w:val="00B06D15"/>
    <w:rsid w:val="00B07A57"/>
    <w:rsid w:val="00B07A6D"/>
    <w:rsid w:val="00B102BA"/>
    <w:rsid w:val="00B10803"/>
    <w:rsid w:val="00B1118B"/>
    <w:rsid w:val="00B11849"/>
    <w:rsid w:val="00B133F9"/>
    <w:rsid w:val="00B13C41"/>
    <w:rsid w:val="00B142DA"/>
    <w:rsid w:val="00B15C5F"/>
    <w:rsid w:val="00B17000"/>
    <w:rsid w:val="00B17020"/>
    <w:rsid w:val="00B1791A"/>
    <w:rsid w:val="00B200D5"/>
    <w:rsid w:val="00B216A6"/>
    <w:rsid w:val="00B21AEA"/>
    <w:rsid w:val="00B21DF0"/>
    <w:rsid w:val="00B21E18"/>
    <w:rsid w:val="00B2241C"/>
    <w:rsid w:val="00B22840"/>
    <w:rsid w:val="00B22B2F"/>
    <w:rsid w:val="00B22D8A"/>
    <w:rsid w:val="00B23319"/>
    <w:rsid w:val="00B235E3"/>
    <w:rsid w:val="00B2420C"/>
    <w:rsid w:val="00B24B2F"/>
    <w:rsid w:val="00B25A9A"/>
    <w:rsid w:val="00B26BBC"/>
    <w:rsid w:val="00B27134"/>
    <w:rsid w:val="00B27F72"/>
    <w:rsid w:val="00B30E8D"/>
    <w:rsid w:val="00B31551"/>
    <w:rsid w:val="00B3234B"/>
    <w:rsid w:val="00B32A16"/>
    <w:rsid w:val="00B32AF2"/>
    <w:rsid w:val="00B32F7C"/>
    <w:rsid w:val="00B34C9A"/>
    <w:rsid w:val="00B352B6"/>
    <w:rsid w:val="00B358D6"/>
    <w:rsid w:val="00B35C5A"/>
    <w:rsid w:val="00B35E42"/>
    <w:rsid w:val="00B36241"/>
    <w:rsid w:val="00B4039E"/>
    <w:rsid w:val="00B40C35"/>
    <w:rsid w:val="00B43327"/>
    <w:rsid w:val="00B43A27"/>
    <w:rsid w:val="00B43BC2"/>
    <w:rsid w:val="00B43BF5"/>
    <w:rsid w:val="00B43D37"/>
    <w:rsid w:val="00B445D7"/>
    <w:rsid w:val="00B4528C"/>
    <w:rsid w:val="00B47193"/>
    <w:rsid w:val="00B47CC7"/>
    <w:rsid w:val="00B47D1B"/>
    <w:rsid w:val="00B5112B"/>
    <w:rsid w:val="00B51AB4"/>
    <w:rsid w:val="00B524E9"/>
    <w:rsid w:val="00B54DD7"/>
    <w:rsid w:val="00B559FF"/>
    <w:rsid w:val="00B5668D"/>
    <w:rsid w:val="00B6086B"/>
    <w:rsid w:val="00B611FC"/>
    <w:rsid w:val="00B617A8"/>
    <w:rsid w:val="00B62D52"/>
    <w:rsid w:val="00B62D95"/>
    <w:rsid w:val="00B63554"/>
    <w:rsid w:val="00B638AB"/>
    <w:rsid w:val="00B63D71"/>
    <w:rsid w:val="00B65E98"/>
    <w:rsid w:val="00B67D0C"/>
    <w:rsid w:val="00B70870"/>
    <w:rsid w:val="00B71D49"/>
    <w:rsid w:val="00B7264B"/>
    <w:rsid w:val="00B73079"/>
    <w:rsid w:val="00B73451"/>
    <w:rsid w:val="00B737A1"/>
    <w:rsid w:val="00B7440C"/>
    <w:rsid w:val="00B7463E"/>
    <w:rsid w:val="00B772B5"/>
    <w:rsid w:val="00B773CC"/>
    <w:rsid w:val="00B7770A"/>
    <w:rsid w:val="00B80212"/>
    <w:rsid w:val="00B80BD3"/>
    <w:rsid w:val="00B80D4B"/>
    <w:rsid w:val="00B8183E"/>
    <w:rsid w:val="00B819F9"/>
    <w:rsid w:val="00B81F35"/>
    <w:rsid w:val="00B8438F"/>
    <w:rsid w:val="00B84BDF"/>
    <w:rsid w:val="00B85DA9"/>
    <w:rsid w:val="00B8725B"/>
    <w:rsid w:val="00B909D4"/>
    <w:rsid w:val="00B90AF2"/>
    <w:rsid w:val="00B91C93"/>
    <w:rsid w:val="00B92BF8"/>
    <w:rsid w:val="00B932A6"/>
    <w:rsid w:val="00B944A4"/>
    <w:rsid w:val="00B94FEE"/>
    <w:rsid w:val="00B95EDD"/>
    <w:rsid w:val="00B96FAC"/>
    <w:rsid w:val="00B97614"/>
    <w:rsid w:val="00BA28EB"/>
    <w:rsid w:val="00BA2C2B"/>
    <w:rsid w:val="00BA38CE"/>
    <w:rsid w:val="00BA44AD"/>
    <w:rsid w:val="00BA5E5C"/>
    <w:rsid w:val="00BA718F"/>
    <w:rsid w:val="00BB07BC"/>
    <w:rsid w:val="00BB07D3"/>
    <w:rsid w:val="00BB0861"/>
    <w:rsid w:val="00BB0A82"/>
    <w:rsid w:val="00BB0B60"/>
    <w:rsid w:val="00BB172C"/>
    <w:rsid w:val="00BB1B8B"/>
    <w:rsid w:val="00BB209F"/>
    <w:rsid w:val="00BB273E"/>
    <w:rsid w:val="00BB347C"/>
    <w:rsid w:val="00BB3F0A"/>
    <w:rsid w:val="00BB4094"/>
    <w:rsid w:val="00BB71BD"/>
    <w:rsid w:val="00BC0777"/>
    <w:rsid w:val="00BC0C8C"/>
    <w:rsid w:val="00BC0D98"/>
    <w:rsid w:val="00BC0E73"/>
    <w:rsid w:val="00BC1803"/>
    <w:rsid w:val="00BC27F1"/>
    <w:rsid w:val="00BC3547"/>
    <w:rsid w:val="00BC3843"/>
    <w:rsid w:val="00BC49FD"/>
    <w:rsid w:val="00BC5966"/>
    <w:rsid w:val="00BC692A"/>
    <w:rsid w:val="00BC6B02"/>
    <w:rsid w:val="00BC6BF8"/>
    <w:rsid w:val="00BD4186"/>
    <w:rsid w:val="00BD4974"/>
    <w:rsid w:val="00BD4DD3"/>
    <w:rsid w:val="00BD54D9"/>
    <w:rsid w:val="00BD5D2B"/>
    <w:rsid w:val="00BD66F6"/>
    <w:rsid w:val="00BD6D72"/>
    <w:rsid w:val="00BE2C4E"/>
    <w:rsid w:val="00BE2F9D"/>
    <w:rsid w:val="00BE401D"/>
    <w:rsid w:val="00BE51ED"/>
    <w:rsid w:val="00BE5D30"/>
    <w:rsid w:val="00BE6E45"/>
    <w:rsid w:val="00BE70B3"/>
    <w:rsid w:val="00BF0516"/>
    <w:rsid w:val="00BF16DA"/>
    <w:rsid w:val="00BF2E32"/>
    <w:rsid w:val="00BF5986"/>
    <w:rsid w:val="00BF5E1E"/>
    <w:rsid w:val="00BF6FD1"/>
    <w:rsid w:val="00C0046E"/>
    <w:rsid w:val="00C00E1D"/>
    <w:rsid w:val="00C0146A"/>
    <w:rsid w:val="00C02032"/>
    <w:rsid w:val="00C022E1"/>
    <w:rsid w:val="00C04372"/>
    <w:rsid w:val="00C0537B"/>
    <w:rsid w:val="00C10735"/>
    <w:rsid w:val="00C118A4"/>
    <w:rsid w:val="00C13A82"/>
    <w:rsid w:val="00C1451F"/>
    <w:rsid w:val="00C14577"/>
    <w:rsid w:val="00C16272"/>
    <w:rsid w:val="00C16FB6"/>
    <w:rsid w:val="00C17DE8"/>
    <w:rsid w:val="00C20839"/>
    <w:rsid w:val="00C20F9C"/>
    <w:rsid w:val="00C211A6"/>
    <w:rsid w:val="00C21557"/>
    <w:rsid w:val="00C2168B"/>
    <w:rsid w:val="00C22FF5"/>
    <w:rsid w:val="00C24873"/>
    <w:rsid w:val="00C25039"/>
    <w:rsid w:val="00C25C35"/>
    <w:rsid w:val="00C25EDD"/>
    <w:rsid w:val="00C26BF2"/>
    <w:rsid w:val="00C271C8"/>
    <w:rsid w:val="00C27328"/>
    <w:rsid w:val="00C27579"/>
    <w:rsid w:val="00C279EC"/>
    <w:rsid w:val="00C32181"/>
    <w:rsid w:val="00C321BA"/>
    <w:rsid w:val="00C322C0"/>
    <w:rsid w:val="00C32B43"/>
    <w:rsid w:val="00C34561"/>
    <w:rsid w:val="00C35CCD"/>
    <w:rsid w:val="00C4022B"/>
    <w:rsid w:val="00C405B3"/>
    <w:rsid w:val="00C40DB8"/>
    <w:rsid w:val="00C41EC6"/>
    <w:rsid w:val="00C428BE"/>
    <w:rsid w:val="00C42BA4"/>
    <w:rsid w:val="00C438D7"/>
    <w:rsid w:val="00C44227"/>
    <w:rsid w:val="00C44B9B"/>
    <w:rsid w:val="00C44DC5"/>
    <w:rsid w:val="00C45789"/>
    <w:rsid w:val="00C47865"/>
    <w:rsid w:val="00C50AD3"/>
    <w:rsid w:val="00C50FFD"/>
    <w:rsid w:val="00C5106B"/>
    <w:rsid w:val="00C52795"/>
    <w:rsid w:val="00C52EC5"/>
    <w:rsid w:val="00C5330E"/>
    <w:rsid w:val="00C5386A"/>
    <w:rsid w:val="00C53DCE"/>
    <w:rsid w:val="00C5462C"/>
    <w:rsid w:val="00C5474F"/>
    <w:rsid w:val="00C54B82"/>
    <w:rsid w:val="00C55B26"/>
    <w:rsid w:val="00C560C1"/>
    <w:rsid w:val="00C564AD"/>
    <w:rsid w:val="00C57186"/>
    <w:rsid w:val="00C57B7C"/>
    <w:rsid w:val="00C618C5"/>
    <w:rsid w:val="00C62E06"/>
    <w:rsid w:val="00C63E35"/>
    <w:rsid w:val="00C66112"/>
    <w:rsid w:val="00C67993"/>
    <w:rsid w:val="00C70A5F"/>
    <w:rsid w:val="00C726D3"/>
    <w:rsid w:val="00C73BAF"/>
    <w:rsid w:val="00C753DD"/>
    <w:rsid w:val="00C75723"/>
    <w:rsid w:val="00C7660E"/>
    <w:rsid w:val="00C76B05"/>
    <w:rsid w:val="00C76BA8"/>
    <w:rsid w:val="00C81127"/>
    <w:rsid w:val="00C813AA"/>
    <w:rsid w:val="00C82603"/>
    <w:rsid w:val="00C83351"/>
    <w:rsid w:val="00C84C9C"/>
    <w:rsid w:val="00C863C4"/>
    <w:rsid w:val="00C869F6"/>
    <w:rsid w:val="00C86F2C"/>
    <w:rsid w:val="00C8707C"/>
    <w:rsid w:val="00C90190"/>
    <w:rsid w:val="00C91172"/>
    <w:rsid w:val="00C9176D"/>
    <w:rsid w:val="00C91F08"/>
    <w:rsid w:val="00C92380"/>
    <w:rsid w:val="00C9436D"/>
    <w:rsid w:val="00C943EB"/>
    <w:rsid w:val="00C95BA9"/>
    <w:rsid w:val="00C95D50"/>
    <w:rsid w:val="00C97B5C"/>
    <w:rsid w:val="00CA1126"/>
    <w:rsid w:val="00CA1AC8"/>
    <w:rsid w:val="00CA1ED4"/>
    <w:rsid w:val="00CA3517"/>
    <w:rsid w:val="00CA4A14"/>
    <w:rsid w:val="00CA4AA8"/>
    <w:rsid w:val="00CA5A99"/>
    <w:rsid w:val="00CA5B1E"/>
    <w:rsid w:val="00CA6670"/>
    <w:rsid w:val="00CA74A3"/>
    <w:rsid w:val="00CB051E"/>
    <w:rsid w:val="00CB195E"/>
    <w:rsid w:val="00CB2DB3"/>
    <w:rsid w:val="00CB428A"/>
    <w:rsid w:val="00CB50DD"/>
    <w:rsid w:val="00CB5A33"/>
    <w:rsid w:val="00CB5E0F"/>
    <w:rsid w:val="00CB60B0"/>
    <w:rsid w:val="00CB706A"/>
    <w:rsid w:val="00CC26A5"/>
    <w:rsid w:val="00CC2E7D"/>
    <w:rsid w:val="00CC3090"/>
    <w:rsid w:val="00CC33C2"/>
    <w:rsid w:val="00CC48CA"/>
    <w:rsid w:val="00CC5714"/>
    <w:rsid w:val="00CC6BE5"/>
    <w:rsid w:val="00CD1D9A"/>
    <w:rsid w:val="00CD286D"/>
    <w:rsid w:val="00CD2CBD"/>
    <w:rsid w:val="00CD40B5"/>
    <w:rsid w:val="00CD54C4"/>
    <w:rsid w:val="00CD55C3"/>
    <w:rsid w:val="00CD66B2"/>
    <w:rsid w:val="00CD7416"/>
    <w:rsid w:val="00CD74C8"/>
    <w:rsid w:val="00CD79B6"/>
    <w:rsid w:val="00CE0460"/>
    <w:rsid w:val="00CE0C34"/>
    <w:rsid w:val="00CE0E35"/>
    <w:rsid w:val="00CE1575"/>
    <w:rsid w:val="00CE1D27"/>
    <w:rsid w:val="00CE3122"/>
    <w:rsid w:val="00CE3A2D"/>
    <w:rsid w:val="00CE3FD9"/>
    <w:rsid w:val="00CE4173"/>
    <w:rsid w:val="00CE4898"/>
    <w:rsid w:val="00CE5041"/>
    <w:rsid w:val="00CE52C2"/>
    <w:rsid w:val="00CE6645"/>
    <w:rsid w:val="00CF0A99"/>
    <w:rsid w:val="00CF1F16"/>
    <w:rsid w:val="00CF2AF5"/>
    <w:rsid w:val="00CF4D3E"/>
    <w:rsid w:val="00CF6D19"/>
    <w:rsid w:val="00CF710B"/>
    <w:rsid w:val="00CF7F71"/>
    <w:rsid w:val="00D01E3A"/>
    <w:rsid w:val="00D03EBC"/>
    <w:rsid w:val="00D0623F"/>
    <w:rsid w:val="00D072F2"/>
    <w:rsid w:val="00D10F48"/>
    <w:rsid w:val="00D110C2"/>
    <w:rsid w:val="00D12A16"/>
    <w:rsid w:val="00D13A67"/>
    <w:rsid w:val="00D13D8A"/>
    <w:rsid w:val="00D142FA"/>
    <w:rsid w:val="00D155E7"/>
    <w:rsid w:val="00D15DBF"/>
    <w:rsid w:val="00D1771F"/>
    <w:rsid w:val="00D17A21"/>
    <w:rsid w:val="00D210F8"/>
    <w:rsid w:val="00D211F7"/>
    <w:rsid w:val="00D236F9"/>
    <w:rsid w:val="00D23D41"/>
    <w:rsid w:val="00D24932"/>
    <w:rsid w:val="00D25366"/>
    <w:rsid w:val="00D25393"/>
    <w:rsid w:val="00D3033A"/>
    <w:rsid w:val="00D32D52"/>
    <w:rsid w:val="00D359F2"/>
    <w:rsid w:val="00D36C86"/>
    <w:rsid w:val="00D40560"/>
    <w:rsid w:val="00D40615"/>
    <w:rsid w:val="00D4287D"/>
    <w:rsid w:val="00D4311C"/>
    <w:rsid w:val="00D43461"/>
    <w:rsid w:val="00D43983"/>
    <w:rsid w:val="00D43F98"/>
    <w:rsid w:val="00D45E51"/>
    <w:rsid w:val="00D47C18"/>
    <w:rsid w:val="00D47EB7"/>
    <w:rsid w:val="00D50FE8"/>
    <w:rsid w:val="00D51F79"/>
    <w:rsid w:val="00D524AD"/>
    <w:rsid w:val="00D52D15"/>
    <w:rsid w:val="00D54E6A"/>
    <w:rsid w:val="00D56F64"/>
    <w:rsid w:val="00D60662"/>
    <w:rsid w:val="00D613AB"/>
    <w:rsid w:val="00D62F76"/>
    <w:rsid w:val="00D6335D"/>
    <w:rsid w:val="00D63744"/>
    <w:rsid w:val="00D63EC8"/>
    <w:rsid w:val="00D64A40"/>
    <w:rsid w:val="00D64A68"/>
    <w:rsid w:val="00D6501F"/>
    <w:rsid w:val="00D65A8D"/>
    <w:rsid w:val="00D66107"/>
    <w:rsid w:val="00D6646D"/>
    <w:rsid w:val="00D66FDF"/>
    <w:rsid w:val="00D70262"/>
    <w:rsid w:val="00D70A96"/>
    <w:rsid w:val="00D71A7D"/>
    <w:rsid w:val="00D7273E"/>
    <w:rsid w:val="00D73823"/>
    <w:rsid w:val="00D74046"/>
    <w:rsid w:val="00D742C8"/>
    <w:rsid w:val="00D76E9C"/>
    <w:rsid w:val="00D77CE5"/>
    <w:rsid w:val="00D77D5E"/>
    <w:rsid w:val="00D80240"/>
    <w:rsid w:val="00D80BE3"/>
    <w:rsid w:val="00D80E3F"/>
    <w:rsid w:val="00D82A10"/>
    <w:rsid w:val="00D839E7"/>
    <w:rsid w:val="00D83B74"/>
    <w:rsid w:val="00D86678"/>
    <w:rsid w:val="00D879A0"/>
    <w:rsid w:val="00D90142"/>
    <w:rsid w:val="00D91318"/>
    <w:rsid w:val="00D91D0D"/>
    <w:rsid w:val="00D92505"/>
    <w:rsid w:val="00D927C1"/>
    <w:rsid w:val="00D94F5C"/>
    <w:rsid w:val="00D950DB"/>
    <w:rsid w:val="00D9603D"/>
    <w:rsid w:val="00D96FCA"/>
    <w:rsid w:val="00D9736A"/>
    <w:rsid w:val="00D977B7"/>
    <w:rsid w:val="00DA1C3C"/>
    <w:rsid w:val="00DA2DA2"/>
    <w:rsid w:val="00DA4BF6"/>
    <w:rsid w:val="00DA6543"/>
    <w:rsid w:val="00DA6BC4"/>
    <w:rsid w:val="00DA7269"/>
    <w:rsid w:val="00DA7A90"/>
    <w:rsid w:val="00DB0716"/>
    <w:rsid w:val="00DB196F"/>
    <w:rsid w:val="00DB20D9"/>
    <w:rsid w:val="00DB2958"/>
    <w:rsid w:val="00DB3B90"/>
    <w:rsid w:val="00DB47F7"/>
    <w:rsid w:val="00DB5A16"/>
    <w:rsid w:val="00DB7235"/>
    <w:rsid w:val="00DB7275"/>
    <w:rsid w:val="00DB7642"/>
    <w:rsid w:val="00DC1567"/>
    <w:rsid w:val="00DC1E25"/>
    <w:rsid w:val="00DC24B8"/>
    <w:rsid w:val="00DC24C1"/>
    <w:rsid w:val="00DC27D0"/>
    <w:rsid w:val="00DC3EB8"/>
    <w:rsid w:val="00DC4D84"/>
    <w:rsid w:val="00DC60F6"/>
    <w:rsid w:val="00DC6CA0"/>
    <w:rsid w:val="00DD009C"/>
    <w:rsid w:val="00DD0B51"/>
    <w:rsid w:val="00DD2092"/>
    <w:rsid w:val="00DD2BEA"/>
    <w:rsid w:val="00DD637A"/>
    <w:rsid w:val="00DD68F3"/>
    <w:rsid w:val="00DD74F0"/>
    <w:rsid w:val="00DD7E2E"/>
    <w:rsid w:val="00DE2FD4"/>
    <w:rsid w:val="00DE339E"/>
    <w:rsid w:val="00DE3402"/>
    <w:rsid w:val="00DE3AD8"/>
    <w:rsid w:val="00DE5497"/>
    <w:rsid w:val="00DE56D1"/>
    <w:rsid w:val="00DE5D8D"/>
    <w:rsid w:val="00DE64F6"/>
    <w:rsid w:val="00DE70EC"/>
    <w:rsid w:val="00DF1290"/>
    <w:rsid w:val="00DF26D1"/>
    <w:rsid w:val="00DF35A6"/>
    <w:rsid w:val="00DF3E8D"/>
    <w:rsid w:val="00DF4A5B"/>
    <w:rsid w:val="00DF4C1A"/>
    <w:rsid w:val="00DF4DF2"/>
    <w:rsid w:val="00DF58C7"/>
    <w:rsid w:val="00DF6471"/>
    <w:rsid w:val="00DF6533"/>
    <w:rsid w:val="00DF6744"/>
    <w:rsid w:val="00DF7D50"/>
    <w:rsid w:val="00E008F0"/>
    <w:rsid w:val="00E0337B"/>
    <w:rsid w:val="00E0344E"/>
    <w:rsid w:val="00E0354A"/>
    <w:rsid w:val="00E037F4"/>
    <w:rsid w:val="00E05FAB"/>
    <w:rsid w:val="00E076BA"/>
    <w:rsid w:val="00E109A9"/>
    <w:rsid w:val="00E109BB"/>
    <w:rsid w:val="00E109E9"/>
    <w:rsid w:val="00E1178A"/>
    <w:rsid w:val="00E1412D"/>
    <w:rsid w:val="00E14F8C"/>
    <w:rsid w:val="00E1713F"/>
    <w:rsid w:val="00E217FF"/>
    <w:rsid w:val="00E22687"/>
    <w:rsid w:val="00E23DD9"/>
    <w:rsid w:val="00E2452C"/>
    <w:rsid w:val="00E2549A"/>
    <w:rsid w:val="00E257B5"/>
    <w:rsid w:val="00E2585F"/>
    <w:rsid w:val="00E2590A"/>
    <w:rsid w:val="00E269F3"/>
    <w:rsid w:val="00E27EDC"/>
    <w:rsid w:val="00E30834"/>
    <w:rsid w:val="00E30B41"/>
    <w:rsid w:val="00E30C7F"/>
    <w:rsid w:val="00E30C96"/>
    <w:rsid w:val="00E30D18"/>
    <w:rsid w:val="00E319B8"/>
    <w:rsid w:val="00E31B21"/>
    <w:rsid w:val="00E31F0B"/>
    <w:rsid w:val="00E32C4D"/>
    <w:rsid w:val="00E331DB"/>
    <w:rsid w:val="00E34F89"/>
    <w:rsid w:val="00E36B01"/>
    <w:rsid w:val="00E3728C"/>
    <w:rsid w:val="00E42883"/>
    <w:rsid w:val="00E45DA0"/>
    <w:rsid w:val="00E50914"/>
    <w:rsid w:val="00E50995"/>
    <w:rsid w:val="00E510A5"/>
    <w:rsid w:val="00E52332"/>
    <w:rsid w:val="00E53099"/>
    <w:rsid w:val="00E539EC"/>
    <w:rsid w:val="00E5451A"/>
    <w:rsid w:val="00E54847"/>
    <w:rsid w:val="00E557CB"/>
    <w:rsid w:val="00E5635A"/>
    <w:rsid w:val="00E57585"/>
    <w:rsid w:val="00E6063B"/>
    <w:rsid w:val="00E607B1"/>
    <w:rsid w:val="00E60D67"/>
    <w:rsid w:val="00E61DD1"/>
    <w:rsid w:val="00E61F17"/>
    <w:rsid w:val="00E62488"/>
    <w:rsid w:val="00E63B3F"/>
    <w:rsid w:val="00E63D34"/>
    <w:rsid w:val="00E64FEF"/>
    <w:rsid w:val="00E6541E"/>
    <w:rsid w:val="00E65A85"/>
    <w:rsid w:val="00E65C2E"/>
    <w:rsid w:val="00E660FE"/>
    <w:rsid w:val="00E6625F"/>
    <w:rsid w:val="00E672FB"/>
    <w:rsid w:val="00E674CA"/>
    <w:rsid w:val="00E70B4F"/>
    <w:rsid w:val="00E719A3"/>
    <w:rsid w:val="00E7342B"/>
    <w:rsid w:val="00E749A5"/>
    <w:rsid w:val="00E75646"/>
    <w:rsid w:val="00E77316"/>
    <w:rsid w:val="00E77C83"/>
    <w:rsid w:val="00E802B4"/>
    <w:rsid w:val="00E80347"/>
    <w:rsid w:val="00E80682"/>
    <w:rsid w:val="00E810EC"/>
    <w:rsid w:val="00E81212"/>
    <w:rsid w:val="00E81434"/>
    <w:rsid w:val="00E82220"/>
    <w:rsid w:val="00E82446"/>
    <w:rsid w:val="00E82C8D"/>
    <w:rsid w:val="00E83036"/>
    <w:rsid w:val="00E8318A"/>
    <w:rsid w:val="00E83C70"/>
    <w:rsid w:val="00E8505C"/>
    <w:rsid w:val="00E85551"/>
    <w:rsid w:val="00E861F1"/>
    <w:rsid w:val="00E867E9"/>
    <w:rsid w:val="00E86A99"/>
    <w:rsid w:val="00E9214F"/>
    <w:rsid w:val="00E93F57"/>
    <w:rsid w:val="00E950CB"/>
    <w:rsid w:val="00E96A78"/>
    <w:rsid w:val="00E97A00"/>
    <w:rsid w:val="00E97C70"/>
    <w:rsid w:val="00E97DAB"/>
    <w:rsid w:val="00EA0E86"/>
    <w:rsid w:val="00EA1212"/>
    <w:rsid w:val="00EA1322"/>
    <w:rsid w:val="00EA1A17"/>
    <w:rsid w:val="00EA2CFB"/>
    <w:rsid w:val="00EA333E"/>
    <w:rsid w:val="00EA5792"/>
    <w:rsid w:val="00EA5EAC"/>
    <w:rsid w:val="00EA6BA0"/>
    <w:rsid w:val="00EA6C0C"/>
    <w:rsid w:val="00EA76C1"/>
    <w:rsid w:val="00EA7F3E"/>
    <w:rsid w:val="00EA7F8D"/>
    <w:rsid w:val="00EB0050"/>
    <w:rsid w:val="00EB04FC"/>
    <w:rsid w:val="00EB3547"/>
    <w:rsid w:val="00EB3656"/>
    <w:rsid w:val="00EB44F3"/>
    <w:rsid w:val="00EB5136"/>
    <w:rsid w:val="00EB530F"/>
    <w:rsid w:val="00EB5823"/>
    <w:rsid w:val="00EC022D"/>
    <w:rsid w:val="00EC0815"/>
    <w:rsid w:val="00EC0B63"/>
    <w:rsid w:val="00EC0F0B"/>
    <w:rsid w:val="00EC25B3"/>
    <w:rsid w:val="00EC2A7F"/>
    <w:rsid w:val="00EC62DF"/>
    <w:rsid w:val="00EC64A4"/>
    <w:rsid w:val="00EC6EE1"/>
    <w:rsid w:val="00ED0453"/>
    <w:rsid w:val="00ED0D49"/>
    <w:rsid w:val="00ED10E3"/>
    <w:rsid w:val="00ED2577"/>
    <w:rsid w:val="00ED443F"/>
    <w:rsid w:val="00ED54C9"/>
    <w:rsid w:val="00ED6123"/>
    <w:rsid w:val="00ED61FF"/>
    <w:rsid w:val="00EE0870"/>
    <w:rsid w:val="00EE0B1E"/>
    <w:rsid w:val="00EE2EE1"/>
    <w:rsid w:val="00EE33F5"/>
    <w:rsid w:val="00EE39B6"/>
    <w:rsid w:val="00EE3AB9"/>
    <w:rsid w:val="00EE400F"/>
    <w:rsid w:val="00EE5B25"/>
    <w:rsid w:val="00EE5CED"/>
    <w:rsid w:val="00EE5E3B"/>
    <w:rsid w:val="00EE73E3"/>
    <w:rsid w:val="00EE7A48"/>
    <w:rsid w:val="00EF03E7"/>
    <w:rsid w:val="00EF0D3D"/>
    <w:rsid w:val="00EF18BA"/>
    <w:rsid w:val="00EF71A7"/>
    <w:rsid w:val="00EF7F21"/>
    <w:rsid w:val="00F0074D"/>
    <w:rsid w:val="00F011EF"/>
    <w:rsid w:val="00F044D7"/>
    <w:rsid w:val="00F04E34"/>
    <w:rsid w:val="00F05818"/>
    <w:rsid w:val="00F0581F"/>
    <w:rsid w:val="00F07194"/>
    <w:rsid w:val="00F071C4"/>
    <w:rsid w:val="00F10165"/>
    <w:rsid w:val="00F10CF1"/>
    <w:rsid w:val="00F11453"/>
    <w:rsid w:val="00F12142"/>
    <w:rsid w:val="00F12DF5"/>
    <w:rsid w:val="00F12E8D"/>
    <w:rsid w:val="00F1384B"/>
    <w:rsid w:val="00F139A9"/>
    <w:rsid w:val="00F15CF2"/>
    <w:rsid w:val="00F160E2"/>
    <w:rsid w:val="00F1610A"/>
    <w:rsid w:val="00F16E8B"/>
    <w:rsid w:val="00F20F40"/>
    <w:rsid w:val="00F222ED"/>
    <w:rsid w:val="00F253A5"/>
    <w:rsid w:val="00F27CD2"/>
    <w:rsid w:val="00F30476"/>
    <w:rsid w:val="00F3104B"/>
    <w:rsid w:val="00F311CC"/>
    <w:rsid w:val="00F31FD4"/>
    <w:rsid w:val="00F32180"/>
    <w:rsid w:val="00F341CA"/>
    <w:rsid w:val="00F3444C"/>
    <w:rsid w:val="00F347F3"/>
    <w:rsid w:val="00F3512A"/>
    <w:rsid w:val="00F35181"/>
    <w:rsid w:val="00F35E1D"/>
    <w:rsid w:val="00F40BAF"/>
    <w:rsid w:val="00F41393"/>
    <w:rsid w:val="00F42639"/>
    <w:rsid w:val="00F4425F"/>
    <w:rsid w:val="00F44A94"/>
    <w:rsid w:val="00F45957"/>
    <w:rsid w:val="00F4745E"/>
    <w:rsid w:val="00F47A5D"/>
    <w:rsid w:val="00F50087"/>
    <w:rsid w:val="00F500ED"/>
    <w:rsid w:val="00F5010A"/>
    <w:rsid w:val="00F52111"/>
    <w:rsid w:val="00F534D9"/>
    <w:rsid w:val="00F5351E"/>
    <w:rsid w:val="00F557BA"/>
    <w:rsid w:val="00F56462"/>
    <w:rsid w:val="00F56B78"/>
    <w:rsid w:val="00F600F5"/>
    <w:rsid w:val="00F6015E"/>
    <w:rsid w:val="00F6045D"/>
    <w:rsid w:val="00F60940"/>
    <w:rsid w:val="00F60C99"/>
    <w:rsid w:val="00F60F1D"/>
    <w:rsid w:val="00F61B56"/>
    <w:rsid w:val="00F61BA0"/>
    <w:rsid w:val="00F63679"/>
    <w:rsid w:val="00F63B71"/>
    <w:rsid w:val="00F63C83"/>
    <w:rsid w:val="00F63ED4"/>
    <w:rsid w:val="00F64049"/>
    <w:rsid w:val="00F64950"/>
    <w:rsid w:val="00F64B68"/>
    <w:rsid w:val="00F65719"/>
    <w:rsid w:val="00F66C95"/>
    <w:rsid w:val="00F6772E"/>
    <w:rsid w:val="00F71C55"/>
    <w:rsid w:val="00F71E54"/>
    <w:rsid w:val="00F731C6"/>
    <w:rsid w:val="00F74100"/>
    <w:rsid w:val="00F76256"/>
    <w:rsid w:val="00F763B6"/>
    <w:rsid w:val="00F774E0"/>
    <w:rsid w:val="00F77BF9"/>
    <w:rsid w:val="00F804BD"/>
    <w:rsid w:val="00F813DC"/>
    <w:rsid w:val="00F814FC"/>
    <w:rsid w:val="00F817CB"/>
    <w:rsid w:val="00F81C6C"/>
    <w:rsid w:val="00F83BC4"/>
    <w:rsid w:val="00F83D40"/>
    <w:rsid w:val="00F83D48"/>
    <w:rsid w:val="00F84327"/>
    <w:rsid w:val="00F85BDC"/>
    <w:rsid w:val="00F85CC9"/>
    <w:rsid w:val="00F86969"/>
    <w:rsid w:val="00F8737C"/>
    <w:rsid w:val="00F87A6B"/>
    <w:rsid w:val="00F90A4D"/>
    <w:rsid w:val="00F90C84"/>
    <w:rsid w:val="00F91B0E"/>
    <w:rsid w:val="00F91EC0"/>
    <w:rsid w:val="00F9224E"/>
    <w:rsid w:val="00F92756"/>
    <w:rsid w:val="00F92FDE"/>
    <w:rsid w:val="00F9317B"/>
    <w:rsid w:val="00F934DF"/>
    <w:rsid w:val="00F93B38"/>
    <w:rsid w:val="00F947D6"/>
    <w:rsid w:val="00F969E2"/>
    <w:rsid w:val="00F977A5"/>
    <w:rsid w:val="00F97B1F"/>
    <w:rsid w:val="00FA07D3"/>
    <w:rsid w:val="00FA2C39"/>
    <w:rsid w:val="00FA2F4D"/>
    <w:rsid w:val="00FA3934"/>
    <w:rsid w:val="00FA55E1"/>
    <w:rsid w:val="00FA6EA6"/>
    <w:rsid w:val="00FB08CB"/>
    <w:rsid w:val="00FB2694"/>
    <w:rsid w:val="00FB5A1E"/>
    <w:rsid w:val="00FB6770"/>
    <w:rsid w:val="00FB7779"/>
    <w:rsid w:val="00FB79C3"/>
    <w:rsid w:val="00FB7DB4"/>
    <w:rsid w:val="00FC04E9"/>
    <w:rsid w:val="00FC063E"/>
    <w:rsid w:val="00FC0DA3"/>
    <w:rsid w:val="00FC33AF"/>
    <w:rsid w:val="00FC4A3A"/>
    <w:rsid w:val="00FC6DE5"/>
    <w:rsid w:val="00FD08D7"/>
    <w:rsid w:val="00FD0AF4"/>
    <w:rsid w:val="00FD0B08"/>
    <w:rsid w:val="00FD0CF5"/>
    <w:rsid w:val="00FD1530"/>
    <w:rsid w:val="00FD65B9"/>
    <w:rsid w:val="00FD68E4"/>
    <w:rsid w:val="00FD6CE4"/>
    <w:rsid w:val="00FD7ABB"/>
    <w:rsid w:val="00FE1685"/>
    <w:rsid w:val="00FE17D0"/>
    <w:rsid w:val="00FE18EF"/>
    <w:rsid w:val="00FE207D"/>
    <w:rsid w:val="00FE2A16"/>
    <w:rsid w:val="00FE2F04"/>
    <w:rsid w:val="00FE3326"/>
    <w:rsid w:val="00FE33D4"/>
    <w:rsid w:val="00FE4F3C"/>
    <w:rsid w:val="00FE6095"/>
    <w:rsid w:val="00FE6900"/>
    <w:rsid w:val="00FE7BD3"/>
    <w:rsid w:val="00FF00F6"/>
    <w:rsid w:val="00FF0635"/>
    <w:rsid w:val="00FF111A"/>
    <w:rsid w:val="00FF1D9D"/>
    <w:rsid w:val="00FF260C"/>
    <w:rsid w:val="00FF343B"/>
    <w:rsid w:val="00FF3A6F"/>
    <w:rsid w:val="00FF4D70"/>
    <w:rsid w:val="00FF55D8"/>
    <w:rsid w:val="00FF68FE"/>
    <w:rsid w:val="00FF7367"/>
    <w:rsid w:val="2DA6CD8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5762E0"/>
  <w15:chartTrackingRefBased/>
  <w15:docId w15:val="{D21656E6-6AF7-419C-8CA1-6EB2FB580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71B5"/>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autoRedefine/>
    <w:uiPriority w:val="9"/>
    <w:qFormat/>
    <w:rsid w:val="00C5474F"/>
    <w:pPr>
      <w:keepNext/>
      <w:keepLines/>
      <w:spacing w:before="240" w:after="100" w:afterAutospacing="1" w:line="480" w:lineRule="auto"/>
      <w:jc w:val="both"/>
      <w:outlineLvl w:val="0"/>
    </w:pPr>
    <w:rPr>
      <w:rFonts w:asciiTheme="minorHAnsi" w:eastAsia="Calibri" w:hAnsiTheme="minorHAnsi" w:cstheme="minorHAnsi"/>
      <w:b/>
      <w:bCs/>
      <w:lang w:val="en-US"/>
    </w:rPr>
  </w:style>
  <w:style w:type="paragraph" w:styleId="Heading2">
    <w:name w:val="heading 2"/>
    <w:basedOn w:val="Normal"/>
    <w:next w:val="Normal"/>
    <w:link w:val="Heading2Char"/>
    <w:uiPriority w:val="9"/>
    <w:unhideWhenUsed/>
    <w:qFormat/>
    <w:rsid w:val="00D45E51"/>
    <w:pPr>
      <w:keepNext/>
      <w:keepLines/>
      <w:spacing w:before="40"/>
      <w:outlineLvl w:val="1"/>
    </w:pPr>
    <w:rPr>
      <w:rFonts w:asciiTheme="majorHAnsi" w:eastAsiaTheme="majorEastAsia" w:hAnsiTheme="majorHAnsi" w:cstheme="majorBidi"/>
      <w:color w:val="2F5496" w:themeColor="accent1" w:themeShade="BF"/>
      <w:sz w:val="26"/>
      <w:szCs w:val="26"/>
      <w:lang w:eastAsia="zh-CN"/>
    </w:rPr>
  </w:style>
  <w:style w:type="paragraph" w:styleId="Heading4">
    <w:name w:val="heading 4"/>
    <w:basedOn w:val="Normal"/>
    <w:next w:val="Normal"/>
    <w:link w:val="Heading4Char"/>
    <w:uiPriority w:val="9"/>
    <w:semiHidden/>
    <w:unhideWhenUsed/>
    <w:qFormat/>
    <w:rsid w:val="008A6B6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474F"/>
    <w:rPr>
      <w:rFonts w:eastAsia="Calibri" w:cstheme="minorHAnsi"/>
      <w:b/>
      <w:bCs/>
      <w:sz w:val="24"/>
      <w:szCs w:val="24"/>
      <w:lang w:val="en-US" w:eastAsia="en-GB"/>
    </w:rPr>
  </w:style>
  <w:style w:type="paragraph" w:customStyle="1" w:styleId="EndNoteBibliographyTitle">
    <w:name w:val="EndNote Bibliography Title"/>
    <w:basedOn w:val="Normal"/>
    <w:link w:val="EndNoteBibliographyTitleChar"/>
    <w:rsid w:val="004658F6"/>
    <w:pPr>
      <w:jc w:val="center"/>
    </w:pPr>
  </w:style>
  <w:style w:type="character" w:customStyle="1" w:styleId="EndNoteBibliographyTitleChar">
    <w:name w:val="EndNote Bibliography Title Char"/>
    <w:basedOn w:val="DefaultParagraphFont"/>
    <w:link w:val="EndNoteBibliographyTitle"/>
    <w:rsid w:val="004658F6"/>
    <w:rPr>
      <w:rFonts w:ascii="Times New Roman" w:eastAsia="Times New Roman" w:hAnsi="Times New Roman" w:cs="Times New Roman"/>
      <w:sz w:val="24"/>
      <w:szCs w:val="24"/>
      <w:lang w:eastAsia="en-GB"/>
    </w:rPr>
  </w:style>
  <w:style w:type="paragraph" w:customStyle="1" w:styleId="EndNoteBibliography">
    <w:name w:val="EndNote Bibliography"/>
    <w:basedOn w:val="Normal"/>
    <w:link w:val="EndNoteBibliographyChar"/>
    <w:rsid w:val="004658F6"/>
    <w:pPr>
      <w:spacing w:line="480" w:lineRule="auto"/>
    </w:pPr>
  </w:style>
  <w:style w:type="character" w:customStyle="1" w:styleId="EndNoteBibliographyChar">
    <w:name w:val="EndNote Bibliography Char"/>
    <w:basedOn w:val="DefaultParagraphFont"/>
    <w:link w:val="EndNoteBibliography"/>
    <w:rsid w:val="004658F6"/>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4658F6"/>
    <w:rPr>
      <w:color w:val="0563C1" w:themeColor="hyperlink"/>
      <w:u w:val="single"/>
    </w:rPr>
  </w:style>
  <w:style w:type="character" w:customStyle="1" w:styleId="UnresolvedMention">
    <w:name w:val="Unresolved Mention"/>
    <w:basedOn w:val="DefaultParagraphFont"/>
    <w:uiPriority w:val="99"/>
    <w:semiHidden/>
    <w:unhideWhenUsed/>
    <w:rsid w:val="004658F6"/>
    <w:rPr>
      <w:color w:val="605E5C"/>
      <w:shd w:val="clear" w:color="auto" w:fill="E1DFDD"/>
    </w:rPr>
  </w:style>
  <w:style w:type="paragraph" w:styleId="Revision">
    <w:name w:val="Revision"/>
    <w:hidden/>
    <w:uiPriority w:val="99"/>
    <w:semiHidden/>
    <w:rsid w:val="00374E1E"/>
    <w:pPr>
      <w:spacing w:after="0" w:line="240" w:lineRule="auto"/>
    </w:pPr>
  </w:style>
  <w:style w:type="character" w:styleId="CommentReference">
    <w:name w:val="annotation reference"/>
    <w:basedOn w:val="DefaultParagraphFont"/>
    <w:uiPriority w:val="99"/>
    <w:semiHidden/>
    <w:unhideWhenUsed/>
    <w:rsid w:val="00374E1E"/>
    <w:rPr>
      <w:sz w:val="16"/>
      <w:szCs w:val="16"/>
    </w:rPr>
  </w:style>
  <w:style w:type="paragraph" w:styleId="CommentText">
    <w:name w:val="annotation text"/>
    <w:basedOn w:val="Normal"/>
    <w:link w:val="CommentTextChar"/>
    <w:uiPriority w:val="99"/>
    <w:unhideWhenUsed/>
    <w:rsid w:val="00374E1E"/>
    <w:rPr>
      <w:sz w:val="20"/>
      <w:szCs w:val="20"/>
    </w:rPr>
  </w:style>
  <w:style w:type="character" w:customStyle="1" w:styleId="CommentTextChar">
    <w:name w:val="Comment Text Char"/>
    <w:basedOn w:val="DefaultParagraphFont"/>
    <w:link w:val="CommentText"/>
    <w:uiPriority w:val="99"/>
    <w:rsid w:val="00374E1E"/>
    <w:rPr>
      <w:sz w:val="20"/>
      <w:szCs w:val="20"/>
    </w:rPr>
  </w:style>
  <w:style w:type="paragraph" w:styleId="CommentSubject">
    <w:name w:val="annotation subject"/>
    <w:basedOn w:val="CommentText"/>
    <w:next w:val="CommentText"/>
    <w:link w:val="CommentSubjectChar"/>
    <w:uiPriority w:val="99"/>
    <w:semiHidden/>
    <w:unhideWhenUsed/>
    <w:rsid w:val="00374E1E"/>
    <w:rPr>
      <w:b/>
      <w:bCs/>
    </w:rPr>
  </w:style>
  <w:style w:type="character" w:customStyle="1" w:styleId="CommentSubjectChar">
    <w:name w:val="Comment Subject Char"/>
    <w:basedOn w:val="CommentTextChar"/>
    <w:link w:val="CommentSubject"/>
    <w:uiPriority w:val="99"/>
    <w:semiHidden/>
    <w:rsid w:val="00374E1E"/>
    <w:rPr>
      <w:b/>
      <w:bCs/>
      <w:sz w:val="20"/>
      <w:szCs w:val="20"/>
    </w:rPr>
  </w:style>
  <w:style w:type="character" w:styleId="FollowedHyperlink">
    <w:name w:val="FollowedHyperlink"/>
    <w:basedOn w:val="DefaultParagraphFont"/>
    <w:uiPriority w:val="99"/>
    <w:semiHidden/>
    <w:unhideWhenUsed/>
    <w:rsid w:val="00F1384B"/>
    <w:rPr>
      <w:color w:val="954F72" w:themeColor="followedHyperlink"/>
      <w:u w:val="single"/>
    </w:rPr>
  </w:style>
  <w:style w:type="character" w:customStyle="1" w:styleId="string-name">
    <w:name w:val="string-name"/>
    <w:basedOn w:val="DefaultParagraphFont"/>
    <w:rsid w:val="00F1384B"/>
  </w:style>
  <w:style w:type="character" w:customStyle="1" w:styleId="surname">
    <w:name w:val="surname"/>
    <w:basedOn w:val="DefaultParagraphFont"/>
    <w:rsid w:val="00F1384B"/>
  </w:style>
  <w:style w:type="character" w:customStyle="1" w:styleId="given-names">
    <w:name w:val="given-names"/>
    <w:basedOn w:val="DefaultParagraphFont"/>
    <w:rsid w:val="00F1384B"/>
  </w:style>
  <w:style w:type="character" w:customStyle="1" w:styleId="article-title">
    <w:name w:val="article-title"/>
    <w:basedOn w:val="DefaultParagraphFont"/>
    <w:rsid w:val="00F1384B"/>
  </w:style>
  <w:style w:type="character" w:customStyle="1" w:styleId="source">
    <w:name w:val="source"/>
    <w:basedOn w:val="DefaultParagraphFont"/>
    <w:rsid w:val="00F1384B"/>
  </w:style>
  <w:style w:type="character" w:customStyle="1" w:styleId="year">
    <w:name w:val="year"/>
    <w:basedOn w:val="DefaultParagraphFont"/>
    <w:rsid w:val="00F1384B"/>
  </w:style>
  <w:style w:type="character" w:customStyle="1" w:styleId="volume">
    <w:name w:val="volume"/>
    <w:basedOn w:val="DefaultParagraphFont"/>
    <w:rsid w:val="00F1384B"/>
  </w:style>
  <w:style w:type="character" w:customStyle="1" w:styleId="issue">
    <w:name w:val="issue"/>
    <w:basedOn w:val="DefaultParagraphFont"/>
    <w:rsid w:val="00F1384B"/>
  </w:style>
  <w:style w:type="character" w:customStyle="1" w:styleId="fpage">
    <w:name w:val="fpage"/>
    <w:basedOn w:val="DefaultParagraphFont"/>
    <w:rsid w:val="00F1384B"/>
  </w:style>
  <w:style w:type="character" w:customStyle="1" w:styleId="lpage">
    <w:name w:val="lpage"/>
    <w:basedOn w:val="DefaultParagraphFont"/>
    <w:rsid w:val="00F1384B"/>
  </w:style>
  <w:style w:type="paragraph" w:customStyle="1" w:styleId="para">
    <w:name w:val="para"/>
    <w:basedOn w:val="Normal"/>
    <w:rsid w:val="002E42A3"/>
    <w:pPr>
      <w:spacing w:before="100" w:beforeAutospacing="1" w:after="100" w:afterAutospacing="1"/>
    </w:pPr>
  </w:style>
  <w:style w:type="character" w:customStyle="1" w:styleId="Heading2Char">
    <w:name w:val="Heading 2 Char"/>
    <w:basedOn w:val="DefaultParagraphFont"/>
    <w:link w:val="Heading2"/>
    <w:uiPriority w:val="9"/>
    <w:rsid w:val="00D45E51"/>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D45E51"/>
    <w:pPr>
      <w:ind w:left="720"/>
      <w:contextualSpacing/>
    </w:pPr>
    <w:rPr>
      <w:rFonts w:asciiTheme="minorHAnsi" w:eastAsiaTheme="minorHAnsi" w:hAnsiTheme="minorHAnsi" w:cstheme="minorBidi"/>
      <w:lang w:eastAsia="en-US"/>
    </w:rPr>
  </w:style>
  <w:style w:type="paragraph" w:styleId="Header">
    <w:name w:val="header"/>
    <w:basedOn w:val="Normal"/>
    <w:link w:val="HeaderChar"/>
    <w:uiPriority w:val="99"/>
    <w:unhideWhenUsed/>
    <w:rsid w:val="00D45E51"/>
    <w:pPr>
      <w:tabs>
        <w:tab w:val="center" w:pos="4513"/>
        <w:tab w:val="right" w:pos="9026"/>
      </w:tabs>
    </w:pPr>
    <w:rPr>
      <w:rFonts w:asciiTheme="minorHAnsi" w:eastAsiaTheme="minorEastAsia" w:hAnsiTheme="minorHAnsi" w:cstheme="minorBidi"/>
      <w:lang w:eastAsia="zh-CN"/>
    </w:rPr>
  </w:style>
  <w:style w:type="character" w:customStyle="1" w:styleId="HeaderChar">
    <w:name w:val="Header Char"/>
    <w:basedOn w:val="DefaultParagraphFont"/>
    <w:link w:val="Header"/>
    <w:uiPriority w:val="99"/>
    <w:rsid w:val="00D45E51"/>
    <w:rPr>
      <w:sz w:val="24"/>
      <w:szCs w:val="24"/>
    </w:rPr>
  </w:style>
  <w:style w:type="paragraph" w:styleId="Footer">
    <w:name w:val="footer"/>
    <w:basedOn w:val="Normal"/>
    <w:link w:val="FooterChar"/>
    <w:uiPriority w:val="99"/>
    <w:unhideWhenUsed/>
    <w:rsid w:val="00D45E51"/>
    <w:pPr>
      <w:tabs>
        <w:tab w:val="center" w:pos="4513"/>
        <w:tab w:val="right" w:pos="9026"/>
      </w:tabs>
    </w:pPr>
    <w:rPr>
      <w:rFonts w:asciiTheme="minorHAnsi" w:eastAsiaTheme="minorEastAsia" w:hAnsiTheme="minorHAnsi" w:cstheme="minorBidi"/>
      <w:lang w:eastAsia="zh-CN"/>
    </w:rPr>
  </w:style>
  <w:style w:type="character" w:customStyle="1" w:styleId="FooterChar">
    <w:name w:val="Footer Char"/>
    <w:basedOn w:val="DefaultParagraphFont"/>
    <w:link w:val="Footer"/>
    <w:uiPriority w:val="99"/>
    <w:rsid w:val="00D45E51"/>
    <w:rPr>
      <w:sz w:val="24"/>
      <w:szCs w:val="24"/>
    </w:rPr>
  </w:style>
  <w:style w:type="paragraph" w:styleId="NoSpacing">
    <w:name w:val="No Spacing"/>
    <w:uiPriority w:val="1"/>
    <w:qFormat/>
    <w:rsid w:val="00D45E51"/>
    <w:pPr>
      <w:widowControl w:val="0"/>
      <w:autoSpaceDE w:val="0"/>
      <w:autoSpaceDN w:val="0"/>
      <w:spacing w:after="0" w:line="240" w:lineRule="auto"/>
    </w:pPr>
    <w:rPr>
      <w:rFonts w:ascii="Arial" w:eastAsia="Arial" w:hAnsi="Arial" w:cs="Arial"/>
      <w:lang w:val="en-US" w:eastAsia="en-US" w:bidi="en-US"/>
    </w:rPr>
  </w:style>
  <w:style w:type="table" w:styleId="TableGrid">
    <w:name w:val="Table Grid"/>
    <w:basedOn w:val="TableNormal"/>
    <w:uiPriority w:val="39"/>
    <w:rsid w:val="00D45E51"/>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9269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92693"/>
    <w:rPr>
      <w:rFonts w:asciiTheme="majorHAnsi" w:eastAsiaTheme="majorEastAsia" w:hAnsiTheme="majorHAnsi" w:cstheme="majorBidi"/>
      <w:spacing w:val="-10"/>
      <w:kern w:val="28"/>
      <w:sz w:val="56"/>
      <w:szCs w:val="56"/>
      <w:lang w:eastAsia="en-GB"/>
    </w:rPr>
  </w:style>
  <w:style w:type="paragraph" w:customStyle="1" w:styleId="minusjama">
    <w:name w:val="minus_jama"/>
    <w:basedOn w:val="Normal"/>
    <w:rsid w:val="00BB273E"/>
    <w:pPr>
      <w:spacing w:before="100" w:beforeAutospacing="1" w:after="100" w:afterAutospacing="1"/>
    </w:pPr>
  </w:style>
  <w:style w:type="paragraph" w:styleId="NormalWeb">
    <w:name w:val="Normal (Web)"/>
    <w:basedOn w:val="Normal"/>
    <w:uiPriority w:val="99"/>
    <w:unhideWhenUsed/>
    <w:rsid w:val="00D3033A"/>
    <w:pPr>
      <w:spacing w:before="100" w:beforeAutospacing="1" w:after="100" w:afterAutospacing="1"/>
    </w:pPr>
  </w:style>
  <w:style w:type="character" w:customStyle="1" w:styleId="Heading4Char">
    <w:name w:val="Heading 4 Char"/>
    <w:basedOn w:val="DefaultParagraphFont"/>
    <w:link w:val="Heading4"/>
    <w:uiPriority w:val="9"/>
    <w:semiHidden/>
    <w:rsid w:val="008A6B6C"/>
    <w:rPr>
      <w:rFonts w:asciiTheme="majorHAnsi" w:eastAsiaTheme="majorEastAsia" w:hAnsiTheme="majorHAnsi" w:cstheme="majorBidi"/>
      <w:i/>
      <w:iCs/>
      <w:color w:val="2F5496" w:themeColor="accent1" w:themeShade="BF"/>
      <w:sz w:val="24"/>
      <w:szCs w:val="24"/>
      <w:lang w:eastAsia="en-GB"/>
    </w:rPr>
  </w:style>
  <w:style w:type="character" w:customStyle="1" w:styleId="ozzzk">
    <w:name w:val="ozzzk"/>
    <w:basedOn w:val="DefaultParagraphFont"/>
    <w:rsid w:val="00F86969"/>
  </w:style>
  <w:style w:type="character" w:customStyle="1" w:styleId="flwlv">
    <w:name w:val="flwlv"/>
    <w:basedOn w:val="DefaultParagraphFont"/>
    <w:rsid w:val="00F86969"/>
  </w:style>
  <w:style w:type="paragraph" w:customStyle="1" w:styleId="iivzx">
    <w:name w:val="iivzx"/>
    <w:basedOn w:val="Normal"/>
    <w:rsid w:val="00F86969"/>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52654">
      <w:bodyDiv w:val="1"/>
      <w:marLeft w:val="0"/>
      <w:marRight w:val="0"/>
      <w:marTop w:val="0"/>
      <w:marBottom w:val="0"/>
      <w:divBdr>
        <w:top w:val="none" w:sz="0" w:space="0" w:color="auto"/>
        <w:left w:val="none" w:sz="0" w:space="0" w:color="auto"/>
        <w:bottom w:val="none" w:sz="0" w:space="0" w:color="auto"/>
        <w:right w:val="none" w:sz="0" w:space="0" w:color="auto"/>
      </w:divBdr>
    </w:div>
    <w:div w:id="75252011">
      <w:bodyDiv w:val="1"/>
      <w:marLeft w:val="0"/>
      <w:marRight w:val="0"/>
      <w:marTop w:val="0"/>
      <w:marBottom w:val="0"/>
      <w:divBdr>
        <w:top w:val="none" w:sz="0" w:space="0" w:color="auto"/>
        <w:left w:val="none" w:sz="0" w:space="0" w:color="auto"/>
        <w:bottom w:val="none" w:sz="0" w:space="0" w:color="auto"/>
        <w:right w:val="none" w:sz="0" w:space="0" w:color="auto"/>
      </w:divBdr>
    </w:div>
    <w:div w:id="99109171">
      <w:bodyDiv w:val="1"/>
      <w:marLeft w:val="0"/>
      <w:marRight w:val="0"/>
      <w:marTop w:val="0"/>
      <w:marBottom w:val="0"/>
      <w:divBdr>
        <w:top w:val="none" w:sz="0" w:space="0" w:color="auto"/>
        <w:left w:val="none" w:sz="0" w:space="0" w:color="auto"/>
        <w:bottom w:val="none" w:sz="0" w:space="0" w:color="auto"/>
        <w:right w:val="none" w:sz="0" w:space="0" w:color="auto"/>
      </w:divBdr>
    </w:div>
    <w:div w:id="116603203">
      <w:bodyDiv w:val="1"/>
      <w:marLeft w:val="0"/>
      <w:marRight w:val="0"/>
      <w:marTop w:val="0"/>
      <w:marBottom w:val="0"/>
      <w:divBdr>
        <w:top w:val="none" w:sz="0" w:space="0" w:color="auto"/>
        <w:left w:val="none" w:sz="0" w:space="0" w:color="auto"/>
        <w:bottom w:val="none" w:sz="0" w:space="0" w:color="auto"/>
        <w:right w:val="none" w:sz="0" w:space="0" w:color="auto"/>
      </w:divBdr>
    </w:div>
    <w:div w:id="135537312">
      <w:bodyDiv w:val="1"/>
      <w:marLeft w:val="0"/>
      <w:marRight w:val="0"/>
      <w:marTop w:val="0"/>
      <w:marBottom w:val="0"/>
      <w:divBdr>
        <w:top w:val="none" w:sz="0" w:space="0" w:color="auto"/>
        <w:left w:val="none" w:sz="0" w:space="0" w:color="auto"/>
        <w:bottom w:val="none" w:sz="0" w:space="0" w:color="auto"/>
        <w:right w:val="none" w:sz="0" w:space="0" w:color="auto"/>
      </w:divBdr>
    </w:div>
    <w:div w:id="138151792">
      <w:bodyDiv w:val="1"/>
      <w:marLeft w:val="0"/>
      <w:marRight w:val="0"/>
      <w:marTop w:val="0"/>
      <w:marBottom w:val="0"/>
      <w:divBdr>
        <w:top w:val="none" w:sz="0" w:space="0" w:color="auto"/>
        <w:left w:val="none" w:sz="0" w:space="0" w:color="auto"/>
        <w:bottom w:val="none" w:sz="0" w:space="0" w:color="auto"/>
        <w:right w:val="none" w:sz="0" w:space="0" w:color="auto"/>
      </w:divBdr>
    </w:div>
    <w:div w:id="162939791">
      <w:bodyDiv w:val="1"/>
      <w:marLeft w:val="0"/>
      <w:marRight w:val="0"/>
      <w:marTop w:val="0"/>
      <w:marBottom w:val="0"/>
      <w:divBdr>
        <w:top w:val="none" w:sz="0" w:space="0" w:color="auto"/>
        <w:left w:val="none" w:sz="0" w:space="0" w:color="auto"/>
        <w:bottom w:val="none" w:sz="0" w:space="0" w:color="auto"/>
        <w:right w:val="none" w:sz="0" w:space="0" w:color="auto"/>
      </w:divBdr>
    </w:div>
    <w:div w:id="163327044">
      <w:bodyDiv w:val="1"/>
      <w:marLeft w:val="0"/>
      <w:marRight w:val="0"/>
      <w:marTop w:val="0"/>
      <w:marBottom w:val="0"/>
      <w:divBdr>
        <w:top w:val="none" w:sz="0" w:space="0" w:color="auto"/>
        <w:left w:val="none" w:sz="0" w:space="0" w:color="auto"/>
        <w:bottom w:val="none" w:sz="0" w:space="0" w:color="auto"/>
        <w:right w:val="none" w:sz="0" w:space="0" w:color="auto"/>
      </w:divBdr>
    </w:div>
    <w:div w:id="224293593">
      <w:bodyDiv w:val="1"/>
      <w:marLeft w:val="0"/>
      <w:marRight w:val="0"/>
      <w:marTop w:val="0"/>
      <w:marBottom w:val="0"/>
      <w:divBdr>
        <w:top w:val="none" w:sz="0" w:space="0" w:color="auto"/>
        <w:left w:val="none" w:sz="0" w:space="0" w:color="auto"/>
        <w:bottom w:val="none" w:sz="0" w:space="0" w:color="auto"/>
        <w:right w:val="none" w:sz="0" w:space="0" w:color="auto"/>
      </w:divBdr>
    </w:div>
    <w:div w:id="243540880">
      <w:bodyDiv w:val="1"/>
      <w:marLeft w:val="0"/>
      <w:marRight w:val="0"/>
      <w:marTop w:val="0"/>
      <w:marBottom w:val="0"/>
      <w:divBdr>
        <w:top w:val="none" w:sz="0" w:space="0" w:color="auto"/>
        <w:left w:val="none" w:sz="0" w:space="0" w:color="auto"/>
        <w:bottom w:val="none" w:sz="0" w:space="0" w:color="auto"/>
        <w:right w:val="none" w:sz="0" w:space="0" w:color="auto"/>
      </w:divBdr>
    </w:div>
    <w:div w:id="274138341">
      <w:bodyDiv w:val="1"/>
      <w:marLeft w:val="0"/>
      <w:marRight w:val="0"/>
      <w:marTop w:val="0"/>
      <w:marBottom w:val="0"/>
      <w:divBdr>
        <w:top w:val="none" w:sz="0" w:space="0" w:color="auto"/>
        <w:left w:val="none" w:sz="0" w:space="0" w:color="auto"/>
        <w:bottom w:val="none" w:sz="0" w:space="0" w:color="auto"/>
        <w:right w:val="none" w:sz="0" w:space="0" w:color="auto"/>
      </w:divBdr>
    </w:div>
    <w:div w:id="278268663">
      <w:bodyDiv w:val="1"/>
      <w:marLeft w:val="0"/>
      <w:marRight w:val="0"/>
      <w:marTop w:val="0"/>
      <w:marBottom w:val="0"/>
      <w:divBdr>
        <w:top w:val="none" w:sz="0" w:space="0" w:color="auto"/>
        <w:left w:val="none" w:sz="0" w:space="0" w:color="auto"/>
        <w:bottom w:val="none" w:sz="0" w:space="0" w:color="auto"/>
        <w:right w:val="none" w:sz="0" w:space="0" w:color="auto"/>
      </w:divBdr>
    </w:div>
    <w:div w:id="357198956">
      <w:bodyDiv w:val="1"/>
      <w:marLeft w:val="0"/>
      <w:marRight w:val="0"/>
      <w:marTop w:val="0"/>
      <w:marBottom w:val="0"/>
      <w:divBdr>
        <w:top w:val="none" w:sz="0" w:space="0" w:color="auto"/>
        <w:left w:val="none" w:sz="0" w:space="0" w:color="auto"/>
        <w:bottom w:val="none" w:sz="0" w:space="0" w:color="auto"/>
        <w:right w:val="none" w:sz="0" w:space="0" w:color="auto"/>
      </w:divBdr>
    </w:div>
    <w:div w:id="363603741">
      <w:bodyDiv w:val="1"/>
      <w:marLeft w:val="0"/>
      <w:marRight w:val="0"/>
      <w:marTop w:val="0"/>
      <w:marBottom w:val="0"/>
      <w:divBdr>
        <w:top w:val="none" w:sz="0" w:space="0" w:color="auto"/>
        <w:left w:val="none" w:sz="0" w:space="0" w:color="auto"/>
        <w:bottom w:val="none" w:sz="0" w:space="0" w:color="auto"/>
        <w:right w:val="none" w:sz="0" w:space="0" w:color="auto"/>
      </w:divBdr>
    </w:div>
    <w:div w:id="364214931">
      <w:bodyDiv w:val="1"/>
      <w:marLeft w:val="0"/>
      <w:marRight w:val="0"/>
      <w:marTop w:val="0"/>
      <w:marBottom w:val="0"/>
      <w:divBdr>
        <w:top w:val="none" w:sz="0" w:space="0" w:color="auto"/>
        <w:left w:val="none" w:sz="0" w:space="0" w:color="auto"/>
        <w:bottom w:val="none" w:sz="0" w:space="0" w:color="auto"/>
        <w:right w:val="none" w:sz="0" w:space="0" w:color="auto"/>
      </w:divBdr>
      <w:divsChild>
        <w:div w:id="278033757">
          <w:marLeft w:val="0"/>
          <w:marRight w:val="0"/>
          <w:marTop w:val="0"/>
          <w:marBottom w:val="0"/>
          <w:divBdr>
            <w:top w:val="none" w:sz="0" w:space="0" w:color="auto"/>
            <w:left w:val="none" w:sz="0" w:space="0" w:color="auto"/>
            <w:bottom w:val="none" w:sz="0" w:space="0" w:color="auto"/>
            <w:right w:val="none" w:sz="0" w:space="0" w:color="auto"/>
          </w:divBdr>
          <w:divsChild>
            <w:div w:id="859585507">
              <w:marLeft w:val="0"/>
              <w:marRight w:val="0"/>
              <w:marTop w:val="0"/>
              <w:marBottom w:val="0"/>
              <w:divBdr>
                <w:top w:val="none" w:sz="0" w:space="0" w:color="auto"/>
                <w:left w:val="none" w:sz="0" w:space="0" w:color="auto"/>
                <w:bottom w:val="none" w:sz="0" w:space="0" w:color="auto"/>
                <w:right w:val="none" w:sz="0" w:space="0" w:color="auto"/>
              </w:divBdr>
              <w:divsChild>
                <w:div w:id="477308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593579">
      <w:bodyDiv w:val="1"/>
      <w:marLeft w:val="0"/>
      <w:marRight w:val="0"/>
      <w:marTop w:val="0"/>
      <w:marBottom w:val="0"/>
      <w:divBdr>
        <w:top w:val="none" w:sz="0" w:space="0" w:color="auto"/>
        <w:left w:val="none" w:sz="0" w:space="0" w:color="auto"/>
        <w:bottom w:val="none" w:sz="0" w:space="0" w:color="auto"/>
        <w:right w:val="none" w:sz="0" w:space="0" w:color="auto"/>
      </w:divBdr>
    </w:div>
    <w:div w:id="417560359">
      <w:bodyDiv w:val="1"/>
      <w:marLeft w:val="0"/>
      <w:marRight w:val="0"/>
      <w:marTop w:val="0"/>
      <w:marBottom w:val="0"/>
      <w:divBdr>
        <w:top w:val="none" w:sz="0" w:space="0" w:color="auto"/>
        <w:left w:val="none" w:sz="0" w:space="0" w:color="auto"/>
        <w:bottom w:val="none" w:sz="0" w:space="0" w:color="auto"/>
        <w:right w:val="none" w:sz="0" w:space="0" w:color="auto"/>
      </w:divBdr>
    </w:div>
    <w:div w:id="441146710">
      <w:bodyDiv w:val="1"/>
      <w:marLeft w:val="0"/>
      <w:marRight w:val="0"/>
      <w:marTop w:val="0"/>
      <w:marBottom w:val="0"/>
      <w:divBdr>
        <w:top w:val="none" w:sz="0" w:space="0" w:color="auto"/>
        <w:left w:val="none" w:sz="0" w:space="0" w:color="auto"/>
        <w:bottom w:val="none" w:sz="0" w:space="0" w:color="auto"/>
        <w:right w:val="none" w:sz="0" w:space="0" w:color="auto"/>
      </w:divBdr>
    </w:div>
    <w:div w:id="451486077">
      <w:bodyDiv w:val="1"/>
      <w:marLeft w:val="0"/>
      <w:marRight w:val="0"/>
      <w:marTop w:val="0"/>
      <w:marBottom w:val="0"/>
      <w:divBdr>
        <w:top w:val="none" w:sz="0" w:space="0" w:color="auto"/>
        <w:left w:val="none" w:sz="0" w:space="0" w:color="auto"/>
        <w:bottom w:val="none" w:sz="0" w:space="0" w:color="auto"/>
        <w:right w:val="none" w:sz="0" w:space="0" w:color="auto"/>
      </w:divBdr>
    </w:div>
    <w:div w:id="461651530">
      <w:bodyDiv w:val="1"/>
      <w:marLeft w:val="0"/>
      <w:marRight w:val="0"/>
      <w:marTop w:val="0"/>
      <w:marBottom w:val="0"/>
      <w:divBdr>
        <w:top w:val="none" w:sz="0" w:space="0" w:color="auto"/>
        <w:left w:val="none" w:sz="0" w:space="0" w:color="auto"/>
        <w:bottom w:val="none" w:sz="0" w:space="0" w:color="auto"/>
        <w:right w:val="none" w:sz="0" w:space="0" w:color="auto"/>
      </w:divBdr>
    </w:div>
    <w:div w:id="464197679">
      <w:bodyDiv w:val="1"/>
      <w:marLeft w:val="0"/>
      <w:marRight w:val="0"/>
      <w:marTop w:val="0"/>
      <w:marBottom w:val="0"/>
      <w:divBdr>
        <w:top w:val="none" w:sz="0" w:space="0" w:color="auto"/>
        <w:left w:val="none" w:sz="0" w:space="0" w:color="auto"/>
        <w:bottom w:val="none" w:sz="0" w:space="0" w:color="auto"/>
        <w:right w:val="none" w:sz="0" w:space="0" w:color="auto"/>
      </w:divBdr>
    </w:div>
    <w:div w:id="480579805">
      <w:bodyDiv w:val="1"/>
      <w:marLeft w:val="0"/>
      <w:marRight w:val="0"/>
      <w:marTop w:val="0"/>
      <w:marBottom w:val="0"/>
      <w:divBdr>
        <w:top w:val="none" w:sz="0" w:space="0" w:color="auto"/>
        <w:left w:val="none" w:sz="0" w:space="0" w:color="auto"/>
        <w:bottom w:val="none" w:sz="0" w:space="0" w:color="auto"/>
        <w:right w:val="none" w:sz="0" w:space="0" w:color="auto"/>
      </w:divBdr>
      <w:divsChild>
        <w:div w:id="1176848176">
          <w:marLeft w:val="0"/>
          <w:marRight w:val="0"/>
          <w:marTop w:val="0"/>
          <w:marBottom w:val="0"/>
          <w:divBdr>
            <w:top w:val="none" w:sz="0" w:space="0" w:color="auto"/>
            <w:left w:val="none" w:sz="0" w:space="0" w:color="auto"/>
            <w:bottom w:val="none" w:sz="0" w:space="0" w:color="auto"/>
            <w:right w:val="none" w:sz="0" w:space="0" w:color="auto"/>
          </w:divBdr>
          <w:divsChild>
            <w:div w:id="165901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010376">
      <w:bodyDiv w:val="1"/>
      <w:marLeft w:val="0"/>
      <w:marRight w:val="0"/>
      <w:marTop w:val="0"/>
      <w:marBottom w:val="0"/>
      <w:divBdr>
        <w:top w:val="none" w:sz="0" w:space="0" w:color="auto"/>
        <w:left w:val="none" w:sz="0" w:space="0" w:color="auto"/>
        <w:bottom w:val="none" w:sz="0" w:space="0" w:color="auto"/>
        <w:right w:val="none" w:sz="0" w:space="0" w:color="auto"/>
      </w:divBdr>
    </w:div>
    <w:div w:id="545680859">
      <w:bodyDiv w:val="1"/>
      <w:marLeft w:val="0"/>
      <w:marRight w:val="0"/>
      <w:marTop w:val="0"/>
      <w:marBottom w:val="0"/>
      <w:divBdr>
        <w:top w:val="none" w:sz="0" w:space="0" w:color="auto"/>
        <w:left w:val="none" w:sz="0" w:space="0" w:color="auto"/>
        <w:bottom w:val="none" w:sz="0" w:space="0" w:color="auto"/>
        <w:right w:val="none" w:sz="0" w:space="0" w:color="auto"/>
      </w:divBdr>
    </w:div>
    <w:div w:id="552541469">
      <w:bodyDiv w:val="1"/>
      <w:marLeft w:val="0"/>
      <w:marRight w:val="0"/>
      <w:marTop w:val="0"/>
      <w:marBottom w:val="0"/>
      <w:divBdr>
        <w:top w:val="none" w:sz="0" w:space="0" w:color="auto"/>
        <w:left w:val="none" w:sz="0" w:space="0" w:color="auto"/>
        <w:bottom w:val="none" w:sz="0" w:space="0" w:color="auto"/>
        <w:right w:val="none" w:sz="0" w:space="0" w:color="auto"/>
      </w:divBdr>
    </w:div>
    <w:div w:id="564801925">
      <w:bodyDiv w:val="1"/>
      <w:marLeft w:val="0"/>
      <w:marRight w:val="0"/>
      <w:marTop w:val="0"/>
      <w:marBottom w:val="0"/>
      <w:divBdr>
        <w:top w:val="none" w:sz="0" w:space="0" w:color="auto"/>
        <w:left w:val="none" w:sz="0" w:space="0" w:color="auto"/>
        <w:bottom w:val="none" w:sz="0" w:space="0" w:color="auto"/>
        <w:right w:val="none" w:sz="0" w:space="0" w:color="auto"/>
      </w:divBdr>
    </w:div>
    <w:div w:id="626471212">
      <w:bodyDiv w:val="1"/>
      <w:marLeft w:val="0"/>
      <w:marRight w:val="0"/>
      <w:marTop w:val="0"/>
      <w:marBottom w:val="0"/>
      <w:divBdr>
        <w:top w:val="none" w:sz="0" w:space="0" w:color="auto"/>
        <w:left w:val="none" w:sz="0" w:space="0" w:color="auto"/>
        <w:bottom w:val="none" w:sz="0" w:space="0" w:color="auto"/>
        <w:right w:val="none" w:sz="0" w:space="0" w:color="auto"/>
      </w:divBdr>
    </w:div>
    <w:div w:id="645623973">
      <w:bodyDiv w:val="1"/>
      <w:marLeft w:val="0"/>
      <w:marRight w:val="0"/>
      <w:marTop w:val="0"/>
      <w:marBottom w:val="0"/>
      <w:divBdr>
        <w:top w:val="none" w:sz="0" w:space="0" w:color="auto"/>
        <w:left w:val="none" w:sz="0" w:space="0" w:color="auto"/>
        <w:bottom w:val="none" w:sz="0" w:space="0" w:color="auto"/>
        <w:right w:val="none" w:sz="0" w:space="0" w:color="auto"/>
      </w:divBdr>
    </w:div>
    <w:div w:id="648100143">
      <w:bodyDiv w:val="1"/>
      <w:marLeft w:val="0"/>
      <w:marRight w:val="0"/>
      <w:marTop w:val="0"/>
      <w:marBottom w:val="0"/>
      <w:divBdr>
        <w:top w:val="none" w:sz="0" w:space="0" w:color="auto"/>
        <w:left w:val="none" w:sz="0" w:space="0" w:color="auto"/>
        <w:bottom w:val="none" w:sz="0" w:space="0" w:color="auto"/>
        <w:right w:val="none" w:sz="0" w:space="0" w:color="auto"/>
      </w:divBdr>
    </w:div>
    <w:div w:id="676929628">
      <w:bodyDiv w:val="1"/>
      <w:marLeft w:val="0"/>
      <w:marRight w:val="0"/>
      <w:marTop w:val="0"/>
      <w:marBottom w:val="0"/>
      <w:divBdr>
        <w:top w:val="none" w:sz="0" w:space="0" w:color="auto"/>
        <w:left w:val="none" w:sz="0" w:space="0" w:color="auto"/>
        <w:bottom w:val="none" w:sz="0" w:space="0" w:color="auto"/>
        <w:right w:val="none" w:sz="0" w:space="0" w:color="auto"/>
      </w:divBdr>
    </w:div>
    <w:div w:id="677662339">
      <w:bodyDiv w:val="1"/>
      <w:marLeft w:val="0"/>
      <w:marRight w:val="0"/>
      <w:marTop w:val="0"/>
      <w:marBottom w:val="0"/>
      <w:divBdr>
        <w:top w:val="none" w:sz="0" w:space="0" w:color="auto"/>
        <w:left w:val="none" w:sz="0" w:space="0" w:color="auto"/>
        <w:bottom w:val="none" w:sz="0" w:space="0" w:color="auto"/>
        <w:right w:val="none" w:sz="0" w:space="0" w:color="auto"/>
      </w:divBdr>
    </w:div>
    <w:div w:id="705914263">
      <w:bodyDiv w:val="1"/>
      <w:marLeft w:val="0"/>
      <w:marRight w:val="0"/>
      <w:marTop w:val="0"/>
      <w:marBottom w:val="0"/>
      <w:divBdr>
        <w:top w:val="none" w:sz="0" w:space="0" w:color="auto"/>
        <w:left w:val="none" w:sz="0" w:space="0" w:color="auto"/>
        <w:bottom w:val="none" w:sz="0" w:space="0" w:color="auto"/>
        <w:right w:val="none" w:sz="0" w:space="0" w:color="auto"/>
      </w:divBdr>
    </w:div>
    <w:div w:id="771320447">
      <w:bodyDiv w:val="1"/>
      <w:marLeft w:val="0"/>
      <w:marRight w:val="0"/>
      <w:marTop w:val="0"/>
      <w:marBottom w:val="0"/>
      <w:divBdr>
        <w:top w:val="none" w:sz="0" w:space="0" w:color="auto"/>
        <w:left w:val="none" w:sz="0" w:space="0" w:color="auto"/>
        <w:bottom w:val="none" w:sz="0" w:space="0" w:color="auto"/>
        <w:right w:val="none" w:sz="0" w:space="0" w:color="auto"/>
      </w:divBdr>
      <w:divsChild>
        <w:div w:id="1417358650">
          <w:marLeft w:val="0"/>
          <w:marRight w:val="0"/>
          <w:marTop w:val="0"/>
          <w:marBottom w:val="0"/>
          <w:divBdr>
            <w:top w:val="none" w:sz="0" w:space="0" w:color="auto"/>
            <w:left w:val="none" w:sz="0" w:space="0" w:color="auto"/>
            <w:bottom w:val="none" w:sz="0" w:space="0" w:color="auto"/>
            <w:right w:val="none" w:sz="0" w:space="0" w:color="auto"/>
          </w:divBdr>
          <w:divsChild>
            <w:div w:id="118856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851279">
      <w:bodyDiv w:val="1"/>
      <w:marLeft w:val="0"/>
      <w:marRight w:val="0"/>
      <w:marTop w:val="0"/>
      <w:marBottom w:val="0"/>
      <w:divBdr>
        <w:top w:val="none" w:sz="0" w:space="0" w:color="auto"/>
        <w:left w:val="none" w:sz="0" w:space="0" w:color="auto"/>
        <w:bottom w:val="none" w:sz="0" w:space="0" w:color="auto"/>
        <w:right w:val="none" w:sz="0" w:space="0" w:color="auto"/>
      </w:divBdr>
      <w:divsChild>
        <w:div w:id="1370913138">
          <w:marLeft w:val="0"/>
          <w:marRight w:val="0"/>
          <w:marTop w:val="0"/>
          <w:marBottom w:val="0"/>
          <w:divBdr>
            <w:top w:val="none" w:sz="0" w:space="0" w:color="auto"/>
            <w:left w:val="none" w:sz="0" w:space="0" w:color="auto"/>
            <w:bottom w:val="none" w:sz="0" w:space="0" w:color="auto"/>
            <w:right w:val="none" w:sz="0" w:space="0" w:color="auto"/>
          </w:divBdr>
          <w:divsChild>
            <w:div w:id="226959354">
              <w:marLeft w:val="0"/>
              <w:marRight w:val="0"/>
              <w:marTop w:val="0"/>
              <w:marBottom w:val="0"/>
              <w:divBdr>
                <w:top w:val="none" w:sz="0" w:space="0" w:color="auto"/>
                <w:left w:val="none" w:sz="0" w:space="0" w:color="auto"/>
                <w:bottom w:val="none" w:sz="0" w:space="0" w:color="auto"/>
                <w:right w:val="none" w:sz="0" w:space="0" w:color="auto"/>
              </w:divBdr>
              <w:divsChild>
                <w:div w:id="1382360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334649">
      <w:bodyDiv w:val="1"/>
      <w:marLeft w:val="0"/>
      <w:marRight w:val="0"/>
      <w:marTop w:val="0"/>
      <w:marBottom w:val="0"/>
      <w:divBdr>
        <w:top w:val="none" w:sz="0" w:space="0" w:color="auto"/>
        <w:left w:val="none" w:sz="0" w:space="0" w:color="auto"/>
        <w:bottom w:val="none" w:sz="0" w:space="0" w:color="auto"/>
        <w:right w:val="none" w:sz="0" w:space="0" w:color="auto"/>
      </w:divBdr>
    </w:div>
    <w:div w:id="853156814">
      <w:bodyDiv w:val="1"/>
      <w:marLeft w:val="0"/>
      <w:marRight w:val="0"/>
      <w:marTop w:val="0"/>
      <w:marBottom w:val="0"/>
      <w:divBdr>
        <w:top w:val="none" w:sz="0" w:space="0" w:color="auto"/>
        <w:left w:val="none" w:sz="0" w:space="0" w:color="auto"/>
        <w:bottom w:val="none" w:sz="0" w:space="0" w:color="auto"/>
        <w:right w:val="none" w:sz="0" w:space="0" w:color="auto"/>
      </w:divBdr>
    </w:div>
    <w:div w:id="908425546">
      <w:bodyDiv w:val="1"/>
      <w:marLeft w:val="0"/>
      <w:marRight w:val="0"/>
      <w:marTop w:val="0"/>
      <w:marBottom w:val="0"/>
      <w:divBdr>
        <w:top w:val="none" w:sz="0" w:space="0" w:color="auto"/>
        <w:left w:val="none" w:sz="0" w:space="0" w:color="auto"/>
        <w:bottom w:val="none" w:sz="0" w:space="0" w:color="auto"/>
        <w:right w:val="none" w:sz="0" w:space="0" w:color="auto"/>
      </w:divBdr>
    </w:div>
    <w:div w:id="909582356">
      <w:bodyDiv w:val="1"/>
      <w:marLeft w:val="0"/>
      <w:marRight w:val="0"/>
      <w:marTop w:val="0"/>
      <w:marBottom w:val="0"/>
      <w:divBdr>
        <w:top w:val="none" w:sz="0" w:space="0" w:color="auto"/>
        <w:left w:val="none" w:sz="0" w:space="0" w:color="auto"/>
        <w:bottom w:val="none" w:sz="0" w:space="0" w:color="auto"/>
        <w:right w:val="none" w:sz="0" w:space="0" w:color="auto"/>
      </w:divBdr>
    </w:div>
    <w:div w:id="919556098">
      <w:bodyDiv w:val="1"/>
      <w:marLeft w:val="0"/>
      <w:marRight w:val="0"/>
      <w:marTop w:val="0"/>
      <w:marBottom w:val="0"/>
      <w:divBdr>
        <w:top w:val="none" w:sz="0" w:space="0" w:color="auto"/>
        <w:left w:val="none" w:sz="0" w:space="0" w:color="auto"/>
        <w:bottom w:val="none" w:sz="0" w:space="0" w:color="auto"/>
        <w:right w:val="none" w:sz="0" w:space="0" w:color="auto"/>
      </w:divBdr>
    </w:div>
    <w:div w:id="956179928">
      <w:bodyDiv w:val="1"/>
      <w:marLeft w:val="0"/>
      <w:marRight w:val="0"/>
      <w:marTop w:val="0"/>
      <w:marBottom w:val="0"/>
      <w:divBdr>
        <w:top w:val="none" w:sz="0" w:space="0" w:color="auto"/>
        <w:left w:val="none" w:sz="0" w:space="0" w:color="auto"/>
        <w:bottom w:val="none" w:sz="0" w:space="0" w:color="auto"/>
        <w:right w:val="none" w:sz="0" w:space="0" w:color="auto"/>
      </w:divBdr>
    </w:div>
    <w:div w:id="978194662">
      <w:bodyDiv w:val="1"/>
      <w:marLeft w:val="0"/>
      <w:marRight w:val="0"/>
      <w:marTop w:val="0"/>
      <w:marBottom w:val="0"/>
      <w:divBdr>
        <w:top w:val="none" w:sz="0" w:space="0" w:color="auto"/>
        <w:left w:val="none" w:sz="0" w:space="0" w:color="auto"/>
        <w:bottom w:val="none" w:sz="0" w:space="0" w:color="auto"/>
        <w:right w:val="none" w:sz="0" w:space="0" w:color="auto"/>
      </w:divBdr>
    </w:div>
    <w:div w:id="979186928">
      <w:bodyDiv w:val="1"/>
      <w:marLeft w:val="0"/>
      <w:marRight w:val="0"/>
      <w:marTop w:val="0"/>
      <w:marBottom w:val="0"/>
      <w:divBdr>
        <w:top w:val="none" w:sz="0" w:space="0" w:color="auto"/>
        <w:left w:val="none" w:sz="0" w:space="0" w:color="auto"/>
        <w:bottom w:val="none" w:sz="0" w:space="0" w:color="auto"/>
        <w:right w:val="none" w:sz="0" w:space="0" w:color="auto"/>
      </w:divBdr>
    </w:div>
    <w:div w:id="981426699">
      <w:bodyDiv w:val="1"/>
      <w:marLeft w:val="0"/>
      <w:marRight w:val="0"/>
      <w:marTop w:val="0"/>
      <w:marBottom w:val="0"/>
      <w:divBdr>
        <w:top w:val="none" w:sz="0" w:space="0" w:color="auto"/>
        <w:left w:val="none" w:sz="0" w:space="0" w:color="auto"/>
        <w:bottom w:val="none" w:sz="0" w:space="0" w:color="auto"/>
        <w:right w:val="none" w:sz="0" w:space="0" w:color="auto"/>
      </w:divBdr>
    </w:div>
    <w:div w:id="981498478">
      <w:bodyDiv w:val="1"/>
      <w:marLeft w:val="0"/>
      <w:marRight w:val="0"/>
      <w:marTop w:val="0"/>
      <w:marBottom w:val="0"/>
      <w:divBdr>
        <w:top w:val="none" w:sz="0" w:space="0" w:color="auto"/>
        <w:left w:val="none" w:sz="0" w:space="0" w:color="auto"/>
        <w:bottom w:val="none" w:sz="0" w:space="0" w:color="auto"/>
        <w:right w:val="none" w:sz="0" w:space="0" w:color="auto"/>
      </w:divBdr>
    </w:div>
    <w:div w:id="999582548">
      <w:bodyDiv w:val="1"/>
      <w:marLeft w:val="0"/>
      <w:marRight w:val="0"/>
      <w:marTop w:val="0"/>
      <w:marBottom w:val="0"/>
      <w:divBdr>
        <w:top w:val="none" w:sz="0" w:space="0" w:color="auto"/>
        <w:left w:val="none" w:sz="0" w:space="0" w:color="auto"/>
        <w:bottom w:val="none" w:sz="0" w:space="0" w:color="auto"/>
        <w:right w:val="none" w:sz="0" w:space="0" w:color="auto"/>
      </w:divBdr>
    </w:div>
    <w:div w:id="1000503412">
      <w:bodyDiv w:val="1"/>
      <w:marLeft w:val="0"/>
      <w:marRight w:val="0"/>
      <w:marTop w:val="0"/>
      <w:marBottom w:val="0"/>
      <w:divBdr>
        <w:top w:val="none" w:sz="0" w:space="0" w:color="auto"/>
        <w:left w:val="none" w:sz="0" w:space="0" w:color="auto"/>
        <w:bottom w:val="none" w:sz="0" w:space="0" w:color="auto"/>
        <w:right w:val="none" w:sz="0" w:space="0" w:color="auto"/>
      </w:divBdr>
    </w:div>
    <w:div w:id="1007096496">
      <w:bodyDiv w:val="1"/>
      <w:marLeft w:val="0"/>
      <w:marRight w:val="0"/>
      <w:marTop w:val="0"/>
      <w:marBottom w:val="0"/>
      <w:divBdr>
        <w:top w:val="none" w:sz="0" w:space="0" w:color="auto"/>
        <w:left w:val="none" w:sz="0" w:space="0" w:color="auto"/>
        <w:bottom w:val="none" w:sz="0" w:space="0" w:color="auto"/>
        <w:right w:val="none" w:sz="0" w:space="0" w:color="auto"/>
      </w:divBdr>
    </w:div>
    <w:div w:id="1022433361">
      <w:bodyDiv w:val="1"/>
      <w:marLeft w:val="0"/>
      <w:marRight w:val="0"/>
      <w:marTop w:val="0"/>
      <w:marBottom w:val="0"/>
      <w:divBdr>
        <w:top w:val="none" w:sz="0" w:space="0" w:color="auto"/>
        <w:left w:val="none" w:sz="0" w:space="0" w:color="auto"/>
        <w:bottom w:val="none" w:sz="0" w:space="0" w:color="auto"/>
        <w:right w:val="none" w:sz="0" w:space="0" w:color="auto"/>
      </w:divBdr>
    </w:div>
    <w:div w:id="1032414677">
      <w:bodyDiv w:val="1"/>
      <w:marLeft w:val="0"/>
      <w:marRight w:val="0"/>
      <w:marTop w:val="0"/>
      <w:marBottom w:val="0"/>
      <w:divBdr>
        <w:top w:val="none" w:sz="0" w:space="0" w:color="auto"/>
        <w:left w:val="none" w:sz="0" w:space="0" w:color="auto"/>
        <w:bottom w:val="none" w:sz="0" w:space="0" w:color="auto"/>
        <w:right w:val="none" w:sz="0" w:space="0" w:color="auto"/>
      </w:divBdr>
    </w:div>
    <w:div w:id="1044060912">
      <w:bodyDiv w:val="1"/>
      <w:marLeft w:val="0"/>
      <w:marRight w:val="0"/>
      <w:marTop w:val="0"/>
      <w:marBottom w:val="0"/>
      <w:divBdr>
        <w:top w:val="none" w:sz="0" w:space="0" w:color="auto"/>
        <w:left w:val="none" w:sz="0" w:space="0" w:color="auto"/>
        <w:bottom w:val="none" w:sz="0" w:space="0" w:color="auto"/>
        <w:right w:val="none" w:sz="0" w:space="0" w:color="auto"/>
      </w:divBdr>
      <w:divsChild>
        <w:div w:id="1929926757">
          <w:marLeft w:val="0"/>
          <w:marRight w:val="0"/>
          <w:marTop w:val="0"/>
          <w:marBottom w:val="0"/>
          <w:divBdr>
            <w:top w:val="none" w:sz="0" w:space="0" w:color="auto"/>
            <w:left w:val="none" w:sz="0" w:space="0" w:color="auto"/>
            <w:bottom w:val="none" w:sz="0" w:space="0" w:color="auto"/>
            <w:right w:val="none" w:sz="0" w:space="0" w:color="auto"/>
          </w:divBdr>
          <w:divsChild>
            <w:div w:id="1481070514">
              <w:marLeft w:val="0"/>
              <w:marRight w:val="0"/>
              <w:marTop w:val="0"/>
              <w:marBottom w:val="0"/>
              <w:divBdr>
                <w:top w:val="none" w:sz="0" w:space="0" w:color="auto"/>
                <w:left w:val="none" w:sz="0" w:space="0" w:color="auto"/>
                <w:bottom w:val="none" w:sz="0" w:space="0" w:color="auto"/>
                <w:right w:val="none" w:sz="0" w:space="0" w:color="auto"/>
              </w:divBdr>
              <w:divsChild>
                <w:div w:id="855966993">
                  <w:marLeft w:val="0"/>
                  <w:marRight w:val="0"/>
                  <w:marTop w:val="0"/>
                  <w:marBottom w:val="0"/>
                  <w:divBdr>
                    <w:top w:val="none" w:sz="0" w:space="0" w:color="auto"/>
                    <w:left w:val="none" w:sz="0" w:space="0" w:color="auto"/>
                    <w:bottom w:val="none" w:sz="0" w:space="0" w:color="auto"/>
                    <w:right w:val="none" w:sz="0" w:space="0" w:color="auto"/>
                  </w:divBdr>
                  <w:divsChild>
                    <w:div w:id="158259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248008">
      <w:bodyDiv w:val="1"/>
      <w:marLeft w:val="0"/>
      <w:marRight w:val="0"/>
      <w:marTop w:val="0"/>
      <w:marBottom w:val="0"/>
      <w:divBdr>
        <w:top w:val="none" w:sz="0" w:space="0" w:color="auto"/>
        <w:left w:val="none" w:sz="0" w:space="0" w:color="auto"/>
        <w:bottom w:val="none" w:sz="0" w:space="0" w:color="auto"/>
        <w:right w:val="none" w:sz="0" w:space="0" w:color="auto"/>
      </w:divBdr>
    </w:div>
    <w:div w:id="1112433364">
      <w:bodyDiv w:val="1"/>
      <w:marLeft w:val="0"/>
      <w:marRight w:val="0"/>
      <w:marTop w:val="0"/>
      <w:marBottom w:val="0"/>
      <w:divBdr>
        <w:top w:val="none" w:sz="0" w:space="0" w:color="auto"/>
        <w:left w:val="none" w:sz="0" w:space="0" w:color="auto"/>
        <w:bottom w:val="none" w:sz="0" w:space="0" w:color="auto"/>
        <w:right w:val="none" w:sz="0" w:space="0" w:color="auto"/>
      </w:divBdr>
    </w:div>
    <w:div w:id="1123309300">
      <w:bodyDiv w:val="1"/>
      <w:marLeft w:val="0"/>
      <w:marRight w:val="0"/>
      <w:marTop w:val="0"/>
      <w:marBottom w:val="0"/>
      <w:divBdr>
        <w:top w:val="none" w:sz="0" w:space="0" w:color="auto"/>
        <w:left w:val="none" w:sz="0" w:space="0" w:color="auto"/>
        <w:bottom w:val="none" w:sz="0" w:space="0" w:color="auto"/>
        <w:right w:val="none" w:sz="0" w:space="0" w:color="auto"/>
      </w:divBdr>
      <w:divsChild>
        <w:div w:id="1641034715">
          <w:marLeft w:val="780"/>
          <w:marRight w:val="0"/>
          <w:marTop w:val="0"/>
          <w:marBottom w:val="0"/>
          <w:divBdr>
            <w:top w:val="none" w:sz="0" w:space="0" w:color="auto"/>
            <w:left w:val="none" w:sz="0" w:space="0" w:color="auto"/>
            <w:bottom w:val="none" w:sz="0" w:space="0" w:color="auto"/>
            <w:right w:val="none" w:sz="0" w:space="0" w:color="auto"/>
          </w:divBdr>
          <w:divsChild>
            <w:div w:id="1210613068">
              <w:marLeft w:val="0"/>
              <w:marRight w:val="0"/>
              <w:marTop w:val="0"/>
              <w:marBottom w:val="0"/>
              <w:divBdr>
                <w:top w:val="none" w:sz="0" w:space="0" w:color="auto"/>
                <w:left w:val="none" w:sz="0" w:space="0" w:color="auto"/>
                <w:bottom w:val="none" w:sz="0" w:space="0" w:color="auto"/>
                <w:right w:val="none" w:sz="0" w:space="0" w:color="auto"/>
              </w:divBdr>
              <w:divsChild>
                <w:div w:id="1834754562">
                  <w:marLeft w:val="0"/>
                  <w:marRight w:val="0"/>
                  <w:marTop w:val="0"/>
                  <w:marBottom w:val="0"/>
                  <w:divBdr>
                    <w:top w:val="none" w:sz="0" w:space="0" w:color="auto"/>
                    <w:left w:val="none" w:sz="0" w:space="0" w:color="auto"/>
                    <w:bottom w:val="none" w:sz="0" w:space="0" w:color="auto"/>
                    <w:right w:val="none" w:sz="0" w:space="0" w:color="auto"/>
                  </w:divBdr>
                  <w:divsChild>
                    <w:div w:id="79908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867555">
              <w:marLeft w:val="0"/>
              <w:marRight w:val="0"/>
              <w:marTop w:val="0"/>
              <w:marBottom w:val="0"/>
              <w:divBdr>
                <w:top w:val="none" w:sz="0" w:space="0" w:color="auto"/>
                <w:left w:val="none" w:sz="0" w:space="0" w:color="auto"/>
                <w:bottom w:val="none" w:sz="0" w:space="0" w:color="auto"/>
                <w:right w:val="none" w:sz="0" w:space="0" w:color="auto"/>
              </w:divBdr>
              <w:divsChild>
                <w:div w:id="1053492">
                  <w:marLeft w:val="0"/>
                  <w:marRight w:val="0"/>
                  <w:marTop w:val="0"/>
                  <w:marBottom w:val="0"/>
                  <w:divBdr>
                    <w:top w:val="none" w:sz="0" w:space="0" w:color="auto"/>
                    <w:left w:val="none" w:sz="0" w:space="0" w:color="auto"/>
                    <w:bottom w:val="none" w:sz="0" w:space="0" w:color="auto"/>
                    <w:right w:val="none" w:sz="0" w:space="0" w:color="auto"/>
                  </w:divBdr>
                  <w:divsChild>
                    <w:div w:id="1476292082">
                      <w:marLeft w:val="0"/>
                      <w:marRight w:val="0"/>
                      <w:marTop w:val="0"/>
                      <w:marBottom w:val="0"/>
                      <w:divBdr>
                        <w:top w:val="none" w:sz="0" w:space="0" w:color="auto"/>
                        <w:left w:val="none" w:sz="0" w:space="0" w:color="auto"/>
                        <w:bottom w:val="none" w:sz="0" w:space="0" w:color="auto"/>
                        <w:right w:val="none" w:sz="0" w:space="0" w:color="auto"/>
                      </w:divBdr>
                      <w:divsChild>
                        <w:div w:id="164906465">
                          <w:marLeft w:val="0"/>
                          <w:marRight w:val="0"/>
                          <w:marTop w:val="0"/>
                          <w:marBottom w:val="0"/>
                          <w:divBdr>
                            <w:top w:val="none" w:sz="0" w:space="0" w:color="auto"/>
                            <w:left w:val="none" w:sz="0" w:space="0" w:color="auto"/>
                            <w:bottom w:val="none" w:sz="0" w:space="0" w:color="auto"/>
                            <w:right w:val="none" w:sz="0" w:space="0" w:color="auto"/>
                          </w:divBdr>
                          <w:divsChild>
                            <w:div w:id="378091587">
                              <w:marLeft w:val="0"/>
                              <w:marRight w:val="0"/>
                              <w:marTop w:val="0"/>
                              <w:marBottom w:val="0"/>
                              <w:divBdr>
                                <w:top w:val="none" w:sz="0" w:space="0" w:color="auto"/>
                                <w:left w:val="none" w:sz="0" w:space="0" w:color="auto"/>
                                <w:bottom w:val="none" w:sz="0" w:space="0" w:color="auto"/>
                                <w:right w:val="none" w:sz="0" w:space="0" w:color="auto"/>
                              </w:divBdr>
                              <w:divsChild>
                                <w:div w:id="1423719565">
                                  <w:marLeft w:val="0"/>
                                  <w:marRight w:val="0"/>
                                  <w:marTop w:val="0"/>
                                  <w:marBottom w:val="0"/>
                                  <w:divBdr>
                                    <w:top w:val="none" w:sz="0" w:space="0" w:color="auto"/>
                                    <w:left w:val="none" w:sz="0" w:space="0" w:color="auto"/>
                                    <w:bottom w:val="none" w:sz="0" w:space="0" w:color="auto"/>
                                    <w:right w:val="none" w:sz="0" w:space="0" w:color="auto"/>
                                  </w:divBdr>
                                  <w:divsChild>
                                    <w:div w:id="1444886499">
                                      <w:marLeft w:val="0"/>
                                      <w:marRight w:val="0"/>
                                      <w:marTop w:val="0"/>
                                      <w:marBottom w:val="0"/>
                                      <w:divBdr>
                                        <w:top w:val="none" w:sz="0" w:space="0" w:color="auto"/>
                                        <w:left w:val="none" w:sz="0" w:space="0" w:color="auto"/>
                                        <w:bottom w:val="none" w:sz="0" w:space="0" w:color="auto"/>
                                        <w:right w:val="none" w:sz="0" w:space="0" w:color="auto"/>
                                      </w:divBdr>
                                      <w:divsChild>
                                        <w:div w:id="200824166">
                                          <w:marLeft w:val="0"/>
                                          <w:marRight w:val="0"/>
                                          <w:marTop w:val="0"/>
                                          <w:marBottom w:val="0"/>
                                          <w:divBdr>
                                            <w:top w:val="none" w:sz="0" w:space="0" w:color="auto"/>
                                            <w:left w:val="none" w:sz="0" w:space="0" w:color="auto"/>
                                            <w:bottom w:val="none" w:sz="0" w:space="0" w:color="auto"/>
                                            <w:right w:val="none" w:sz="0" w:space="0" w:color="auto"/>
                                          </w:divBdr>
                                          <w:divsChild>
                                            <w:div w:id="1980957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630069">
                                      <w:marLeft w:val="0"/>
                                      <w:marRight w:val="0"/>
                                      <w:marTop w:val="0"/>
                                      <w:marBottom w:val="0"/>
                                      <w:divBdr>
                                        <w:top w:val="none" w:sz="0" w:space="0" w:color="auto"/>
                                        <w:left w:val="none" w:sz="0" w:space="0" w:color="auto"/>
                                        <w:bottom w:val="none" w:sz="0" w:space="0" w:color="auto"/>
                                        <w:right w:val="none" w:sz="0" w:space="0" w:color="auto"/>
                                      </w:divBdr>
                                      <w:divsChild>
                                        <w:div w:id="1184857441">
                                          <w:marLeft w:val="0"/>
                                          <w:marRight w:val="0"/>
                                          <w:marTop w:val="0"/>
                                          <w:marBottom w:val="0"/>
                                          <w:divBdr>
                                            <w:top w:val="none" w:sz="0" w:space="0" w:color="auto"/>
                                            <w:left w:val="none" w:sz="0" w:space="0" w:color="auto"/>
                                            <w:bottom w:val="none" w:sz="0" w:space="0" w:color="auto"/>
                                            <w:right w:val="none" w:sz="0" w:space="0" w:color="auto"/>
                                          </w:divBdr>
                                          <w:divsChild>
                                            <w:div w:id="1877353002">
                                              <w:marLeft w:val="0"/>
                                              <w:marRight w:val="0"/>
                                              <w:marTop w:val="0"/>
                                              <w:marBottom w:val="0"/>
                                              <w:divBdr>
                                                <w:top w:val="none" w:sz="0" w:space="0" w:color="auto"/>
                                                <w:left w:val="none" w:sz="0" w:space="0" w:color="auto"/>
                                                <w:bottom w:val="none" w:sz="0" w:space="0" w:color="auto"/>
                                                <w:right w:val="none" w:sz="0" w:space="0" w:color="auto"/>
                                              </w:divBdr>
                                              <w:divsChild>
                                                <w:div w:id="50078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115292">
                                      <w:marLeft w:val="0"/>
                                      <w:marRight w:val="0"/>
                                      <w:marTop w:val="0"/>
                                      <w:marBottom w:val="0"/>
                                      <w:divBdr>
                                        <w:top w:val="none" w:sz="0" w:space="0" w:color="auto"/>
                                        <w:left w:val="none" w:sz="0" w:space="0" w:color="auto"/>
                                        <w:bottom w:val="none" w:sz="0" w:space="0" w:color="auto"/>
                                        <w:right w:val="none" w:sz="0" w:space="0" w:color="auto"/>
                                      </w:divBdr>
                                      <w:divsChild>
                                        <w:div w:id="1060010288">
                                          <w:marLeft w:val="0"/>
                                          <w:marRight w:val="0"/>
                                          <w:marTop w:val="0"/>
                                          <w:marBottom w:val="0"/>
                                          <w:divBdr>
                                            <w:top w:val="none" w:sz="0" w:space="0" w:color="auto"/>
                                            <w:left w:val="none" w:sz="0" w:space="0" w:color="auto"/>
                                            <w:bottom w:val="none" w:sz="0" w:space="0" w:color="auto"/>
                                            <w:right w:val="none" w:sz="0" w:space="0" w:color="auto"/>
                                          </w:divBdr>
                                          <w:divsChild>
                                            <w:div w:id="49796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86615">
                                      <w:marLeft w:val="0"/>
                                      <w:marRight w:val="0"/>
                                      <w:marTop w:val="0"/>
                                      <w:marBottom w:val="0"/>
                                      <w:divBdr>
                                        <w:top w:val="none" w:sz="0" w:space="0" w:color="auto"/>
                                        <w:left w:val="none" w:sz="0" w:space="0" w:color="auto"/>
                                        <w:bottom w:val="none" w:sz="0" w:space="0" w:color="auto"/>
                                        <w:right w:val="none" w:sz="0" w:space="0" w:color="auto"/>
                                      </w:divBdr>
                                      <w:divsChild>
                                        <w:div w:id="1998874047">
                                          <w:marLeft w:val="0"/>
                                          <w:marRight w:val="0"/>
                                          <w:marTop w:val="0"/>
                                          <w:marBottom w:val="0"/>
                                          <w:divBdr>
                                            <w:top w:val="none" w:sz="0" w:space="0" w:color="auto"/>
                                            <w:left w:val="none" w:sz="0" w:space="0" w:color="auto"/>
                                            <w:bottom w:val="none" w:sz="0" w:space="0" w:color="auto"/>
                                            <w:right w:val="none" w:sz="0" w:space="0" w:color="auto"/>
                                          </w:divBdr>
                                          <w:divsChild>
                                            <w:div w:id="106872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520400">
                                      <w:marLeft w:val="0"/>
                                      <w:marRight w:val="0"/>
                                      <w:marTop w:val="0"/>
                                      <w:marBottom w:val="0"/>
                                      <w:divBdr>
                                        <w:top w:val="none" w:sz="0" w:space="0" w:color="auto"/>
                                        <w:left w:val="none" w:sz="0" w:space="0" w:color="auto"/>
                                        <w:bottom w:val="none" w:sz="0" w:space="0" w:color="auto"/>
                                        <w:right w:val="none" w:sz="0" w:space="0" w:color="auto"/>
                                      </w:divBdr>
                                      <w:divsChild>
                                        <w:div w:id="1610963935">
                                          <w:marLeft w:val="0"/>
                                          <w:marRight w:val="0"/>
                                          <w:marTop w:val="0"/>
                                          <w:marBottom w:val="0"/>
                                          <w:divBdr>
                                            <w:top w:val="none" w:sz="0" w:space="0" w:color="auto"/>
                                            <w:left w:val="none" w:sz="0" w:space="0" w:color="auto"/>
                                            <w:bottom w:val="none" w:sz="0" w:space="0" w:color="auto"/>
                                            <w:right w:val="none" w:sz="0" w:space="0" w:color="auto"/>
                                          </w:divBdr>
                                          <w:divsChild>
                                            <w:div w:id="826215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855361">
                                      <w:marLeft w:val="0"/>
                                      <w:marRight w:val="0"/>
                                      <w:marTop w:val="0"/>
                                      <w:marBottom w:val="0"/>
                                      <w:divBdr>
                                        <w:top w:val="none" w:sz="0" w:space="0" w:color="auto"/>
                                        <w:left w:val="none" w:sz="0" w:space="0" w:color="auto"/>
                                        <w:bottom w:val="none" w:sz="0" w:space="0" w:color="auto"/>
                                        <w:right w:val="none" w:sz="0" w:space="0" w:color="auto"/>
                                      </w:divBdr>
                                      <w:divsChild>
                                        <w:div w:id="1113786685">
                                          <w:marLeft w:val="0"/>
                                          <w:marRight w:val="0"/>
                                          <w:marTop w:val="0"/>
                                          <w:marBottom w:val="0"/>
                                          <w:divBdr>
                                            <w:top w:val="none" w:sz="0" w:space="0" w:color="auto"/>
                                            <w:left w:val="none" w:sz="0" w:space="0" w:color="auto"/>
                                            <w:bottom w:val="none" w:sz="0" w:space="0" w:color="auto"/>
                                            <w:right w:val="none" w:sz="0" w:space="0" w:color="auto"/>
                                          </w:divBdr>
                                          <w:divsChild>
                                            <w:div w:id="2077044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33733651">
          <w:marLeft w:val="720"/>
          <w:marRight w:val="0"/>
          <w:marTop w:val="0"/>
          <w:marBottom w:val="0"/>
          <w:divBdr>
            <w:top w:val="none" w:sz="0" w:space="0" w:color="auto"/>
            <w:left w:val="none" w:sz="0" w:space="0" w:color="auto"/>
            <w:bottom w:val="none" w:sz="0" w:space="0" w:color="auto"/>
            <w:right w:val="none" w:sz="0" w:space="0" w:color="auto"/>
          </w:divBdr>
          <w:divsChild>
            <w:div w:id="588386415">
              <w:marLeft w:val="0"/>
              <w:marRight w:val="0"/>
              <w:marTop w:val="0"/>
              <w:marBottom w:val="0"/>
              <w:divBdr>
                <w:top w:val="none" w:sz="0" w:space="0" w:color="auto"/>
                <w:left w:val="none" w:sz="0" w:space="0" w:color="auto"/>
                <w:bottom w:val="none" w:sz="0" w:space="0" w:color="auto"/>
                <w:right w:val="none" w:sz="0" w:space="0" w:color="auto"/>
              </w:divBdr>
              <w:divsChild>
                <w:div w:id="715397840">
                  <w:marLeft w:val="0"/>
                  <w:marRight w:val="0"/>
                  <w:marTop w:val="0"/>
                  <w:marBottom w:val="0"/>
                  <w:divBdr>
                    <w:top w:val="none" w:sz="0" w:space="0" w:color="auto"/>
                    <w:left w:val="none" w:sz="0" w:space="0" w:color="auto"/>
                    <w:bottom w:val="none" w:sz="0" w:space="0" w:color="auto"/>
                    <w:right w:val="none" w:sz="0" w:space="0" w:color="auto"/>
                  </w:divBdr>
                  <w:divsChild>
                    <w:div w:id="846022298">
                      <w:marLeft w:val="0"/>
                      <w:marRight w:val="0"/>
                      <w:marTop w:val="0"/>
                      <w:marBottom w:val="0"/>
                      <w:divBdr>
                        <w:top w:val="none" w:sz="0" w:space="0" w:color="auto"/>
                        <w:left w:val="none" w:sz="0" w:space="0" w:color="auto"/>
                        <w:bottom w:val="none" w:sz="0" w:space="0" w:color="auto"/>
                        <w:right w:val="none" w:sz="0" w:space="0" w:color="auto"/>
                      </w:divBdr>
                      <w:divsChild>
                        <w:div w:id="2012180032">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8211418">
      <w:bodyDiv w:val="1"/>
      <w:marLeft w:val="0"/>
      <w:marRight w:val="0"/>
      <w:marTop w:val="0"/>
      <w:marBottom w:val="0"/>
      <w:divBdr>
        <w:top w:val="none" w:sz="0" w:space="0" w:color="auto"/>
        <w:left w:val="none" w:sz="0" w:space="0" w:color="auto"/>
        <w:bottom w:val="none" w:sz="0" w:space="0" w:color="auto"/>
        <w:right w:val="none" w:sz="0" w:space="0" w:color="auto"/>
      </w:divBdr>
    </w:div>
    <w:div w:id="1175924029">
      <w:bodyDiv w:val="1"/>
      <w:marLeft w:val="0"/>
      <w:marRight w:val="0"/>
      <w:marTop w:val="0"/>
      <w:marBottom w:val="0"/>
      <w:divBdr>
        <w:top w:val="none" w:sz="0" w:space="0" w:color="auto"/>
        <w:left w:val="none" w:sz="0" w:space="0" w:color="auto"/>
        <w:bottom w:val="none" w:sz="0" w:space="0" w:color="auto"/>
        <w:right w:val="none" w:sz="0" w:space="0" w:color="auto"/>
      </w:divBdr>
    </w:div>
    <w:div w:id="1209949674">
      <w:bodyDiv w:val="1"/>
      <w:marLeft w:val="0"/>
      <w:marRight w:val="0"/>
      <w:marTop w:val="0"/>
      <w:marBottom w:val="0"/>
      <w:divBdr>
        <w:top w:val="none" w:sz="0" w:space="0" w:color="auto"/>
        <w:left w:val="none" w:sz="0" w:space="0" w:color="auto"/>
        <w:bottom w:val="none" w:sz="0" w:space="0" w:color="auto"/>
        <w:right w:val="none" w:sz="0" w:space="0" w:color="auto"/>
      </w:divBdr>
    </w:div>
    <w:div w:id="1230650789">
      <w:bodyDiv w:val="1"/>
      <w:marLeft w:val="0"/>
      <w:marRight w:val="0"/>
      <w:marTop w:val="0"/>
      <w:marBottom w:val="0"/>
      <w:divBdr>
        <w:top w:val="none" w:sz="0" w:space="0" w:color="auto"/>
        <w:left w:val="none" w:sz="0" w:space="0" w:color="auto"/>
        <w:bottom w:val="none" w:sz="0" w:space="0" w:color="auto"/>
        <w:right w:val="none" w:sz="0" w:space="0" w:color="auto"/>
      </w:divBdr>
    </w:div>
    <w:div w:id="1231964257">
      <w:bodyDiv w:val="1"/>
      <w:marLeft w:val="0"/>
      <w:marRight w:val="0"/>
      <w:marTop w:val="0"/>
      <w:marBottom w:val="0"/>
      <w:divBdr>
        <w:top w:val="none" w:sz="0" w:space="0" w:color="auto"/>
        <w:left w:val="none" w:sz="0" w:space="0" w:color="auto"/>
        <w:bottom w:val="none" w:sz="0" w:space="0" w:color="auto"/>
        <w:right w:val="none" w:sz="0" w:space="0" w:color="auto"/>
      </w:divBdr>
    </w:div>
    <w:div w:id="1232156739">
      <w:bodyDiv w:val="1"/>
      <w:marLeft w:val="0"/>
      <w:marRight w:val="0"/>
      <w:marTop w:val="0"/>
      <w:marBottom w:val="0"/>
      <w:divBdr>
        <w:top w:val="none" w:sz="0" w:space="0" w:color="auto"/>
        <w:left w:val="none" w:sz="0" w:space="0" w:color="auto"/>
        <w:bottom w:val="none" w:sz="0" w:space="0" w:color="auto"/>
        <w:right w:val="none" w:sz="0" w:space="0" w:color="auto"/>
      </w:divBdr>
      <w:divsChild>
        <w:div w:id="406809729">
          <w:marLeft w:val="0"/>
          <w:marRight w:val="0"/>
          <w:marTop w:val="0"/>
          <w:marBottom w:val="0"/>
          <w:divBdr>
            <w:top w:val="none" w:sz="0" w:space="0" w:color="auto"/>
            <w:left w:val="none" w:sz="0" w:space="0" w:color="auto"/>
            <w:bottom w:val="none" w:sz="0" w:space="0" w:color="auto"/>
            <w:right w:val="none" w:sz="0" w:space="0" w:color="auto"/>
          </w:divBdr>
          <w:divsChild>
            <w:div w:id="75297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885239">
      <w:bodyDiv w:val="1"/>
      <w:marLeft w:val="0"/>
      <w:marRight w:val="0"/>
      <w:marTop w:val="0"/>
      <w:marBottom w:val="0"/>
      <w:divBdr>
        <w:top w:val="none" w:sz="0" w:space="0" w:color="auto"/>
        <w:left w:val="none" w:sz="0" w:space="0" w:color="auto"/>
        <w:bottom w:val="none" w:sz="0" w:space="0" w:color="auto"/>
        <w:right w:val="none" w:sz="0" w:space="0" w:color="auto"/>
      </w:divBdr>
    </w:div>
    <w:div w:id="1260868990">
      <w:bodyDiv w:val="1"/>
      <w:marLeft w:val="0"/>
      <w:marRight w:val="0"/>
      <w:marTop w:val="0"/>
      <w:marBottom w:val="0"/>
      <w:divBdr>
        <w:top w:val="none" w:sz="0" w:space="0" w:color="auto"/>
        <w:left w:val="none" w:sz="0" w:space="0" w:color="auto"/>
        <w:bottom w:val="none" w:sz="0" w:space="0" w:color="auto"/>
        <w:right w:val="none" w:sz="0" w:space="0" w:color="auto"/>
      </w:divBdr>
    </w:div>
    <w:div w:id="1269898005">
      <w:bodyDiv w:val="1"/>
      <w:marLeft w:val="0"/>
      <w:marRight w:val="0"/>
      <w:marTop w:val="0"/>
      <w:marBottom w:val="0"/>
      <w:divBdr>
        <w:top w:val="none" w:sz="0" w:space="0" w:color="auto"/>
        <w:left w:val="none" w:sz="0" w:space="0" w:color="auto"/>
        <w:bottom w:val="none" w:sz="0" w:space="0" w:color="auto"/>
        <w:right w:val="none" w:sz="0" w:space="0" w:color="auto"/>
      </w:divBdr>
    </w:div>
    <w:div w:id="1318726492">
      <w:bodyDiv w:val="1"/>
      <w:marLeft w:val="0"/>
      <w:marRight w:val="0"/>
      <w:marTop w:val="0"/>
      <w:marBottom w:val="0"/>
      <w:divBdr>
        <w:top w:val="none" w:sz="0" w:space="0" w:color="auto"/>
        <w:left w:val="none" w:sz="0" w:space="0" w:color="auto"/>
        <w:bottom w:val="none" w:sz="0" w:space="0" w:color="auto"/>
        <w:right w:val="none" w:sz="0" w:space="0" w:color="auto"/>
      </w:divBdr>
    </w:div>
    <w:div w:id="1330595381">
      <w:bodyDiv w:val="1"/>
      <w:marLeft w:val="0"/>
      <w:marRight w:val="0"/>
      <w:marTop w:val="0"/>
      <w:marBottom w:val="0"/>
      <w:divBdr>
        <w:top w:val="none" w:sz="0" w:space="0" w:color="auto"/>
        <w:left w:val="none" w:sz="0" w:space="0" w:color="auto"/>
        <w:bottom w:val="none" w:sz="0" w:space="0" w:color="auto"/>
        <w:right w:val="none" w:sz="0" w:space="0" w:color="auto"/>
      </w:divBdr>
    </w:div>
    <w:div w:id="1359894627">
      <w:bodyDiv w:val="1"/>
      <w:marLeft w:val="0"/>
      <w:marRight w:val="0"/>
      <w:marTop w:val="0"/>
      <w:marBottom w:val="0"/>
      <w:divBdr>
        <w:top w:val="none" w:sz="0" w:space="0" w:color="auto"/>
        <w:left w:val="none" w:sz="0" w:space="0" w:color="auto"/>
        <w:bottom w:val="none" w:sz="0" w:space="0" w:color="auto"/>
        <w:right w:val="none" w:sz="0" w:space="0" w:color="auto"/>
      </w:divBdr>
    </w:div>
    <w:div w:id="1366561383">
      <w:bodyDiv w:val="1"/>
      <w:marLeft w:val="0"/>
      <w:marRight w:val="0"/>
      <w:marTop w:val="0"/>
      <w:marBottom w:val="0"/>
      <w:divBdr>
        <w:top w:val="none" w:sz="0" w:space="0" w:color="auto"/>
        <w:left w:val="none" w:sz="0" w:space="0" w:color="auto"/>
        <w:bottom w:val="none" w:sz="0" w:space="0" w:color="auto"/>
        <w:right w:val="none" w:sz="0" w:space="0" w:color="auto"/>
      </w:divBdr>
    </w:div>
    <w:div w:id="1430661380">
      <w:bodyDiv w:val="1"/>
      <w:marLeft w:val="0"/>
      <w:marRight w:val="0"/>
      <w:marTop w:val="0"/>
      <w:marBottom w:val="0"/>
      <w:divBdr>
        <w:top w:val="none" w:sz="0" w:space="0" w:color="auto"/>
        <w:left w:val="none" w:sz="0" w:space="0" w:color="auto"/>
        <w:bottom w:val="none" w:sz="0" w:space="0" w:color="auto"/>
        <w:right w:val="none" w:sz="0" w:space="0" w:color="auto"/>
      </w:divBdr>
    </w:div>
    <w:div w:id="1440445263">
      <w:bodyDiv w:val="1"/>
      <w:marLeft w:val="0"/>
      <w:marRight w:val="0"/>
      <w:marTop w:val="0"/>
      <w:marBottom w:val="0"/>
      <w:divBdr>
        <w:top w:val="none" w:sz="0" w:space="0" w:color="auto"/>
        <w:left w:val="none" w:sz="0" w:space="0" w:color="auto"/>
        <w:bottom w:val="none" w:sz="0" w:space="0" w:color="auto"/>
        <w:right w:val="none" w:sz="0" w:space="0" w:color="auto"/>
      </w:divBdr>
    </w:div>
    <w:div w:id="1462845670">
      <w:bodyDiv w:val="1"/>
      <w:marLeft w:val="0"/>
      <w:marRight w:val="0"/>
      <w:marTop w:val="0"/>
      <w:marBottom w:val="0"/>
      <w:divBdr>
        <w:top w:val="none" w:sz="0" w:space="0" w:color="auto"/>
        <w:left w:val="none" w:sz="0" w:space="0" w:color="auto"/>
        <w:bottom w:val="none" w:sz="0" w:space="0" w:color="auto"/>
        <w:right w:val="none" w:sz="0" w:space="0" w:color="auto"/>
      </w:divBdr>
    </w:div>
    <w:div w:id="1464034116">
      <w:bodyDiv w:val="1"/>
      <w:marLeft w:val="0"/>
      <w:marRight w:val="0"/>
      <w:marTop w:val="0"/>
      <w:marBottom w:val="0"/>
      <w:divBdr>
        <w:top w:val="none" w:sz="0" w:space="0" w:color="auto"/>
        <w:left w:val="none" w:sz="0" w:space="0" w:color="auto"/>
        <w:bottom w:val="none" w:sz="0" w:space="0" w:color="auto"/>
        <w:right w:val="none" w:sz="0" w:space="0" w:color="auto"/>
      </w:divBdr>
    </w:div>
    <w:div w:id="1466658885">
      <w:bodyDiv w:val="1"/>
      <w:marLeft w:val="0"/>
      <w:marRight w:val="0"/>
      <w:marTop w:val="0"/>
      <w:marBottom w:val="0"/>
      <w:divBdr>
        <w:top w:val="none" w:sz="0" w:space="0" w:color="auto"/>
        <w:left w:val="none" w:sz="0" w:space="0" w:color="auto"/>
        <w:bottom w:val="none" w:sz="0" w:space="0" w:color="auto"/>
        <w:right w:val="none" w:sz="0" w:space="0" w:color="auto"/>
      </w:divBdr>
    </w:div>
    <w:div w:id="1522547564">
      <w:bodyDiv w:val="1"/>
      <w:marLeft w:val="0"/>
      <w:marRight w:val="0"/>
      <w:marTop w:val="0"/>
      <w:marBottom w:val="0"/>
      <w:divBdr>
        <w:top w:val="none" w:sz="0" w:space="0" w:color="auto"/>
        <w:left w:val="none" w:sz="0" w:space="0" w:color="auto"/>
        <w:bottom w:val="none" w:sz="0" w:space="0" w:color="auto"/>
        <w:right w:val="none" w:sz="0" w:space="0" w:color="auto"/>
      </w:divBdr>
    </w:div>
    <w:div w:id="1553880894">
      <w:bodyDiv w:val="1"/>
      <w:marLeft w:val="0"/>
      <w:marRight w:val="0"/>
      <w:marTop w:val="0"/>
      <w:marBottom w:val="0"/>
      <w:divBdr>
        <w:top w:val="none" w:sz="0" w:space="0" w:color="auto"/>
        <w:left w:val="none" w:sz="0" w:space="0" w:color="auto"/>
        <w:bottom w:val="none" w:sz="0" w:space="0" w:color="auto"/>
        <w:right w:val="none" w:sz="0" w:space="0" w:color="auto"/>
      </w:divBdr>
    </w:div>
    <w:div w:id="1554728068">
      <w:bodyDiv w:val="1"/>
      <w:marLeft w:val="0"/>
      <w:marRight w:val="0"/>
      <w:marTop w:val="0"/>
      <w:marBottom w:val="0"/>
      <w:divBdr>
        <w:top w:val="none" w:sz="0" w:space="0" w:color="auto"/>
        <w:left w:val="none" w:sz="0" w:space="0" w:color="auto"/>
        <w:bottom w:val="none" w:sz="0" w:space="0" w:color="auto"/>
        <w:right w:val="none" w:sz="0" w:space="0" w:color="auto"/>
      </w:divBdr>
    </w:div>
    <w:div w:id="1583565298">
      <w:bodyDiv w:val="1"/>
      <w:marLeft w:val="0"/>
      <w:marRight w:val="0"/>
      <w:marTop w:val="0"/>
      <w:marBottom w:val="0"/>
      <w:divBdr>
        <w:top w:val="none" w:sz="0" w:space="0" w:color="auto"/>
        <w:left w:val="none" w:sz="0" w:space="0" w:color="auto"/>
        <w:bottom w:val="none" w:sz="0" w:space="0" w:color="auto"/>
        <w:right w:val="none" w:sz="0" w:space="0" w:color="auto"/>
      </w:divBdr>
    </w:div>
    <w:div w:id="1611431881">
      <w:bodyDiv w:val="1"/>
      <w:marLeft w:val="0"/>
      <w:marRight w:val="0"/>
      <w:marTop w:val="0"/>
      <w:marBottom w:val="0"/>
      <w:divBdr>
        <w:top w:val="none" w:sz="0" w:space="0" w:color="auto"/>
        <w:left w:val="none" w:sz="0" w:space="0" w:color="auto"/>
        <w:bottom w:val="none" w:sz="0" w:space="0" w:color="auto"/>
        <w:right w:val="none" w:sz="0" w:space="0" w:color="auto"/>
      </w:divBdr>
    </w:div>
    <w:div w:id="1624654077">
      <w:bodyDiv w:val="1"/>
      <w:marLeft w:val="0"/>
      <w:marRight w:val="0"/>
      <w:marTop w:val="0"/>
      <w:marBottom w:val="0"/>
      <w:divBdr>
        <w:top w:val="none" w:sz="0" w:space="0" w:color="auto"/>
        <w:left w:val="none" w:sz="0" w:space="0" w:color="auto"/>
        <w:bottom w:val="none" w:sz="0" w:space="0" w:color="auto"/>
        <w:right w:val="none" w:sz="0" w:space="0" w:color="auto"/>
      </w:divBdr>
      <w:divsChild>
        <w:div w:id="168563476">
          <w:marLeft w:val="0"/>
          <w:marRight w:val="0"/>
          <w:marTop w:val="0"/>
          <w:marBottom w:val="0"/>
          <w:divBdr>
            <w:top w:val="none" w:sz="0" w:space="0" w:color="auto"/>
            <w:left w:val="none" w:sz="0" w:space="0" w:color="auto"/>
            <w:bottom w:val="none" w:sz="0" w:space="0" w:color="auto"/>
            <w:right w:val="none" w:sz="0" w:space="0" w:color="auto"/>
          </w:divBdr>
          <w:divsChild>
            <w:div w:id="1727144242">
              <w:marLeft w:val="0"/>
              <w:marRight w:val="0"/>
              <w:marTop w:val="0"/>
              <w:marBottom w:val="0"/>
              <w:divBdr>
                <w:top w:val="none" w:sz="0" w:space="0" w:color="auto"/>
                <w:left w:val="none" w:sz="0" w:space="0" w:color="auto"/>
                <w:bottom w:val="none" w:sz="0" w:space="0" w:color="auto"/>
                <w:right w:val="none" w:sz="0" w:space="0" w:color="auto"/>
              </w:divBdr>
              <w:divsChild>
                <w:div w:id="1852914535">
                  <w:marLeft w:val="0"/>
                  <w:marRight w:val="0"/>
                  <w:marTop w:val="0"/>
                  <w:marBottom w:val="0"/>
                  <w:divBdr>
                    <w:top w:val="none" w:sz="0" w:space="0" w:color="auto"/>
                    <w:left w:val="none" w:sz="0" w:space="0" w:color="auto"/>
                    <w:bottom w:val="none" w:sz="0" w:space="0" w:color="auto"/>
                    <w:right w:val="none" w:sz="0" w:space="0" w:color="auto"/>
                  </w:divBdr>
                  <w:divsChild>
                    <w:div w:id="127948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5648536">
      <w:bodyDiv w:val="1"/>
      <w:marLeft w:val="0"/>
      <w:marRight w:val="0"/>
      <w:marTop w:val="0"/>
      <w:marBottom w:val="0"/>
      <w:divBdr>
        <w:top w:val="none" w:sz="0" w:space="0" w:color="auto"/>
        <w:left w:val="none" w:sz="0" w:space="0" w:color="auto"/>
        <w:bottom w:val="none" w:sz="0" w:space="0" w:color="auto"/>
        <w:right w:val="none" w:sz="0" w:space="0" w:color="auto"/>
      </w:divBdr>
    </w:div>
    <w:div w:id="1637375589">
      <w:bodyDiv w:val="1"/>
      <w:marLeft w:val="0"/>
      <w:marRight w:val="0"/>
      <w:marTop w:val="0"/>
      <w:marBottom w:val="0"/>
      <w:divBdr>
        <w:top w:val="none" w:sz="0" w:space="0" w:color="auto"/>
        <w:left w:val="none" w:sz="0" w:space="0" w:color="auto"/>
        <w:bottom w:val="none" w:sz="0" w:space="0" w:color="auto"/>
        <w:right w:val="none" w:sz="0" w:space="0" w:color="auto"/>
      </w:divBdr>
      <w:divsChild>
        <w:div w:id="1982537756">
          <w:marLeft w:val="0"/>
          <w:marRight w:val="0"/>
          <w:marTop w:val="0"/>
          <w:marBottom w:val="0"/>
          <w:divBdr>
            <w:top w:val="none" w:sz="0" w:space="0" w:color="auto"/>
            <w:left w:val="none" w:sz="0" w:space="0" w:color="auto"/>
            <w:bottom w:val="none" w:sz="0" w:space="0" w:color="auto"/>
            <w:right w:val="none" w:sz="0" w:space="0" w:color="auto"/>
          </w:divBdr>
          <w:divsChild>
            <w:div w:id="1201820367">
              <w:marLeft w:val="0"/>
              <w:marRight w:val="0"/>
              <w:marTop w:val="0"/>
              <w:marBottom w:val="0"/>
              <w:divBdr>
                <w:top w:val="none" w:sz="0" w:space="0" w:color="auto"/>
                <w:left w:val="none" w:sz="0" w:space="0" w:color="auto"/>
                <w:bottom w:val="none" w:sz="0" w:space="0" w:color="auto"/>
                <w:right w:val="none" w:sz="0" w:space="0" w:color="auto"/>
              </w:divBdr>
              <w:divsChild>
                <w:div w:id="311645732">
                  <w:marLeft w:val="0"/>
                  <w:marRight w:val="0"/>
                  <w:marTop w:val="0"/>
                  <w:marBottom w:val="0"/>
                  <w:divBdr>
                    <w:top w:val="none" w:sz="0" w:space="0" w:color="auto"/>
                    <w:left w:val="none" w:sz="0" w:space="0" w:color="auto"/>
                    <w:bottom w:val="none" w:sz="0" w:space="0" w:color="auto"/>
                    <w:right w:val="none" w:sz="0" w:space="0" w:color="auto"/>
                  </w:divBdr>
                  <w:divsChild>
                    <w:div w:id="183725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1030731">
      <w:bodyDiv w:val="1"/>
      <w:marLeft w:val="0"/>
      <w:marRight w:val="0"/>
      <w:marTop w:val="0"/>
      <w:marBottom w:val="0"/>
      <w:divBdr>
        <w:top w:val="none" w:sz="0" w:space="0" w:color="auto"/>
        <w:left w:val="none" w:sz="0" w:space="0" w:color="auto"/>
        <w:bottom w:val="none" w:sz="0" w:space="0" w:color="auto"/>
        <w:right w:val="none" w:sz="0" w:space="0" w:color="auto"/>
      </w:divBdr>
    </w:div>
    <w:div w:id="1648625899">
      <w:bodyDiv w:val="1"/>
      <w:marLeft w:val="0"/>
      <w:marRight w:val="0"/>
      <w:marTop w:val="0"/>
      <w:marBottom w:val="0"/>
      <w:divBdr>
        <w:top w:val="none" w:sz="0" w:space="0" w:color="auto"/>
        <w:left w:val="none" w:sz="0" w:space="0" w:color="auto"/>
        <w:bottom w:val="none" w:sz="0" w:space="0" w:color="auto"/>
        <w:right w:val="none" w:sz="0" w:space="0" w:color="auto"/>
      </w:divBdr>
    </w:div>
    <w:div w:id="1656643193">
      <w:bodyDiv w:val="1"/>
      <w:marLeft w:val="0"/>
      <w:marRight w:val="0"/>
      <w:marTop w:val="0"/>
      <w:marBottom w:val="0"/>
      <w:divBdr>
        <w:top w:val="none" w:sz="0" w:space="0" w:color="auto"/>
        <w:left w:val="none" w:sz="0" w:space="0" w:color="auto"/>
        <w:bottom w:val="none" w:sz="0" w:space="0" w:color="auto"/>
        <w:right w:val="none" w:sz="0" w:space="0" w:color="auto"/>
      </w:divBdr>
    </w:div>
    <w:div w:id="1748922734">
      <w:bodyDiv w:val="1"/>
      <w:marLeft w:val="0"/>
      <w:marRight w:val="0"/>
      <w:marTop w:val="0"/>
      <w:marBottom w:val="0"/>
      <w:divBdr>
        <w:top w:val="none" w:sz="0" w:space="0" w:color="auto"/>
        <w:left w:val="none" w:sz="0" w:space="0" w:color="auto"/>
        <w:bottom w:val="none" w:sz="0" w:space="0" w:color="auto"/>
        <w:right w:val="none" w:sz="0" w:space="0" w:color="auto"/>
      </w:divBdr>
    </w:div>
    <w:div w:id="1781759479">
      <w:bodyDiv w:val="1"/>
      <w:marLeft w:val="0"/>
      <w:marRight w:val="0"/>
      <w:marTop w:val="0"/>
      <w:marBottom w:val="0"/>
      <w:divBdr>
        <w:top w:val="none" w:sz="0" w:space="0" w:color="auto"/>
        <w:left w:val="none" w:sz="0" w:space="0" w:color="auto"/>
        <w:bottom w:val="none" w:sz="0" w:space="0" w:color="auto"/>
        <w:right w:val="none" w:sz="0" w:space="0" w:color="auto"/>
      </w:divBdr>
    </w:div>
    <w:div w:id="1839809405">
      <w:bodyDiv w:val="1"/>
      <w:marLeft w:val="0"/>
      <w:marRight w:val="0"/>
      <w:marTop w:val="0"/>
      <w:marBottom w:val="0"/>
      <w:divBdr>
        <w:top w:val="none" w:sz="0" w:space="0" w:color="auto"/>
        <w:left w:val="none" w:sz="0" w:space="0" w:color="auto"/>
        <w:bottom w:val="none" w:sz="0" w:space="0" w:color="auto"/>
        <w:right w:val="none" w:sz="0" w:space="0" w:color="auto"/>
      </w:divBdr>
    </w:div>
    <w:div w:id="1860851321">
      <w:bodyDiv w:val="1"/>
      <w:marLeft w:val="0"/>
      <w:marRight w:val="0"/>
      <w:marTop w:val="0"/>
      <w:marBottom w:val="0"/>
      <w:divBdr>
        <w:top w:val="none" w:sz="0" w:space="0" w:color="auto"/>
        <w:left w:val="none" w:sz="0" w:space="0" w:color="auto"/>
        <w:bottom w:val="none" w:sz="0" w:space="0" w:color="auto"/>
        <w:right w:val="none" w:sz="0" w:space="0" w:color="auto"/>
      </w:divBdr>
      <w:divsChild>
        <w:div w:id="1051656819">
          <w:marLeft w:val="0"/>
          <w:marRight w:val="0"/>
          <w:marTop w:val="0"/>
          <w:marBottom w:val="0"/>
          <w:divBdr>
            <w:top w:val="none" w:sz="0" w:space="0" w:color="auto"/>
            <w:left w:val="none" w:sz="0" w:space="0" w:color="auto"/>
            <w:bottom w:val="none" w:sz="0" w:space="0" w:color="auto"/>
            <w:right w:val="none" w:sz="0" w:space="0" w:color="auto"/>
          </w:divBdr>
          <w:divsChild>
            <w:div w:id="157969203">
              <w:marLeft w:val="0"/>
              <w:marRight w:val="0"/>
              <w:marTop w:val="0"/>
              <w:marBottom w:val="0"/>
              <w:divBdr>
                <w:top w:val="none" w:sz="0" w:space="0" w:color="auto"/>
                <w:left w:val="none" w:sz="0" w:space="0" w:color="auto"/>
                <w:bottom w:val="none" w:sz="0" w:space="0" w:color="auto"/>
                <w:right w:val="none" w:sz="0" w:space="0" w:color="auto"/>
              </w:divBdr>
              <w:divsChild>
                <w:div w:id="872499315">
                  <w:marLeft w:val="0"/>
                  <w:marRight w:val="0"/>
                  <w:marTop w:val="0"/>
                  <w:marBottom w:val="0"/>
                  <w:divBdr>
                    <w:top w:val="none" w:sz="0" w:space="0" w:color="auto"/>
                    <w:left w:val="none" w:sz="0" w:space="0" w:color="auto"/>
                    <w:bottom w:val="none" w:sz="0" w:space="0" w:color="auto"/>
                    <w:right w:val="none" w:sz="0" w:space="0" w:color="auto"/>
                  </w:divBdr>
                  <w:divsChild>
                    <w:div w:id="210903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830066">
      <w:bodyDiv w:val="1"/>
      <w:marLeft w:val="0"/>
      <w:marRight w:val="0"/>
      <w:marTop w:val="0"/>
      <w:marBottom w:val="0"/>
      <w:divBdr>
        <w:top w:val="none" w:sz="0" w:space="0" w:color="auto"/>
        <w:left w:val="none" w:sz="0" w:space="0" w:color="auto"/>
        <w:bottom w:val="none" w:sz="0" w:space="0" w:color="auto"/>
        <w:right w:val="none" w:sz="0" w:space="0" w:color="auto"/>
      </w:divBdr>
    </w:div>
    <w:div w:id="1919244744">
      <w:bodyDiv w:val="1"/>
      <w:marLeft w:val="0"/>
      <w:marRight w:val="0"/>
      <w:marTop w:val="0"/>
      <w:marBottom w:val="0"/>
      <w:divBdr>
        <w:top w:val="none" w:sz="0" w:space="0" w:color="auto"/>
        <w:left w:val="none" w:sz="0" w:space="0" w:color="auto"/>
        <w:bottom w:val="none" w:sz="0" w:space="0" w:color="auto"/>
        <w:right w:val="none" w:sz="0" w:space="0" w:color="auto"/>
      </w:divBdr>
    </w:div>
    <w:div w:id="1927491390">
      <w:bodyDiv w:val="1"/>
      <w:marLeft w:val="0"/>
      <w:marRight w:val="0"/>
      <w:marTop w:val="0"/>
      <w:marBottom w:val="0"/>
      <w:divBdr>
        <w:top w:val="none" w:sz="0" w:space="0" w:color="auto"/>
        <w:left w:val="none" w:sz="0" w:space="0" w:color="auto"/>
        <w:bottom w:val="none" w:sz="0" w:space="0" w:color="auto"/>
        <w:right w:val="none" w:sz="0" w:space="0" w:color="auto"/>
      </w:divBdr>
    </w:div>
    <w:div w:id="1954706579">
      <w:bodyDiv w:val="1"/>
      <w:marLeft w:val="0"/>
      <w:marRight w:val="0"/>
      <w:marTop w:val="0"/>
      <w:marBottom w:val="0"/>
      <w:divBdr>
        <w:top w:val="none" w:sz="0" w:space="0" w:color="auto"/>
        <w:left w:val="none" w:sz="0" w:space="0" w:color="auto"/>
        <w:bottom w:val="none" w:sz="0" w:space="0" w:color="auto"/>
        <w:right w:val="none" w:sz="0" w:space="0" w:color="auto"/>
      </w:divBdr>
    </w:div>
    <w:div w:id="1965229501">
      <w:bodyDiv w:val="1"/>
      <w:marLeft w:val="0"/>
      <w:marRight w:val="0"/>
      <w:marTop w:val="0"/>
      <w:marBottom w:val="0"/>
      <w:divBdr>
        <w:top w:val="none" w:sz="0" w:space="0" w:color="auto"/>
        <w:left w:val="none" w:sz="0" w:space="0" w:color="auto"/>
        <w:bottom w:val="none" w:sz="0" w:space="0" w:color="auto"/>
        <w:right w:val="none" w:sz="0" w:space="0" w:color="auto"/>
      </w:divBdr>
    </w:div>
    <w:div w:id="2000770767">
      <w:bodyDiv w:val="1"/>
      <w:marLeft w:val="0"/>
      <w:marRight w:val="0"/>
      <w:marTop w:val="0"/>
      <w:marBottom w:val="0"/>
      <w:divBdr>
        <w:top w:val="none" w:sz="0" w:space="0" w:color="auto"/>
        <w:left w:val="none" w:sz="0" w:space="0" w:color="auto"/>
        <w:bottom w:val="none" w:sz="0" w:space="0" w:color="auto"/>
        <w:right w:val="none" w:sz="0" w:space="0" w:color="auto"/>
      </w:divBdr>
    </w:div>
    <w:div w:id="2030134664">
      <w:bodyDiv w:val="1"/>
      <w:marLeft w:val="0"/>
      <w:marRight w:val="0"/>
      <w:marTop w:val="0"/>
      <w:marBottom w:val="0"/>
      <w:divBdr>
        <w:top w:val="none" w:sz="0" w:space="0" w:color="auto"/>
        <w:left w:val="none" w:sz="0" w:space="0" w:color="auto"/>
        <w:bottom w:val="none" w:sz="0" w:space="0" w:color="auto"/>
        <w:right w:val="none" w:sz="0" w:space="0" w:color="auto"/>
      </w:divBdr>
    </w:div>
    <w:div w:id="2055735518">
      <w:bodyDiv w:val="1"/>
      <w:marLeft w:val="0"/>
      <w:marRight w:val="0"/>
      <w:marTop w:val="0"/>
      <w:marBottom w:val="0"/>
      <w:divBdr>
        <w:top w:val="none" w:sz="0" w:space="0" w:color="auto"/>
        <w:left w:val="none" w:sz="0" w:space="0" w:color="auto"/>
        <w:bottom w:val="none" w:sz="0" w:space="0" w:color="auto"/>
        <w:right w:val="none" w:sz="0" w:space="0" w:color="auto"/>
      </w:divBdr>
    </w:div>
    <w:div w:id="2106992073">
      <w:bodyDiv w:val="1"/>
      <w:marLeft w:val="0"/>
      <w:marRight w:val="0"/>
      <w:marTop w:val="0"/>
      <w:marBottom w:val="0"/>
      <w:divBdr>
        <w:top w:val="none" w:sz="0" w:space="0" w:color="auto"/>
        <w:left w:val="none" w:sz="0" w:space="0" w:color="auto"/>
        <w:bottom w:val="none" w:sz="0" w:space="0" w:color="auto"/>
        <w:right w:val="none" w:sz="0" w:space="0" w:color="auto"/>
      </w:divBdr>
    </w:div>
    <w:div w:id="2125495020">
      <w:bodyDiv w:val="1"/>
      <w:marLeft w:val="0"/>
      <w:marRight w:val="0"/>
      <w:marTop w:val="0"/>
      <w:marBottom w:val="0"/>
      <w:divBdr>
        <w:top w:val="none" w:sz="0" w:space="0" w:color="auto"/>
        <w:left w:val="none" w:sz="0" w:space="0" w:color="auto"/>
        <w:bottom w:val="none" w:sz="0" w:space="0" w:color="auto"/>
        <w:right w:val="none" w:sz="0" w:space="0" w:color="auto"/>
      </w:divBdr>
    </w:div>
    <w:div w:id="2138448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crisissurvey.org"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ylvane.desrivieres@kcl.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404DE44A-71F4-BD4C-9659-78C3F5CF4500}">
  <we:reference id="8c1c3d44-57e9-40d7-86e4-4adf61fea1dd" version="2.1.0.1" store="EXCatalog" storeType="EXCatalog"/>
  <we:alternateReferences>
    <we:reference id="WA104380122" version="2.1.0.1"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F66C8CA6-3789-F148-8B41-DD0524BB58B1}">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0995F54516D64F9C6EF6D732A6DAF7" ma:contentTypeVersion="16" ma:contentTypeDescription="Create a new document." ma:contentTypeScope="" ma:versionID="0c7eed7555d21fe6a6b29ff4b13c6f44">
  <xsd:schema xmlns:xsd="http://www.w3.org/2001/XMLSchema" xmlns:xs="http://www.w3.org/2001/XMLSchema" xmlns:p="http://schemas.microsoft.com/office/2006/metadata/properties" xmlns:ns3="b0f6475e-2cc9-447f-8629-dddac7be514d" xmlns:ns4="37396e4b-b707-40c3-8dda-e1f78ee2f09f" targetNamespace="http://schemas.microsoft.com/office/2006/metadata/properties" ma:root="true" ma:fieldsID="137687fd203c39cb4368a868562243e9" ns3:_="" ns4:_="">
    <xsd:import namespace="b0f6475e-2cc9-447f-8629-dddac7be514d"/>
    <xsd:import namespace="37396e4b-b707-40c3-8dda-e1f78ee2f09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LengthInSeconds" minOccurs="0"/>
                <xsd:element ref="ns3:MediaServiceOCR" minOccurs="0"/>
                <xsd:element ref="ns3:MediaServiceLocation"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f6475e-2cc9-447f-8629-dddac7be514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7396e4b-b707-40c3-8dda-e1f78ee2f09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b0f6475e-2cc9-447f-8629-dddac7be514d"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812B12-4432-4DBE-9936-31D6388668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f6475e-2cc9-447f-8629-dddac7be514d"/>
    <ds:schemaRef ds:uri="37396e4b-b707-40c3-8dda-e1f78ee2f0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2044AB6-9BB8-4684-B7FF-3B0785E7AAC1}">
  <ds:schemaRefs>
    <ds:schemaRef ds:uri="http://schemas.microsoft.com/sharepoint/v3/contenttype/forms"/>
  </ds:schemaRefs>
</ds:datastoreItem>
</file>

<file path=customXml/itemProps3.xml><?xml version="1.0" encoding="utf-8"?>
<ds:datastoreItem xmlns:ds="http://schemas.openxmlformats.org/officeDocument/2006/customXml" ds:itemID="{B28DD5C1-B0D7-4907-9116-64F48CBC66D6}">
  <ds:schemaRefs>
    <ds:schemaRef ds:uri="http://purl.org/dc/terms/"/>
    <ds:schemaRef ds:uri="http://schemas.microsoft.com/office/2006/documentManagement/types"/>
    <ds:schemaRef ds:uri="http://purl.org/dc/dcmitype/"/>
    <ds:schemaRef ds:uri="http://schemas.microsoft.com/office/infopath/2007/PartnerControls"/>
    <ds:schemaRef ds:uri="http://purl.org/dc/elements/1.1/"/>
    <ds:schemaRef ds:uri="http://schemas.microsoft.com/office/2006/metadata/properties"/>
    <ds:schemaRef ds:uri="b0f6475e-2cc9-447f-8629-dddac7be514d"/>
    <ds:schemaRef ds:uri="http://schemas.openxmlformats.org/package/2006/metadata/core-properties"/>
    <ds:schemaRef ds:uri="37396e4b-b707-40c3-8dda-e1f78ee2f09f"/>
    <ds:schemaRef ds:uri="http://www.w3.org/XML/1998/namespace"/>
  </ds:schemaRefs>
</ds:datastoreItem>
</file>

<file path=customXml/itemProps4.xml><?xml version="1.0" encoding="utf-8"?>
<ds:datastoreItem xmlns:ds="http://schemas.openxmlformats.org/officeDocument/2006/customXml" ds:itemID="{69393800-BEC0-44EF-BFF7-748413D04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0120</Words>
  <Characters>57687</Characters>
  <Application>Microsoft Office Word</Application>
  <DocSecurity>4</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72</CharactersWithSpaces>
  <SharedDoc>false</SharedDoc>
  <HLinks>
    <vt:vector size="12" baseType="variant">
      <vt:variant>
        <vt:i4>983053</vt:i4>
      </vt:variant>
      <vt:variant>
        <vt:i4>223</vt:i4>
      </vt:variant>
      <vt:variant>
        <vt:i4>0</vt:i4>
      </vt:variant>
      <vt:variant>
        <vt:i4>5</vt:i4>
      </vt:variant>
      <vt:variant>
        <vt:lpwstr>https://covid19.who.int/</vt:lpwstr>
      </vt:variant>
      <vt:variant>
        <vt:lpwstr/>
      </vt:variant>
      <vt:variant>
        <vt:i4>6226000</vt:i4>
      </vt:variant>
      <vt:variant>
        <vt:i4>105</vt:i4>
      </vt:variant>
      <vt:variant>
        <vt:i4>0</vt:i4>
      </vt:variant>
      <vt:variant>
        <vt:i4>5</vt:i4>
      </vt:variant>
      <vt:variant>
        <vt:lpwstr>http://www.crisissurvey.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Lu</dc:creator>
  <cp:keywords/>
  <dc:description/>
  <cp:lastModifiedBy>Mary Houston</cp:lastModifiedBy>
  <cp:revision>2</cp:revision>
  <dcterms:created xsi:type="dcterms:W3CDTF">2023-10-13T13:11:00Z</dcterms:created>
  <dcterms:modified xsi:type="dcterms:W3CDTF">2023-10-13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5240</vt:lpwstr>
  </property>
  <property fmtid="{D5CDD505-2E9C-101B-9397-08002B2CF9AE}" pid="3" name="grammarly_documentContext">
    <vt:lpwstr>{"goals":[],"domain":"academic","emotions":[],"dialect":"british","audience":"expert"}</vt:lpwstr>
  </property>
  <property fmtid="{D5CDD505-2E9C-101B-9397-08002B2CF9AE}" pid="4" name="ContentTypeId">
    <vt:lpwstr>0x0101003E0995F54516D64F9C6EF6D732A6DAF7</vt:lpwstr>
  </property>
</Properties>
</file>